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2880"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r>
        <w:t xml:space="preserve">Co-Orientador: Francisco Correia (Engº, </w:t>
      </w:r>
      <w:r w:rsidRPr="00C81B86">
        <w:t>Glintt - Healthcare Solutions</w:t>
      </w:r>
      <w:r>
        <w:t>)</w:t>
      </w:r>
    </w:p>
    <w:p w:rsidR="004B7590" w:rsidRPr="00173F88" w:rsidRDefault="002B7B2B" w:rsidP="00321FA1">
      <w:pPr>
        <w:pStyle w:val="thesisdate"/>
      </w:pPr>
      <w:r w:rsidRPr="00173F88">
        <w:t>Fevereiro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EF1AA7" w:rsidRDefault="004B7590" w:rsidP="008E3561">
      <w:pPr>
        <w:pStyle w:val="ttuloinicial"/>
        <w:spacing w:before="2200"/>
        <w:rPr>
          <w:color w:val="000000" w:themeColor="text1"/>
        </w:rPr>
      </w:pPr>
      <w:r w:rsidRPr="00EF1AA7">
        <w:rPr>
          <w:color w:val="000000" w:themeColor="text1"/>
        </w:rPr>
        <w:lastRenderedPageBreak/>
        <w:t>Resumo</w:t>
      </w:r>
    </w:p>
    <w:p w:rsidR="009A078E" w:rsidRDefault="009A078E" w:rsidP="009A078E">
      <w:r w:rsidRPr="00EF1AA7">
        <w:rPr>
          <w:color w:val="000000" w:themeColor="text1"/>
        </w:rPr>
        <w:t xml:space="preserve">Hoje em dia o acesso a informação estruturada e bem organizada é cada vez mais essencial no planeamento, desenvolvimento </w:t>
      </w:r>
      <w:r>
        <w:t xml:space="preserve">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Glintt,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Solr.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Glintt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Solr.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FC476E"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2999206" w:history="1">
            <w:r w:rsidR="00FC476E" w:rsidRPr="002738A5">
              <w:rPr>
                <w:rStyle w:val="Hyperlink"/>
                <w:noProof/>
              </w:rPr>
              <w:t>Introdução</w:t>
            </w:r>
            <w:r w:rsidR="00FC476E">
              <w:rPr>
                <w:noProof/>
                <w:webHidden/>
              </w:rPr>
              <w:tab/>
            </w:r>
            <w:r w:rsidR="00FC476E">
              <w:rPr>
                <w:noProof/>
                <w:webHidden/>
              </w:rPr>
              <w:fldChar w:fldCharType="begin"/>
            </w:r>
            <w:r w:rsidR="00FC476E">
              <w:rPr>
                <w:noProof/>
                <w:webHidden/>
              </w:rPr>
              <w:instrText xml:space="preserve"> PAGEREF _Toc452999206 \h </w:instrText>
            </w:r>
            <w:r w:rsidR="00FC476E">
              <w:rPr>
                <w:noProof/>
                <w:webHidden/>
              </w:rPr>
            </w:r>
            <w:r w:rsidR="00FC476E">
              <w:rPr>
                <w:noProof/>
                <w:webHidden/>
              </w:rPr>
              <w:fldChar w:fldCharType="separate"/>
            </w:r>
            <w:r w:rsidR="00FC476E">
              <w:rPr>
                <w:noProof/>
                <w:webHidden/>
              </w:rPr>
              <w:t>1</w:t>
            </w:r>
            <w:r w:rsidR="00FC476E">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07" w:history="1">
            <w:r w:rsidRPr="002738A5">
              <w:rPr>
                <w:rStyle w:val="Hyperlink"/>
                <w:noProof/>
              </w:rPr>
              <w:t>1.1</w:t>
            </w:r>
            <w:r>
              <w:rPr>
                <w:rFonts w:asciiTheme="minorHAnsi" w:eastAsiaTheme="minorEastAsia" w:hAnsiTheme="minorHAnsi" w:cstheme="minorBidi"/>
                <w:noProof/>
                <w:szCs w:val="22"/>
                <w:lang w:eastAsia="pt-PT"/>
              </w:rPr>
              <w:tab/>
            </w:r>
            <w:r w:rsidRPr="002738A5">
              <w:rPr>
                <w:rStyle w:val="Hyperlink"/>
                <w:noProof/>
              </w:rPr>
              <w:t>Contexto/Enquadramento</w:t>
            </w:r>
            <w:r>
              <w:rPr>
                <w:noProof/>
                <w:webHidden/>
              </w:rPr>
              <w:tab/>
            </w:r>
            <w:r>
              <w:rPr>
                <w:noProof/>
                <w:webHidden/>
              </w:rPr>
              <w:fldChar w:fldCharType="begin"/>
            </w:r>
            <w:r>
              <w:rPr>
                <w:noProof/>
                <w:webHidden/>
              </w:rPr>
              <w:instrText xml:space="preserve"> PAGEREF _Toc452999207 \h </w:instrText>
            </w:r>
            <w:r>
              <w:rPr>
                <w:noProof/>
                <w:webHidden/>
              </w:rPr>
            </w:r>
            <w:r>
              <w:rPr>
                <w:noProof/>
                <w:webHidden/>
              </w:rPr>
              <w:fldChar w:fldCharType="separate"/>
            </w:r>
            <w:r>
              <w:rPr>
                <w:noProof/>
                <w:webHidden/>
              </w:rPr>
              <w:t>1</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08" w:history="1">
            <w:r w:rsidRPr="002738A5">
              <w:rPr>
                <w:rStyle w:val="Hyperlink"/>
                <w:noProof/>
              </w:rPr>
              <w:t>1.2</w:t>
            </w:r>
            <w:r>
              <w:rPr>
                <w:rFonts w:asciiTheme="minorHAnsi" w:eastAsiaTheme="minorEastAsia" w:hAnsiTheme="minorHAnsi" w:cstheme="minorBidi"/>
                <w:noProof/>
                <w:szCs w:val="22"/>
                <w:lang w:eastAsia="pt-PT"/>
              </w:rPr>
              <w:tab/>
            </w:r>
            <w:r w:rsidRPr="002738A5">
              <w:rPr>
                <w:rStyle w:val="Hyperlink"/>
                <w:noProof/>
              </w:rPr>
              <w:t>Motivação e Objetivos</w:t>
            </w:r>
            <w:r>
              <w:rPr>
                <w:noProof/>
                <w:webHidden/>
              </w:rPr>
              <w:tab/>
            </w:r>
            <w:r>
              <w:rPr>
                <w:noProof/>
                <w:webHidden/>
              </w:rPr>
              <w:fldChar w:fldCharType="begin"/>
            </w:r>
            <w:r>
              <w:rPr>
                <w:noProof/>
                <w:webHidden/>
              </w:rPr>
              <w:instrText xml:space="preserve"> PAGEREF _Toc452999208 \h </w:instrText>
            </w:r>
            <w:r>
              <w:rPr>
                <w:noProof/>
                <w:webHidden/>
              </w:rPr>
            </w:r>
            <w:r>
              <w:rPr>
                <w:noProof/>
                <w:webHidden/>
              </w:rPr>
              <w:fldChar w:fldCharType="separate"/>
            </w:r>
            <w:r>
              <w:rPr>
                <w:noProof/>
                <w:webHidden/>
              </w:rPr>
              <w:t>2</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09" w:history="1">
            <w:r w:rsidRPr="002738A5">
              <w:rPr>
                <w:rStyle w:val="Hyperlink"/>
                <w:noProof/>
              </w:rPr>
              <w:t>1.3</w:t>
            </w:r>
            <w:r>
              <w:rPr>
                <w:rFonts w:asciiTheme="minorHAnsi" w:eastAsiaTheme="minorEastAsia" w:hAnsiTheme="minorHAnsi" w:cstheme="minorBidi"/>
                <w:noProof/>
                <w:szCs w:val="22"/>
                <w:lang w:eastAsia="pt-PT"/>
              </w:rPr>
              <w:tab/>
            </w:r>
            <w:r w:rsidRPr="002738A5">
              <w:rPr>
                <w:rStyle w:val="Hyperlink"/>
                <w:noProof/>
              </w:rPr>
              <w:t>Estrutura do Relatório</w:t>
            </w:r>
            <w:r>
              <w:rPr>
                <w:noProof/>
                <w:webHidden/>
              </w:rPr>
              <w:tab/>
            </w:r>
            <w:r>
              <w:rPr>
                <w:noProof/>
                <w:webHidden/>
              </w:rPr>
              <w:fldChar w:fldCharType="begin"/>
            </w:r>
            <w:r>
              <w:rPr>
                <w:noProof/>
                <w:webHidden/>
              </w:rPr>
              <w:instrText xml:space="preserve"> PAGEREF _Toc452999209 \h </w:instrText>
            </w:r>
            <w:r>
              <w:rPr>
                <w:noProof/>
                <w:webHidden/>
              </w:rPr>
            </w:r>
            <w:r>
              <w:rPr>
                <w:noProof/>
                <w:webHidden/>
              </w:rPr>
              <w:fldChar w:fldCharType="separate"/>
            </w:r>
            <w:r>
              <w:rPr>
                <w:noProof/>
                <w:webHidden/>
              </w:rPr>
              <w:t>2</w:t>
            </w:r>
            <w:r>
              <w:rPr>
                <w:noProof/>
                <w:webHidden/>
              </w:rPr>
              <w:fldChar w:fldCharType="end"/>
            </w:r>
          </w:hyperlink>
        </w:p>
        <w:p w:rsidR="00FC476E" w:rsidRDefault="00FC476E">
          <w:pPr>
            <w:pStyle w:val="TOC1"/>
            <w:rPr>
              <w:rFonts w:asciiTheme="minorHAnsi" w:eastAsiaTheme="minorEastAsia" w:hAnsiTheme="minorHAnsi" w:cstheme="minorBidi"/>
              <w:b w:val="0"/>
              <w:noProof/>
              <w:szCs w:val="22"/>
              <w:lang w:eastAsia="pt-PT"/>
            </w:rPr>
          </w:pPr>
          <w:hyperlink w:anchor="_Toc452999210" w:history="1">
            <w:r w:rsidRPr="002738A5">
              <w:rPr>
                <w:rStyle w:val="Hyperlink"/>
                <w:noProof/>
              </w:rPr>
              <w:t>Revisão Bibliográfica</w:t>
            </w:r>
            <w:r>
              <w:rPr>
                <w:noProof/>
                <w:webHidden/>
              </w:rPr>
              <w:tab/>
            </w:r>
            <w:r>
              <w:rPr>
                <w:noProof/>
                <w:webHidden/>
              </w:rPr>
              <w:fldChar w:fldCharType="begin"/>
            </w:r>
            <w:r>
              <w:rPr>
                <w:noProof/>
                <w:webHidden/>
              </w:rPr>
              <w:instrText xml:space="preserve"> PAGEREF _Toc452999210 \h </w:instrText>
            </w:r>
            <w:r>
              <w:rPr>
                <w:noProof/>
                <w:webHidden/>
              </w:rPr>
            </w:r>
            <w:r>
              <w:rPr>
                <w:noProof/>
                <w:webHidden/>
              </w:rPr>
              <w:fldChar w:fldCharType="separate"/>
            </w:r>
            <w:r>
              <w:rPr>
                <w:noProof/>
                <w:webHidden/>
              </w:rPr>
              <w:t>3</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11" w:history="1">
            <w:r w:rsidRPr="002738A5">
              <w:rPr>
                <w:rStyle w:val="Hyperlink"/>
                <w:noProof/>
              </w:rPr>
              <w:t>2.1</w:t>
            </w:r>
            <w:r>
              <w:rPr>
                <w:rFonts w:asciiTheme="minorHAnsi" w:eastAsiaTheme="minorEastAsia" w:hAnsiTheme="minorHAnsi" w:cstheme="minorBidi"/>
                <w:noProof/>
                <w:szCs w:val="22"/>
                <w:lang w:eastAsia="pt-PT"/>
              </w:rPr>
              <w:tab/>
            </w:r>
            <w:r w:rsidRPr="002738A5">
              <w:rPr>
                <w:rStyle w:val="Hyperlink"/>
                <w:noProof/>
              </w:rPr>
              <w:t>Introdução</w:t>
            </w:r>
            <w:r>
              <w:rPr>
                <w:noProof/>
                <w:webHidden/>
              </w:rPr>
              <w:tab/>
            </w:r>
            <w:r>
              <w:rPr>
                <w:noProof/>
                <w:webHidden/>
              </w:rPr>
              <w:fldChar w:fldCharType="begin"/>
            </w:r>
            <w:r>
              <w:rPr>
                <w:noProof/>
                <w:webHidden/>
              </w:rPr>
              <w:instrText xml:space="preserve"> PAGEREF _Toc452999211 \h </w:instrText>
            </w:r>
            <w:r>
              <w:rPr>
                <w:noProof/>
                <w:webHidden/>
              </w:rPr>
            </w:r>
            <w:r>
              <w:rPr>
                <w:noProof/>
                <w:webHidden/>
              </w:rPr>
              <w:fldChar w:fldCharType="separate"/>
            </w:r>
            <w:r>
              <w:rPr>
                <w:noProof/>
                <w:webHidden/>
              </w:rPr>
              <w:t>3</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12" w:history="1">
            <w:r w:rsidRPr="002738A5">
              <w:rPr>
                <w:rStyle w:val="Hyperlink"/>
                <w:noProof/>
              </w:rPr>
              <w:t>2.2</w:t>
            </w:r>
            <w:r>
              <w:rPr>
                <w:rFonts w:asciiTheme="minorHAnsi" w:eastAsiaTheme="minorEastAsia" w:hAnsiTheme="minorHAnsi" w:cstheme="minorBidi"/>
                <w:noProof/>
                <w:szCs w:val="22"/>
                <w:lang w:eastAsia="pt-PT"/>
              </w:rPr>
              <w:tab/>
            </w:r>
            <w:r w:rsidRPr="002738A5">
              <w:rPr>
                <w:rStyle w:val="Hyperlink"/>
                <w:noProof/>
              </w:rPr>
              <w:t>Recuperação de Informação</w:t>
            </w:r>
            <w:r>
              <w:rPr>
                <w:noProof/>
                <w:webHidden/>
              </w:rPr>
              <w:tab/>
            </w:r>
            <w:r>
              <w:rPr>
                <w:noProof/>
                <w:webHidden/>
              </w:rPr>
              <w:fldChar w:fldCharType="begin"/>
            </w:r>
            <w:r>
              <w:rPr>
                <w:noProof/>
                <w:webHidden/>
              </w:rPr>
              <w:instrText xml:space="preserve"> PAGEREF _Toc452999212 \h </w:instrText>
            </w:r>
            <w:r>
              <w:rPr>
                <w:noProof/>
                <w:webHidden/>
              </w:rPr>
            </w:r>
            <w:r>
              <w:rPr>
                <w:noProof/>
                <w:webHidden/>
              </w:rPr>
              <w:fldChar w:fldCharType="separate"/>
            </w:r>
            <w:r>
              <w:rPr>
                <w:noProof/>
                <w:webHidden/>
              </w:rPr>
              <w:t>4</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13" w:history="1">
            <w:r w:rsidRPr="002738A5">
              <w:rPr>
                <w:rStyle w:val="Hyperlink"/>
                <w:noProof/>
              </w:rPr>
              <w:t>2.2.1</w:t>
            </w:r>
            <w:r>
              <w:rPr>
                <w:rFonts w:asciiTheme="minorHAnsi" w:eastAsiaTheme="minorEastAsia" w:hAnsiTheme="minorHAnsi" w:cstheme="minorBidi"/>
                <w:noProof/>
                <w:szCs w:val="22"/>
                <w:lang w:eastAsia="pt-PT"/>
              </w:rPr>
              <w:tab/>
            </w:r>
            <w:r w:rsidRPr="002738A5">
              <w:rPr>
                <w:rStyle w:val="Hyperlink"/>
                <w:noProof/>
              </w:rPr>
              <w:t>Modelos Clássicos</w:t>
            </w:r>
            <w:r>
              <w:rPr>
                <w:noProof/>
                <w:webHidden/>
              </w:rPr>
              <w:tab/>
            </w:r>
            <w:r>
              <w:rPr>
                <w:noProof/>
                <w:webHidden/>
              </w:rPr>
              <w:fldChar w:fldCharType="begin"/>
            </w:r>
            <w:r>
              <w:rPr>
                <w:noProof/>
                <w:webHidden/>
              </w:rPr>
              <w:instrText xml:space="preserve"> PAGEREF _Toc452999213 \h </w:instrText>
            </w:r>
            <w:r>
              <w:rPr>
                <w:noProof/>
                <w:webHidden/>
              </w:rPr>
            </w:r>
            <w:r>
              <w:rPr>
                <w:noProof/>
                <w:webHidden/>
              </w:rPr>
              <w:fldChar w:fldCharType="separate"/>
            </w:r>
            <w:r>
              <w:rPr>
                <w:noProof/>
                <w:webHidden/>
              </w:rPr>
              <w:t>5</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14" w:history="1">
            <w:r w:rsidRPr="002738A5">
              <w:rPr>
                <w:rStyle w:val="Hyperlink"/>
                <w:noProof/>
              </w:rPr>
              <w:t>2.2.2</w:t>
            </w:r>
            <w:r>
              <w:rPr>
                <w:rFonts w:asciiTheme="minorHAnsi" w:eastAsiaTheme="minorEastAsia" w:hAnsiTheme="minorHAnsi" w:cstheme="minorBidi"/>
                <w:noProof/>
                <w:szCs w:val="22"/>
                <w:lang w:eastAsia="pt-PT"/>
              </w:rPr>
              <w:tab/>
            </w:r>
            <w:r w:rsidRPr="002738A5">
              <w:rPr>
                <w:rStyle w:val="Hyperlink"/>
                <w:noProof/>
              </w:rPr>
              <w:t>Modelos Estruturados</w:t>
            </w:r>
            <w:r>
              <w:rPr>
                <w:noProof/>
                <w:webHidden/>
              </w:rPr>
              <w:tab/>
            </w:r>
            <w:r>
              <w:rPr>
                <w:noProof/>
                <w:webHidden/>
              </w:rPr>
              <w:fldChar w:fldCharType="begin"/>
            </w:r>
            <w:r>
              <w:rPr>
                <w:noProof/>
                <w:webHidden/>
              </w:rPr>
              <w:instrText xml:space="preserve"> PAGEREF _Toc452999214 \h </w:instrText>
            </w:r>
            <w:r>
              <w:rPr>
                <w:noProof/>
                <w:webHidden/>
              </w:rPr>
            </w:r>
            <w:r>
              <w:rPr>
                <w:noProof/>
                <w:webHidden/>
              </w:rPr>
              <w:fldChar w:fldCharType="separate"/>
            </w:r>
            <w:r>
              <w:rPr>
                <w:noProof/>
                <w:webHidden/>
              </w:rPr>
              <w:t>6</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15" w:history="1">
            <w:r w:rsidRPr="002738A5">
              <w:rPr>
                <w:rStyle w:val="Hyperlink"/>
                <w:noProof/>
              </w:rPr>
              <w:t>2.3</w:t>
            </w:r>
            <w:r>
              <w:rPr>
                <w:rFonts w:asciiTheme="minorHAnsi" w:eastAsiaTheme="minorEastAsia" w:hAnsiTheme="minorHAnsi" w:cstheme="minorBidi"/>
                <w:noProof/>
                <w:szCs w:val="22"/>
                <w:lang w:eastAsia="pt-PT"/>
              </w:rPr>
              <w:tab/>
            </w:r>
            <w:r w:rsidRPr="002738A5">
              <w:rPr>
                <w:rStyle w:val="Hyperlink"/>
                <w:noProof/>
              </w:rPr>
              <w:t>Indexação</w:t>
            </w:r>
            <w:r>
              <w:rPr>
                <w:noProof/>
                <w:webHidden/>
              </w:rPr>
              <w:tab/>
            </w:r>
            <w:r>
              <w:rPr>
                <w:noProof/>
                <w:webHidden/>
              </w:rPr>
              <w:fldChar w:fldCharType="begin"/>
            </w:r>
            <w:r>
              <w:rPr>
                <w:noProof/>
                <w:webHidden/>
              </w:rPr>
              <w:instrText xml:space="preserve"> PAGEREF _Toc452999215 \h </w:instrText>
            </w:r>
            <w:r>
              <w:rPr>
                <w:noProof/>
                <w:webHidden/>
              </w:rPr>
            </w:r>
            <w:r>
              <w:rPr>
                <w:noProof/>
                <w:webHidden/>
              </w:rPr>
              <w:fldChar w:fldCharType="separate"/>
            </w:r>
            <w:r>
              <w:rPr>
                <w:noProof/>
                <w:webHidden/>
              </w:rPr>
              <w:t>7</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16" w:history="1">
            <w:r w:rsidRPr="002738A5">
              <w:rPr>
                <w:rStyle w:val="Hyperlink"/>
                <w:noProof/>
              </w:rPr>
              <w:t>2.3.1</w:t>
            </w:r>
            <w:r>
              <w:rPr>
                <w:rFonts w:asciiTheme="minorHAnsi" w:eastAsiaTheme="minorEastAsia" w:hAnsiTheme="minorHAnsi" w:cstheme="minorBidi"/>
                <w:noProof/>
                <w:szCs w:val="22"/>
                <w:lang w:eastAsia="pt-PT"/>
              </w:rPr>
              <w:tab/>
            </w:r>
            <w:r w:rsidRPr="002738A5">
              <w:rPr>
                <w:rStyle w:val="Hyperlink"/>
                <w:noProof/>
              </w:rPr>
              <w:t>Apache Lucene</w:t>
            </w:r>
            <w:r>
              <w:rPr>
                <w:noProof/>
                <w:webHidden/>
              </w:rPr>
              <w:tab/>
            </w:r>
            <w:r>
              <w:rPr>
                <w:noProof/>
                <w:webHidden/>
              </w:rPr>
              <w:fldChar w:fldCharType="begin"/>
            </w:r>
            <w:r>
              <w:rPr>
                <w:noProof/>
                <w:webHidden/>
              </w:rPr>
              <w:instrText xml:space="preserve"> PAGEREF _Toc452999216 \h </w:instrText>
            </w:r>
            <w:r>
              <w:rPr>
                <w:noProof/>
                <w:webHidden/>
              </w:rPr>
            </w:r>
            <w:r>
              <w:rPr>
                <w:noProof/>
                <w:webHidden/>
              </w:rPr>
              <w:fldChar w:fldCharType="separate"/>
            </w:r>
            <w:r>
              <w:rPr>
                <w:noProof/>
                <w:webHidden/>
              </w:rPr>
              <w:t>9</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17" w:history="1">
            <w:r w:rsidRPr="002738A5">
              <w:rPr>
                <w:rStyle w:val="Hyperlink"/>
                <w:noProof/>
              </w:rPr>
              <w:t>2.3.2</w:t>
            </w:r>
            <w:r>
              <w:rPr>
                <w:rFonts w:asciiTheme="minorHAnsi" w:eastAsiaTheme="minorEastAsia" w:hAnsiTheme="minorHAnsi" w:cstheme="minorBidi"/>
                <w:noProof/>
                <w:szCs w:val="22"/>
                <w:lang w:eastAsia="pt-PT"/>
              </w:rPr>
              <w:tab/>
            </w:r>
            <w:r w:rsidRPr="002738A5">
              <w:rPr>
                <w:rStyle w:val="Hyperlink"/>
                <w:noProof/>
              </w:rPr>
              <w:t>Apache Solr</w:t>
            </w:r>
            <w:r>
              <w:rPr>
                <w:noProof/>
                <w:webHidden/>
              </w:rPr>
              <w:tab/>
            </w:r>
            <w:r>
              <w:rPr>
                <w:noProof/>
                <w:webHidden/>
              </w:rPr>
              <w:fldChar w:fldCharType="begin"/>
            </w:r>
            <w:r>
              <w:rPr>
                <w:noProof/>
                <w:webHidden/>
              </w:rPr>
              <w:instrText xml:space="preserve"> PAGEREF _Toc452999217 \h </w:instrText>
            </w:r>
            <w:r>
              <w:rPr>
                <w:noProof/>
                <w:webHidden/>
              </w:rPr>
            </w:r>
            <w:r>
              <w:rPr>
                <w:noProof/>
                <w:webHidden/>
              </w:rPr>
              <w:fldChar w:fldCharType="separate"/>
            </w:r>
            <w:r>
              <w:rPr>
                <w:noProof/>
                <w:webHidden/>
              </w:rPr>
              <w:t>11</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18" w:history="1">
            <w:r w:rsidRPr="002738A5">
              <w:rPr>
                <w:rStyle w:val="Hyperlink"/>
                <w:noProof/>
              </w:rPr>
              <w:t>2.3.3</w:t>
            </w:r>
            <w:r>
              <w:rPr>
                <w:rFonts w:asciiTheme="minorHAnsi" w:eastAsiaTheme="minorEastAsia" w:hAnsiTheme="minorHAnsi" w:cstheme="minorBidi"/>
                <w:noProof/>
                <w:szCs w:val="22"/>
                <w:lang w:eastAsia="pt-PT"/>
              </w:rPr>
              <w:tab/>
            </w:r>
            <w:r w:rsidRPr="002738A5">
              <w:rPr>
                <w:rStyle w:val="Hyperlink"/>
                <w:noProof/>
              </w:rPr>
              <w:t>ElasticSearch</w:t>
            </w:r>
            <w:r>
              <w:rPr>
                <w:noProof/>
                <w:webHidden/>
              </w:rPr>
              <w:tab/>
            </w:r>
            <w:r>
              <w:rPr>
                <w:noProof/>
                <w:webHidden/>
              </w:rPr>
              <w:fldChar w:fldCharType="begin"/>
            </w:r>
            <w:r>
              <w:rPr>
                <w:noProof/>
                <w:webHidden/>
              </w:rPr>
              <w:instrText xml:space="preserve"> PAGEREF _Toc452999218 \h </w:instrText>
            </w:r>
            <w:r>
              <w:rPr>
                <w:noProof/>
                <w:webHidden/>
              </w:rPr>
            </w:r>
            <w:r>
              <w:rPr>
                <w:noProof/>
                <w:webHidden/>
              </w:rPr>
              <w:fldChar w:fldCharType="separate"/>
            </w:r>
            <w:r>
              <w:rPr>
                <w:noProof/>
                <w:webHidden/>
              </w:rPr>
              <w:t>11</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19" w:history="1">
            <w:r w:rsidRPr="002738A5">
              <w:rPr>
                <w:rStyle w:val="Hyperlink"/>
                <w:noProof/>
              </w:rPr>
              <w:t>2.3.4</w:t>
            </w:r>
            <w:r>
              <w:rPr>
                <w:rFonts w:asciiTheme="minorHAnsi" w:eastAsiaTheme="minorEastAsia" w:hAnsiTheme="minorHAnsi" w:cstheme="minorBidi"/>
                <w:noProof/>
                <w:szCs w:val="22"/>
                <w:lang w:eastAsia="pt-PT"/>
              </w:rPr>
              <w:tab/>
            </w:r>
            <w:r w:rsidRPr="002738A5">
              <w:rPr>
                <w:rStyle w:val="Hyperlink"/>
                <w:noProof/>
              </w:rPr>
              <w:t>Sphinx Search</w:t>
            </w:r>
            <w:r>
              <w:rPr>
                <w:noProof/>
                <w:webHidden/>
              </w:rPr>
              <w:tab/>
            </w:r>
            <w:r>
              <w:rPr>
                <w:noProof/>
                <w:webHidden/>
              </w:rPr>
              <w:fldChar w:fldCharType="begin"/>
            </w:r>
            <w:r>
              <w:rPr>
                <w:noProof/>
                <w:webHidden/>
              </w:rPr>
              <w:instrText xml:space="preserve"> PAGEREF _Toc452999219 \h </w:instrText>
            </w:r>
            <w:r>
              <w:rPr>
                <w:noProof/>
                <w:webHidden/>
              </w:rPr>
            </w:r>
            <w:r>
              <w:rPr>
                <w:noProof/>
                <w:webHidden/>
              </w:rPr>
              <w:fldChar w:fldCharType="separate"/>
            </w:r>
            <w:r>
              <w:rPr>
                <w:noProof/>
                <w:webHidden/>
              </w:rPr>
              <w:t>12</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20" w:history="1">
            <w:r w:rsidRPr="002738A5">
              <w:rPr>
                <w:rStyle w:val="Hyperlink"/>
                <w:noProof/>
              </w:rPr>
              <w:t>2.3.5</w:t>
            </w:r>
            <w:r>
              <w:rPr>
                <w:rFonts w:asciiTheme="minorHAnsi" w:eastAsiaTheme="minorEastAsia" w:hAnsiTheme="minorHAnsi" w:cstheme="minorBidi"/>
                <w:noProof/>
                <w:szCs w:val="22"/>
                <w:lang w:eastAsia="pt-PT"/>
              </w:rPr>
              <w:tab/>
            </w:r>
            <w:r w:rsidRPr="002738A5">
              <w:rPr>
                <w:rStyle w:val="Hyperlink"/>
                <w:noProof/>
              </w:rPr>
              <w:t>Análise Tecnológica</w:t>
            </w:r>
            <w:r>
              <w:rPr>
                <w:noProof/>
                <w:webHidden/>
              </w:rPr>
              <w:tab/>
            </w:r>
            <w:r>
              <w:rPr>
                <w:noProof/>
                <w:webHidden/>
              </w:rPr>
              <w:fldChar w:fldCharType="begin"/>
            </w:r>
            <w:r>
              <w:rPr>
                <w:noProof/>
                <w:webHidden/>
              </w:rPr>
              <w:instrText xml:space="preserve"> PAGEREF _Toc452999220 \h </w:instrText>
            </w:r>
            <w:r>
              <w:rPr>
                <w:noProof/>
                <w:webHidden/>
              </w:rPr>
            </w:r>
            <w:r>
              <w:rPr>
                <w:noProof/>
                <w:webHidden/>
              </w:rPr>
              <w:fldChar w:fldCharType="separate"/>
            </w:r>
            <w:r>
              <w:rPr>
                <w:noProof/>
                <w:webHidden/>
              </w:rPr>
              <w:t>13</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21" w:history="1">
            <w:r w:rsidRPr="002738A5">
              <w:rPr>
                <w:rStyle w:val="Hyperlink"/>
                <w:noProof/>
              </w:rPr>
              <w:t>2.4</w:t>
            </w:r>
            <w:r>
              <w:rPr>
                <w:rFonts w:asciiTheme="minorHAnsi" w:eastAsiaTheme="minorEastAsia" w:hAnsiTheme="minorHAnsi" w:cstheme="minorBidi"/>
                <w:noProof/>
                <w:szCs w:val="22"/>
                <w:lang w:eastAsia="pt-PT"/>
              </w:rPr>
              <w:tab/>
            </w:r>
            <w:r w:rsidRPr="002738A5">
              <w:rPr>
                <w:rStyle w:val="Hyperlink"/>
                <w:noProof/>
              </w:rPr>
              <w:t>Classificação</w:t>
            </w:r>
            <w:r>
              <w:rPr>
                <w:noProof/>
                <w:webHidden/>
              </w:rPr>
              <w:tab/>
            </w:r>
            <w:r>
              <w:rPr>
                <w:noProof/>
                <w:webHidden/>
              </w:rPr>
              <w:fldChar w:fldCharType="begin"/>
            </w:r>
            <w:r>
              <w:rPr>
                <w:noProof/>
                <w:webHidden/>
              </w:rPr>
              <w:instrText xml:space="preserve"> PAGEREF _Toc452999221 \h </w:instrText>
            </w:r>
            <w:r>
              <w:rPr>
                <w:noProof/>
                <w:webHidden/>
              </w:rPr>
            </w:r>
            <w:r>
              <w:rPr>
                <w:noProof/>
                <w:webHidden/>
              </w:rPr>
              <w:fldChar w:fldCharType="separate"/>
            </w:r>
            <w:r>
              <w:rPr>
                <w:noProof/>
                <w:webHidden/>
              </w:rPr>
              <w:t>15</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22" w:history="1">
            <w:r w:rsidRPr="002738A5">
              <w:rPr>
                <w:rStyle w:val="Hyperlink"/>
                <w:noProof/>
              </w:rPr>
              <w:t>2.4.1</w:t>
            </w:r>
            <w:r>
              <w:rPr>
                <w:rFonts w:asciiTheme="minorHAnsi" w:eastAsiaTheme="minorEastAsia" w:hAnsiTheme="minorHAnsi" w:cstheme="minorBidi"/>
                <w:noProof/>
                <w:szCs w:val="22"/>
                <w:lang w:eastAsia="pt-PT"/>
              </w:rPr>
              <w:tab/>
            </w:r>
            <w:r w:rsidRPr="002738A5">
              <w:rPr>
                <w:rStyle w:val="Hyperlink"/>
                <w:noProof/>
              </w:rPr>
              <w:t>Relações Hierárquicas</w:t>
            </w:r>
            <w:r>
              <w:rPr>
                <w:noProof/>
                <w:webHidden/>
              </w:rPr>
              <w:tab/>
            </w:r>
            <w:r>
              <w:rPr>
                <w:noProof/>
                <w:webHidden/>
              </w:rPr>
              <w:fldChar w:fldCharType="begin"/>
            </w:r>
            <w:r>
              <w:rPr>
                <w:noProof/>
                <w:webHidden/>
              </w:rPr>
              <w:instrText xml:space="preserve"> PAGEREF _Toc452999222 \h </w:instrText>
            </w:r>
            <w:r>
              <w:rPr>
                <w:noProof/>
                <w:webHidden/>
              </w:rPr>
            </w:r>
            <w:r>
              <w:rPr>
                <w:noProof/>
                <w:webHidden/>
              </w:rPr>
              <w:fldChar w:fldCharType="separate"/>
            </w:r>
            <w:r>
              <w:rPr>
                <w:noProof/>
                <w:webHidden/>
              </w:rPr>
              <w:t>16</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23" w:history="1">
            <w:r w:rsidRPr="002738A5">
              <w:rPr>
                <w:rStyle w:val="Hyperlink"/>
                <w:noProof/>
              </w:rPr>
              <w:t>2.4.2</w:t>
            </w:r>
            <w:r>
              <w:rPr>
                <w:rFonts w:asciiTheme="minorHAnsi" w:eastAsiaTheme="minorEastAsia" w:hAnsiTheme="minorHAnsi" w:cstheme="minorBidi"/>
                <w:noProof/>
                <w:szCs w:val="22"/>
                <w:lang w:eastAsia="pt-PT"/>
              </w:rPr>
              <w:tab/>
            </w:r>
            <w:r w:rsidRPr="002738A5">
              <w:rPr>
                <w:rStyle w:val="Hyperlink"/>
                <w:noProof/>
              </w:rPr>
              <w:t>UMLS</w:t>
            </w:r>
            <w:r>
              <w:rPr>
                <w:noProof/>
                <w:webHidden/>
              </w:rPr>
              <w:tab/>
            </w:r>
            <w:r>
              <w:rPr>
                <w:noProof/>
                <w:webHidden/>
              </w:rPr>
              <w:fldChar w:fldCharType="begin"/>
            </w:r>
            <w:r>
              <w:rPr>
                <w:noProof/>
                <w:webHidden/>
              </w:rPr>
              <w:instrText xml:space="preserve"> PAGEREF _Toc452999223 \h </w:instrText>
            </w:r>
            <w:r>
              <w:rPr>
                <w:noProof/>
                <w:webHidden/>
              </w:rPr>
            </w:r>
            <w:r>
              <w:rPr>
                <w:noProof/>
                <w:webHidden/>
              </w:rPr>
              <w:fldChar w:fldCharType="separate"/>
            </w:r>
            <w:r>
              <w:rPr>
                <w:noProof/>
                <w:webHidden/>
              </w:rPr>
              <w:t>16</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24" w:history="1">
            <w:r w:rsidRPr="002738A5">
              <w:rPr>
                <w:rStyle w:val="Hyperlink"/>
                <w:noProof/>
              </w:rPr>
              <w:t>2.5</w:t>
            </w:r>
            <w:r>
              <w:rPr>
                <w:rFonts w:asciiTheme="minorHAnsi" w:eastAsiaTheme="minorEastAsia" w:hAnsiTheme="minorHAnsi" w:cstheme="minorBidi"/>
                <w:noProof/>
                <w:szCs w:val="22"/>
                <w:lang w:eastAsia="pt-PT"/>
              </w:rPr>
              <w:tab/>
            </w:r>
            <w:r w:rsidRPr="002738A5">
              <w:rPr>
                <w:rStyle w:val="Hyperlink"/>
                <w:noProof/>
              </w:rPr>
              <w:t>EHR</w:t>
            </w:r>
            <w:r>
              <w:rPr>
                <w:noProof/>
                <w:webHidden/>
              </w:rPr>
              <w:tab/>
            </w:r>
            <w:r>
              <w:rPr>
                <w:noProof/>
                <w:webHidden/>
              </w:rPr>
              <w:fldChar w:fldCharType="begin"/>
            </w:r>
            <w:r>
              <w:rPr>
                <w:noProof/>
                <w:webHidden/>
              </w:rPr>
              <w:instrText xml:space="preserve"> PAGEREF _Toc452999224 \h </w:instrText>
            </w:r>
            <w:r>
              <w:rPr>
                <w:noProof/>
                <w:webHidden/>
              </w:rPr>
            </w:r>
            <w:r>
              <w:rPr>
                <w:noProof/>
                <w:webHidden/>
              </w:rPr>
              <w:fldChar w:fldCharType="separate"/>
            </w:r>
            <w:r>
              <w:rPr>
                <w:noProof/>
                <w:webHidden/>
              </w:rPr>
              <w:t>19</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25" w:history="1">
            <w:r w:rsidRPr="002738A5">
              <w:rPr>
                <w:rStyle w:val="Hyperlink"/>
                <w:noProof/>
              </w:rPr>
              <w:t>2.5.1</w:t>
            </w:r>
            <w:r>
              <w:rPr>
                <w:rFonts w:asciiTheme="minorHAnsi" w:eastAsiaTheme="minorEastAsia" w:hAnsiTheme="minorHAnsi" w:cstheme="minorBidi"/>
                <w:noProof/>
                <w:szCs w:val="22"/>
                <w:lang w:eastAsia="pt-PT"/>
              </w:rPr>
              <w:tab/>
            </w:r>
            <w:r w:rsidRPr="002738A5">
              <w:rPr>
                <w:rStyle w:val="Hyperlink"/>
                <w:noProof/>
              </w:rPr>
              <w:t>AllScripts</w:t>
            </w:r>
            <w:r>
              <w:rPr>
                <w:noProof/>
                <w:webHidden/>
              </w:rPr>
              <w:tab/>
            </w:r>
            <w:r>
              <w:rPr>
                <w:noProof/>
                <w:webHidden/>
              </w:rPr>
              <w:fldChar w:fldCharType="begin"/>
            </w:r>
            <w:r>
              <w:rPr>
                <w:noProof/>
                <w:webHidden/>
              </w:rPr>
              <w:instrText xml:space="preserve"> PAGEREF _Toc452999225 \h </w:instrText>
            </w:r>
            <w:r>
              <w:rPr>
                <w:noProof/>
                <w:webHidden/>
              </w:rPr>
            </w:r>
            <w:r>
              <w:rPr>
                <w:noProof/>
                <w:webHidden/>
              </w:rPr>
              <w:fldChar w:fldCharType="separate"/>
            </w:r>
            <w:r>
              <w:rPr>
                <w:noProof/>
                <w:webHidden/>
              </w:rPr>
              <w:t>21</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26" w:history="1">
            <w:r w:rsidRPr="002738A5">
              <w:rPr>
                <w:rStyle w:val="Hyperlink"/>
                <w:noProof/>
              </w:rPr>
              <w:t>2.5.2</w:t>
            </w:r>
            <w:r>
              <w:rPr>
                <w:rFonts w:asciiTheme="minorHAnsi" w:eastAsiaTheme="minorEastAsia" w:hAnsiTheme="minorHAnsi" w:cstheme="minorBidi"/>
                <w:noProof/>
                <w:szCs w:val="22"/>
                <w:lang w:eastAsia="pt-PT"/>
              </w:rPr>
              <w:tab/>
            </w:r>
            <w:r w:rsidRPr="002738A5">
              <w:rPr>
                <w:rStyle w:val="Hyperlink"/>
                <w:noProof/>
              </w:rPr>
              <w:t>EHRserver (cabolabs)</w:t>
            </w:r>
            <w:r>
              <w:rPr>
                <w:noProof/>
                <w:webHidden/>
              </w:rPr>
              <w:tab/>
            </w:r>
            <w:r>
              <w:rPr>
                <w:noProof/>
                <w:webHidden/>
              </w:rPr>
              <w:fldChar w:fldCharType="begin"/>
            </w:r>
            <w:r>
              <w:rPr>
                <w:noProof/>
                <w:webHidden/>
              </w:rPr>
              <w:instrText xml:space="preserve"> PAGEREF _Toc452999226 \h </w:instrText>
            </w:r>
            <w:r>
              <w:rPr>
                <w:noProof/>
                <w:webHidden/>
              </w:rPr>
            </w:r>
            <w:r>
              <w:rPr>
                <w:noProof/>
                <w:webHidden/>
              </w:rPr>
              <w:fldChar w:fldCharType="separate"/>
            </w:r>
            <w:r>
              <w:rPr>
                <w:noProof/>
                <w:webHidden/>
              </w:rPr>
              <w:t>21</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27" w:history="1">
            <w:r w:rsidRPr="002738A5">
              <w:rPr>
                <w:rStyle w:val="Hyperlink"/>
                <w:noProof/>
              </w:rPr>
              <w:t>2.6</w:t>
            </w:r>
            <w:r>
              <w:rPr>
                <w:rFonts w:asciiTheme="minorHAnsi" w:eastAsiaTheme="minorEastAsia" w:hAnsiTheme="minorHAnsi" w:cstheme="minorBidi"/>
                <w:noProof/>
                <w:szCs w:val="22"/>
                <w:lang w:eastAsia="pt-PT"/>
              </w:rPr>
              <w:tab/>
            </w:r>
            <w:r w:rsidRPr="002738A5">
              <w:rPr>
                <w:rStyle w:val="Hyperlink"/>
                <w:noProof/>
              </w:rPr>
              <w:t>Resumo</w:t>
            </w:r>
            <w:r>
              <w:rPr>
                <w:noProof/>
                <w:webHidden/>
              </w:rPr>
              <w:tab/>
            </w:r>
            <w:r>
              <w:rPr>
                <w:noProof/>
                <w:webHidden/>
              </w:rPr>
              <w:fldChar w:fldCharType="begin"/>
            </w:r>
            <w:r>
              <w:rPr>
                <w:noProof/>
                <w:webHidden/>
              </w:rPr>
              <w:instrText xml:space="preserve"> PAGEREF _Toc452999227 \h </w:instrText>
            </w:r>
            <w:r>
              <w:rPr>
                <w:noProof/>
                <w:webHidden/>
              </w:rPr>
            </w:r>
            <w:r>
              <w:rPr>
                <w:noProof/>
                <w:webHidden/>
              </w:rPr>
              <w:fldChar w:fldCharType="separate"/>
            </w:r>
            <w:r>
              <w:rPr>
                <w:noProof/>
                <w:webHidden/>
              </w:rPr>
              <w:t>22</w:t>
            </w:r>
            <w:r>
              <w:rPr>
                <w:noProof/>
                <w:webHidden/>
              </w:rPr>
              <w:fldChar w:fldCharType="end"/>
            </w:r>
          </w:hyperlink>
        </w:p>
        <w:p w:rsidR="00FC476E" w:rsidRDefault="00FC476E">
          <w:pPr>
            <w:pStyle w:val="TOC1"/>
            <w:rPr>
              <w:rFonts w:asciiTheme="minorHAnsi" w:eastAsiaTheme="minorEastAsia" w:hAnsiTheme="minorHAnsi" w:cstheme="minorBidi"/>
              <w:b w:val="0"/>
              <w:noProof/>
              <w:szCs w:val="22"/>
              <w:lang w:eastAsia="pt-PT"/>
            </w:rPr>
          </w:pPr>
          <w:hyperlink w:anchor="_Toc452999228" w:history="1">
            <w:r w:rsidRPr="002738A5">
              <w:rPr>
                <w:rStyle w:val="Hyperlink"/>
                <w:noProof/>
              </w:rPr>
              <w:t>Solução</w:t>
            </w:r>
            <w:r>
              <w:rPr>
                <w:noProof/>
                <w:webHidden/>
              </w:rPr>
              <w:tab/>
            </w:r>
            <w:r>
              <w:rPr>
                <w:noProof/>
                <w:webHidden/>
              </w:rPr>
              <w:fldChar w:fldCharType="begin"/>
            </w:r>
            <w:r>
              <w:rPr>
                <w:noProof/>
                <w:webHidden/>
              </w:rPr>
              <w:instrText xml:space="preserve"> PAGEREF _Toc452999228 \h </w:instrText>
            </w:r>
            <w:r>
              <w:rPr>
                <w:noProof/>
                <w:webHidden/>
              </w:rPr>
            </w:r>
            <w:r>
              <w:rPr>
                <w:noProof/>
                <w:webHidden/>
              </w:rPr>
              <w:fldChar w:fldCharType="separate"/>
            </w:r>
            <w:r>
              <w:rPr>
                <w:noProof/>
                <w:webHidden/>
              </w:rPr>
              <w:t>23</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29" w:history="1">
            <w:r w:rsidRPr="002738A5">
              <w:rPr>
                <w:rStyle w:val="Hyperlink"/>
                <w:noProof/>
              </w:rPr>
              <w:t>3.1</w:t>
            </w:r>
            <w:r>
              <w:rPr>
                <w:rFonts w:asciiTheme="minorHAnsi" w:eastAsiaTheme="minorEastAsia" w:hAnsiTheme="minorHAnsi" w:cstheme="minorBidi"/>
                <w:noProof/>
                <w:szCs w:val="22"/>
                <w:lang w:eastAsia="pt-PT"/>
              </w:rPr>
              <w:tab/>
            </w:r>
            <w:r w:rsidRPr="002738A5">
              <w:rPr>
                <w:rStyle w:val="Hyperlink"/>
                <w:noProof/>
              </w:rPr>
              <w:t>Arquitetura</w:t>
            </w:r>
            <w:r>
              <w:rPr>
                <w:noProof/>
                <w:webHidden/>
              </w:rPr>
              <w:tab/>
            </w:r>
            <w:r>
              <w:rPr>
                <w:noProof/>
                <w:webHidden/>
              </w:rPr>
              <w:fldChar w:fldCharType="begin"/>
            </w:r>
            <w:r>
              <w:rPr>
                <w:noProof/>
                <w:webHidden/>
              </w:rPr>
              <w:instrText xml:space="preserve"> PAGEREF _Toc452999229 \h </w:instrText>
            </w:r>
            <w:r>
              <w:rPr>
                <w:noProof/>
                <w:webHidden/>
              </w:rPr>
            </w:r>
            <w:r>
              <w:rPr>
                <w:noProof/>
                <w:webHidden/>
              </w:rPr>
              <w:fldChar w:fldCharType="separate"/>
            </w:r>
            <w:r>
              <w:rPr>
                <w:noProof/>
                <w:webHidden/>
              </w:rPr>
              <w:t>23</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30" w:history="1">
            <w:r w:rsidRPr="002738A5">
              <w:rPr>
                <w:rStyle w:val="Hyperlink"/>
                <w:noProof/>
              </w:rPr>
              <w:t>3.1.1</w:t>
            </w:r>
            <w:r>
              <w:rPr>
                <w:rFonts w:asciiTheme="minorHAnsi" w:eastAsiaTheme="minorEastAsia" w:hAnsiTheme="minorHAnsi" w:cstheme="minorBidi"/>
                <w:noProof/>
                <w:szCs w:val="22"/>
                <w:lang w:eastAsia="pt-PT"/>
              </w:rPr>
              <w:tab/>
            </w:r>
            <w:r w:rsidRPr="002738A5">
              <w:rPr>
                <w:rStyle w:val="Hyperlink"/>
                <w:noProof/>
              </w:rPr>
              <w:t>E-results (PL/SQL)</w:t>
            </w:r>
            <w:r>
              <w:rPr>
                <w:noProof/>
                <w:webHidden/>
              </w:rPr>
              <w:tab/>
            </w:r>
            <w:r>
              <w:rPr>
                <w:noProof/>
                <w:webHidden/>
              </w:rPr>
              <w:fldChar w:fldCharType="begin"/>
            </w:r>
            <w:r>
              <w:rPr>
                <w:noProof/>
                <w:webHidden/>
              </w:rPr>
              <w:instrText xml:space="preserve"> PAGEREF _Toc452999230 \h </w:instrText>
            </w:r>
            <w:r>
              <w:rPr>
                <w:noProof/>
                <w:webHidden/>
              </w:rPr>
            </w:r>
            <w:r>
              <w:rPr>
                <w:noProof/>
                <w:webHidden/>
              </w:rPr>
              <w:fldChar w:fldCharType="separate"/>
            </w:r>
            <w:r>
              <w:rPr>
                <w:noProof/>
                <w:webHidden/>
              </w:rPr>
              <w:t>24</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31" w:history="1">
            <w:r w:rsidRPr="002738A5">
              <w:rPr>
                <w:rStyle w:val="Hyperlink"/>
                <w:noProof/>
              </w:rPr>
              <w:t>3.1.2</w:t>
            </w:r>
            <w:r>
              <w:rPr>
                <w:rFonts w:asciiTheme="minorHAnsi" w:eastAsiaTheme="minorEastAsia" w:hAnsiTheme="minorHAnsi" w:cstheme="minorBidi"/>
                <w:noProof/>
                <w:szCs w:val="22"/>
                <w:lang w:eastAsia="pt-PT"/>
              </w:rPr>
              <w:tab/>
            </w:r>
            <w:r w:rsidRPr="002738A5">
              <w:rPr>
                <w:rStyle w:val="Hyperlink"/>
                <w:noProof/>
              </w:rPr>
              <w:t>Módulo de Mapeamento</w:t>
            </w:r>
            <w:r>
              <w:rPr>
                <w:noProof/>
                <w:webHidden/>
              </w:rPr>
              <w:tab/>
            </w:r>
            <w:r>
              <w:rPr>
                <w:noProof/>
                <w:webHidden/>
              </w:rPr>
              <w:fldChar w:fldCharType="begin"/>
            </w:r>
            <w:r>
              <w:rPr>
                <w:noProof/>
                <w:webHidden/>
              </w:rPr>
              <w:instrText xml:space="preserve"> PAGEREF _Toc452999231 \h </w:instrText>
            </w:r>
            <w:r>
              <w:rPr>
                <w:noProof/>
                <w:webHidden/>
              </w:rPr>
            </w:r>
            <w:r>
              <w:rPr>
                <w:noProof/>
                <w:webHidden/>
              </w:rPr>
              <w:fldChar w:fldCharType="separate"/>
            </w:r>
            <w:r>
              <w:rPr>
                <w:noProof/>
                <w:webHidden/>
              </w:rPr>
              <w:t>25</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32" w:history="1">
            <w:r w:rsidRPr="002738A5">
              <w:rPr>
                <w:rStyle w:val="Hyperlink"/>
                <w:noProof/>
              </w:rPr>
              <w:t>3.1.3</w:t>
            </w:r>
            <w:r>
              <w:rPr>
                <w:rFonts w:asciiTheme="minorHAnsi" w:eastAsiaTheme="minorEastAsia" w:hAnsiTheme="minorHAnsi" w:cstheme="minorBidi"/>
                <w:noProof/>
                <w:szCs w:val="22"/>
                <w:lang w:eastAsia="pt-PT"/>
              </w:rPr>
              <w:tab/>
            </w:r>
            <w:r w:rsidRPr="002738A5">
              <w:rPr>
                <w:rStyle w:val="Hyperlink"/>
                <w:noProof/>
              </w:rPr>
              <w:t>EHR (MySQL)</w:t>
            </w:r>
            <w:r>
              <w:rPr>
                <w:noProof/>
                <w:webHidden/>
              </w:rPr>
              <w:tab/>
            </w:r>
            <w:r>
              <w:rPr>
                <w:noProof/>
                <w:webHidden/>
              </w:rPr>
              <w:fldChar w:fldCharType="begin"/>
            </w:r>
            <w:r>
              <w:rPr>
                <w:noProof/>
                <w:webHidden/>
              </w:rPr>
              <w:instrText xml:space="preserve"> PAGEREF _Toc452999232 \h </w:instrText>
            </w:r>
            <w:r>
              <w:rPr>
                <w:noProof/>
                <w:webHidden/>
              </w:rPr>
            </w:r>
            <w:r>
              <w:rPr>
                <w:noProof/>
                <w:webHidden/>
              </w:rPr>
              <w:fldChar w:fldCharType="separate"/>
            </w:r>
            <w:r>
              <w:rPr>
                <w:noProof/>
                <w:webHidden/>
              </w:rPr>
              <w:t>25</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33" w:history="1">
            <w:r w:rsidRPr="002738A5">
              <w:rPr>
                <w:rStyle w:val="Hyperlink"/>
                <w:noProof/>
              </w:rPr>
              <w:t>3.1.4</w:t>
            </w:r>
            <w:r>
              <w:rPr>
                <w:rFonts w:asciiTheme="minorHAnsi" w:eastAsiaTheme="minorEastAsia" w:hAnsiTheme="minorHAnsi" w:cstheme="minorBidi"/>
                <w:noProof/>
                <w:szCs w:val="22"/>
                <w:lang w:eastAsia="pt-PT"/>
              </w:rPr>
              <w:tab/>
            </w:r>
            <w:r w:rsidRPr="002738A5">
              <w:rPr>
                <w:rStyle w:val="Hyperlink"/>
                <w:noProof/>
              </w:rPr>
              <w:t>Módulo de Indexação</w:t>
            </w:r>
            <w:r>
              <w:rPr>
                <w:noProof/>
                <w:webHidden/>
              </w:rPr>
              <w:tab/>
            </w:r>
            <w:r>
              <w:rPr>
                <w:noProof/>
                <w:webHidden/>
              </w:rPr>
              <w:fldChar w:fldCharType="begin"/>
            </w:r>
            <w:r>
              <w:rPr>
                <w:noProof/>
                <w:webHidden/>
              </w:rPr>
              <w:instrText xml:space="preserve"> PAGEREF _Toc452999233 \h </w:instrText>
            </w:r>
            <w:r>
              <w:rPr>
                <w:noProof/>
                <w:webHidden/>
              </w:rPr>
            </w:r>
            <w:r>
              <w:rPr>
                <w:noProof/>
                <w:webHidden/>
              </w:rPr>
              <w:fldChar w:fldCharType="separate"/>
            </w:r>
            <w:r>
              <w:rPr>
                <w:noProof/>
                <w:webHidden/>
              </w:rPr>
              <w:t>25</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34" w:history="1">
            <w:r w:rsidRPr="002738A5">
              <w:rPr>
                <w:rStyle w:val="Hyperlink"/>
                <w:noProof/>
              </w:rPr>
              <w:t>3.1.5</w:t>
            </w:r>
            <w:r>
              <w:rPr>
                <w:rFonts w:asciiTheme="minorHAnsi" w:eastAsiaTheme="minorEastAsia" w:hAnsiTheme="minorHAnsi" w:cstheme="minorBidi"/>
                <w:noProof/>
                <w:szCs w:val="22"/>
                <w:lang w:eastAsia="pt-PT"/>
              </w:rPr>
              <w:tab/>
            </w:r>
            <w:r w:rsidRPr="002738A5">
              <w:rPr>
                <w:rStyle w:val="Hyperlink"/>
                <w:noProof/>
              </w:rPr>
              <w:t>Índices</w:t>
            </w:r>
            <w:r>
              <w:rPr>
                <w:noProof/>
                <w:webHidden/>
              </w:rPr>
              <w:tab/>
            </w:r>
            <w:r>
              <w:rPr>
                <w:noProof/>
                <w:webHidden/>
              </w:rPr>
              <w:fldChar w:fldCharType="begin"/>
            </w:r>
            <w:r>
              <w:rPr>
                <w:noProof/>
                <w:webHidden/>
              </w:rPr>
              <w:instrText xml:space="preserve"> PAGEREF _Toc452999234 \h </w:instrText>
            </w:r>
            <w:r>
              <w:rPr>
                <w:noProof/>
                <w:webHidden/>
              </w:rPr>
            </w:r>
            <w:r>
              <w:rPr>
                <w:noProof/>
                <w:webHidden/>
              </w:rPr>
              <w:fldChar w:fldCharType="separate"/>
            </w:r>
            <w:r>
              <w:rPr>
                <w:noProof/>
                <w:webHidden/>
              </w:rPr>
              <w:t>25</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35" w:history="1">
            <w:r w:rsidRPr="002738A5">
              <w:rPr>
                <w:rStyle w:val="Hyperlink"/>
                <w:noProof/>
              </w:rPr>
              <w:t>3.1.6</w:t>
            </w:r>
            <w:r>
              <w:rPr>
                <w:rFonts w:asciiTheme="minorHAnsi" w:eastAsiaTheme="minorEastAsia" w:hAnsiTheme="minorHAnsi" w:cstheme="minorBidi"/>
                <w:noProof/>
                <w:szCs w:val="22"/>
                <w:lang w:eastAsia="pt-PT"/>
              </w:rPr>
              <w:tab/>
            </w:r>
            <w:r w:rsidRPr="002738A5">
              <w:rPr>
                <w:rStyle w:val="Hyperlink"/>
                <w:noProof/>
              </w:rPr>
              <w:t>Módulo de Pesquisa</w:t>
            </w:r>
            <w:r>
              <w:rPr>
                <w:noProof/>
                <w:webHidden/>
              </w:rPr>
              <w:tab/>
            </w:r>
            <w:r>
              <w:rPr>
                <w:noProof/>
                <w:webHidden/>
              </w:rPr>
              <w:fldChar w:fldCharType="begin"/>
            </w:r>
            <w:r>
              <w:rPr>
                <w:noProof/>
                <w:webHidden/>
              </w:rPr>
              <w:instrText xml:space="preserve"> PAGEREF _Toc452999235 \h </w:instrText>
            </w:r>
            <w:r>
              <w:rPr>
                <w:noProof/>
                <w:webHidden/>
              </w:rPr>
            </w:r>
            <w:r>
              <w:rPr>
                <w:noProof/>
                <w:webHidden/>
              </w:rPr>
              <w:fldChar w:fldCharType="separate"/>
            </w:r>
            <w:r>
              <w:rPr>
                <w:noProof/>
                <w:webHidden/>
              </w:rPr>
              <w:t>26</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36" w:history="1">
            <w:r w:rsidRPr="002738A5">
              <w:rPr>
                <w:rStyle w:val="Hyperlink"/>
                <w:noProof/>
              </w:rPr>
              <w:t>3.1.7</w:t>
            </w:r>
            <w:r>
              <w:rPr>
                <w:rFonts w:asciiTheme="minorHAnsi" w:eastAsiaTheme="minorEastAsia" w:hAnsiTheme="minorHAnsi" w:cstheme="minorBidi"/>
                <w:noProof/>
                <w:szCs w:val="22"/>
                <w:lang w:eastAsia="pt-PT"/>
              </w:rPr>
              <w:tab/>
            </w:r>
            <w:r w:rsidRPr="002738A5">
              <w:rPr>
                <w:rStyle w:val="Hyperlink"/>
                <w:noProof/>
              </w:rPr>
              <w:t>Interface</w:t>
            </w:r>
            <w:r>
              <w:rPr>
                <w:noProof/>
                <w:webHidden/>
              </w:rPr>
              <w:tab/>
            </w:r>
            <w:r>
              <w:rPr>
                <w:noProof/>
                <w:webHidden/>
              </w:rPr>
              <w:fldChar w:fldCharType="begin"/>
            </w:r>
            <w:r>
              <w:rPr>
                <w:noProof/>
                <w:webHidden/>
              </w:rPr>
              <w:instrText xml:space="preserve"> PAGEREF _Toc452999236 \h </w:instrText>
            </w:r>
            <w:r>
              <w:rPr>
                <w:noProof/>
                <w:webHidden/>
              </w:rPr>
            </w:r>
            <w:r>
              <w:rPr>
                <w:noProof/>
                <w:webHidden/>
              </w:rPr>
              <w:fldChar w:fldCharType="separate"/>
            </w:r>
            <w:r>
              <w:rPr>
                <w:noProof/>
                <w:webHidden/>
              </w:rPr>
              <w:t>26</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37" w:history="1">
            <w:r w:rsidRPr="002738A5">
              <w:rPr>
                <w:rStyle w:val="Hyperlink"/>
                <w:noProof/>
              </w:rPr>
              <w:t>3.2</w:t>
            </w:r>
            <w:r>
              <w:rPr>
                <w:rFonts w:asciiTheme="minorHAnsi" w:eastAsiaTheme="minorEastAsia" w:hAnsiTheme="minorHAnsi" w:cstheme="minorBidi"/>
                <w:noProof/>
                <w:szCs w:val="22"/>
                <w:lang w:eastAsia="pt-PT"/>
              </w:rPr>
              <w:tab/>
            </w:r>
            <w:r w:rsidRPr="002738A5">
              <w:rPr>
                <w:rStyle w:val="Hyperlink"/>
                <w:noProof/>
              </w:rPr>
              <w:t>Diagrama de casos de uso</w:t>
            </w:r>
            <w:r>
              <w:rPr>
                <w:noProof/>
                <w:webHidden/>
              </w:rPr>
              <w:tab/>
            </w:r>
            <w:r>
              <w:rPr>
                <w:noProof/>
                <w:webHidden/>
              </w:rPr>
              <w:fldChar w:fldCharType="begin"/>
            </w:r>
            <w:r>
              <w:rPr>
                <w:noProof/>
                <w:webHidden/>
              </w:rPr>
              <w:instrText xml:space="preserve"> PAGEREF _Toc452999237 \h </w:instrText>
            </w:r>
            <w:r>
              <w:rPr>
                <w:noProof/>
                <w:webHidden/>
              </w:rPr>
            </w:r>
            <w:r>
              <w:rPr>
                <w:noProof/>
                <w:webHidden/>
              </w:rPr>
              <w:fldChar w:fldCharType="separate"/>
            </w:r>
            <w:r>
              <w:rPr>
                <w:noProof/>
                <w:webHidden/>
              </w:rPr>
              <w:t>26</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38" w:history="1">
            <w:r w:rsidRPr="002738A5">
              <w:rPr>
                <w:rStyle w:val="Hyperlink"/>
                <w:noProof/>
              </w:rPr>
              <w:t>3.3</w:t>
            </w:r>
            <w:r>
              <w:rPr>
                <w:rFonts w:asciiTheme="minorHAnsi" w:eastAsiaTheme="minorEastAsia" w:hAnsiTheme="minorHAnsi" w:cstheme="minorBidi"/>
                <w:noProof/>
                <w:szCs w:val="22"/>
                <w:lang w:eastAsia="pt-PT"/>
              </w:rPr>
              <w:tab/>
            </w:r>
            <w:r w:rsidRPr="002738A5">
              <w:rPr>
                <w:rStyle w:val="Hyperlink"/>
                <w:noProof/>
              </w:rPr>
              <w:t>Conclusões</w:t>
            </w:r>
            <w:r>
              <w:rPr>
                <w:noProof/>
                <w:webHidden/>
              </w:rPr>
              <w:tab/>
            </w:r>
            <w:r>
              <w:rPr>
                <w:noProof/>
                <w:webHidden/>
              </w:rPr>
              <w:fldChar w:fldCharType="begin"/>
            </w:r>
            <w:r>
              <w:rPr>
                <w:noProof/>
                <w:webHidden/>
              </w:rPr>
              <w:instrText xml:space="preserve"> PAGEREF _Toc452999238 \h </w:instrText>
            </w:r>
            <w:r>
              <w:rPr>
                <w:noProof/>
                <w:webHidden/>
              </w:rPr>
            </w:r>
            <w:r>
              <w:rPr>
                <w:noProof/>
                <w:webHidden/>
              </w:rPr>
              <w:fldChar w:fldCharType="separate"/>
            </w:r>
            <w:r>
              <w:rPr>
                <w:noProof/>
                <w:webHidden/>
              </w:rPr>
              <w:t>27</w:t>
            </w:r>
            <w:r>
              <w:rPr>
                <w:noProof/>
                <w:webHidden/>
              </w:rPr>
              <w:fldChar w:fldCharType="end"/>
            </w:r>
          </w:hyperlink>
        </w:p>
        <w:p w:rsidR="00FC476E" w:rsidRDefault="00FC476E">
          <w:pPr>
            <w:pStyle w:val="TOC1"/>
            <w:rPr>
              <w:rFonts w:asciiTheme="minorHAnsi" w:eastAsiaTheme="minorEastAsia" w:hAnsiTheme="minorHAnsi" w:cstheme="minorBidi"/>
              <w:b w:val="0"/>
              <w:noProof/>
              <w:szCs w:val="22"/>
              <w:lang w:eastAsia="pt-PT"/>
            </w:rPr>
          </w:pPr>
          <w:hyperlink w:anchor="_Toc452999239" w:history="1">
            <w:r w:rsidRPr="002738A5">
              <w:rPr>
                <w:rStyle w:val="Hyperlink"/>
                <w:noProof/>
              </w:rPr>
              <w:t>Implementação</w:t>
            </w:r>
            <w:r>
              <w:rPr>
                <w:noProof/>
                <w:webHidden/>
              </w:rPr>
              <w:tab/>
            </w:r>
            <w:r>
              <w:rPr>
                <w:noProof/>
                <w:webHidden/>
              </w:rPr>
              <w:fldChar w:fldCharType="begin"/>
            </w:r>
            <w:r>
              <w:rPr>
                <w:noProof/>
                <w:webHidden/>
              </w:rPr>
              <w:instrText xml:space="preserve"> PAGEREF _Toc452999239 \h </w:instrText>
            </w:r>
            <w:r>
              <w:rPr>
                <w:noProof/>
                <w:webHidden/>
              </w:rPr>
            </w:r>
            <w:r>
              <w:rPr>
                <w:noProof/>
                <w:webHidden/>
              </w:rPr>
              <w:fldChar w:fldCharType="separate"/>
            </w:r>
            <w:r>
              <w:rPr>
                <w:noProof/>
                <w:webHidden/>
              </w:rPr>
              <w:t>29</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40" w:history="1">
            <w:r w:rsidRPr="002738A5">
              <w:rPr>
                <w:rStyle w:val="Hyperlink"/>
                <w:noProof/>
              </w:rPr>
              <w:t>4.1</w:t>
            </w:r>
            <w:r>
              <w:rPr>
                <w:rFonts w:asciiTheme="minorHAnsi" w:eastAsiaTheme="minorEastAsia" w:hAnsiTheme="minorHAnsi" w:cstheme="minorBidi"/>
                <w:noProof/>
                <w:szCs w:val="22"/>
                <w:lang w:eastAsia="pt-PT"/>
              </w:rPr>
              <w:tab/>
            </w:r>
            <w:r w:rsidRPr="002738A5">
              <w:rPr>
                <w:rStyle w:val="Hyperlink"/>
                <w:noProof/>
              </w:rPr>
              <w:t>Protótipo</w:t>
            </w:r>
            <w:r>
              <w:rPr>
                <w:noProof/>
                <w:webHidden/>
              </w:rPr>
              <w:tab/>
            </w:r>
            <w:r>
              <w:rPr>
                <w:noProof/>
                <w:webHidden/>
              </w:rPr>
              <w:fldChar w:fldCharType="begin"/>
            </w:r>
            <w:r>
              <w:rPr>
                <w:noProof/>
                <w:webHidden/>
              </w:rPr>
              <w:instrText xml:space="preserve"> PAGEREF _Toc452999240 \h </w:instrText>
            </w:r>
            <w:r>
              <w:rPr>
                <w:noProof/>
                <w:webHidden/>
              </w:rPr>
            </w:r>
            <w:r>
              <w:rPr>
                <w:noProof/>
                <w:webHidden/>
              </w:rPr>
              <w:fldChar w:fldCharType="separate"/>
            </w:r>
            <w:r>
              <w:rPr>
                <w:noProof/>
                <w:webHidden/>
              </w:rPr>
              <w:t>29</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41" w:history="1">
            <w:r w:rsidRPr="002738A5">
              <w:rPr>
                <w:rStyle w:val="Hyperlink"/>
                <w:noProof/>
              </w:rPr>
              <w:t>4.2</w:t>
            </w:r>
            <w:r>
              <w:rPr>
                <w:rFonts w:asciiTheme="minorHAnsi" w:eastAsiaTheme="minorEastAsia" w:hAnsiTheme="minorHAnsi" w:cstheme="minorBidi"/>
                <w:noProof/>
                <w:szCs w:val="22"/>
                <w:lang w:eastAsia="pt-PT"/>
              </w:rPr>
              <w:tab/>
            </w:r>
            <w:r w:rsidRPr="002738A5">
              <w:rPr>
                <w:rStyle w:val="Hyperlink"/>
                <w:noProof/>
              </w:rPr>
              <w:t>Bases de dados da aplicação</w:t>
            </w:r>
            <w:r>
              <w:rPr>
                <w:noProof/>
                <w:webHidden/>
              </w:rPr>
              <w:tab/>
            </w:r>
            <w:r>
              <w:rPr>
                <w:noProof/>
                <w:webHidden/>
              </w:rPr>
              <w:fldChar w:fldCharType="begin"/>
            </w:r>
            <w:r>
              <w:rPr>
                <w:noProof/>
                <w:webHidden/>
              </w:rPr>
              <w:instrText xml:space="preserve"> PAGEREF _Toc452999241 \h </w:instrText>
            </w:r>
            <w:r>
              <w:rPr>
                <w:noProof/>
                <w:webHidden/>
              </w:rPr>
            </w:r>
            <w:r>
              <w:rPr>
                <w:noProof/>
                <w:webHidden/>
              </w:rPr>
              <w:fldChar w:fldCharType="separate"/>
            </w:r>
            <w:r>
              <w:rPr>
                <w:noProof/>
                <w:webHidden/>
              </w:rPr>
              <w:t>29</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42" w:history="1">
            <w:r w:rsidRPr="002738A5">
              <w:rPr>
                <w:rStyle w:val="Hyperlink"/>
                <w:noProof/>
              </w:rPr>
              <w:t>4.2.1</w:t>
            </w:r>
            <w:r>
              <w:rPr>
                <w:rFonts w:asciiTheme="minorHAnsi" w:eastAsiaTheme="minorEastAsia" w:hAnsiTheme="minorHAnsi" w:cstheme="minorBidi"/>
                <w:noProof/>
                <w:szCs w:val="22"/>
                <w:lang w:eastAsia="pt-PT"/>
              </w:rPr>
              <w:tab/>
            </w:r>
            <w:r w:rsidRPr="002738A5">
              <w:rPr>
                <w:rStyle w:val="Hyperlink"/>
                <w:noProof/>
              </w:rPr>
              <w:t>E-results</w:t>
            </w:r>
            <w:r>
              <w:rPr>
                <w:noProof/>
                <w:webHidden/>
              </w:rPr>
              <w:tab/>
            </w:r>
            <w:r>
              <w:rPr>
                <w:noProof/>
                <w:webHidden/>
              </w:rPr>
              <w:fldChar w:fldCharType="begin"/>
            </w:r>
            <w:r>
              <w:rPr>
                <w:noProof/>
                <w:webHidden/>
              </w:rPr>
              <w:instrText xml:space="preserve"> PAGEREF _Toc452999242 \h </w:instrText>
            </w:r>
            <w:r>
              <w:rPr>
                <w:noProof/>
                <w:webHidden/>
              </w:rPr>
            </w:r>
            <w:r>
              <w:rPr>
                <w:noProof/>
                <w:webHidden/>
              </w:rPr>
              <w:fldChar w:fldCharType="separate"/>
            </w:r>
            <w:r>
              <w:rPr>
                <w:noProof/>
                <w:webHidden/>
              </w:rPr>
              <w:t>29</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43" w:history="1">
            <w:r w:rsidRPr="002738A5">
              <w:rPr>
                <w:rStyle w:val="Hyperlink"/>
                <w:noProof/>
              </w:rPr>
              <w:t>4.2.2</w:t>
            </w:r>
            <w:r>
              <w:rPr>
                <w:rFonts w:asciiTheme="minorHAnsi" w:eastAsiaTheme="minorEastAsia" w:hAnsiTheme="minorHAnsi" w:cstheme="minorBidi"/>
                <w:noProof/>
                <w:szCs w:val="22"/>
                <w:lang w:eastAsia="pt-PT"/>
              </w:rPr>
              <w:tab/>
            </w:r>
            <w:r w:rsidRPr="002738A5">
              <w:rPr>
                <w:rStyle w:val="Hyperlink"/>
                <w:noProof/>
              </w:rPr>
              <w:t>EHR</w:t>
            </w:r>
            <w:r>
              <w:rPr>
                <w:noProof/>
                <w:webHidden/>
              </w:rPr>
              <w:tab/>
            </w:r>
            <w:r>
              <w:rPr>
                <w:noProof/>
                <w:webHidden/>
              </w:rPr>
              <w:fldChar w:fldCharType="begin"/>
            </w:r>
            <w:r>
              <w:rPr>
                <w:noProof/>
                <w:webHidden/>
              </w:rPr>
              <w:instrText xml:space="preserve"> PAGEREF _Toc452999243 \h </w:instrText>
            </w:r>
            <w:r>
              <w:rPr>
                <w:noProof/>
                <w:webHidden/>
              </w:rPr>
            </w:r>
            <w:r>
              <w:rPr>
                <w:noProof/>
                <w:webHidden/>
              </w:rPr>
              <w:fldChar w:fldCharType="separate"/>
            </w:r>
            <w:r>
              <w:rPr>
                <w:noProof/>
                <w:webHidden/>
              </w:rPr>
              <w:t>30</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44" w:history="1">
            <w:r w:rsidRPr="002738A5">
              <w:rPr>
                <w:rStyle w:val="Hyperlink"/>
                <w:noProof/>
              </w:rPr>
              <w:t>4.3</w:t>
            </w:r>
            <w:r>
              <w:rPr>
                <w:rFonts w:asciiTheme="minorHAnsi" w:eastAsiaTheme="minorEastAsia" w:hAnsiTheme="minorHAnsi" w:cstheme="minorBidi"/>
                <w:noProof/>
                <w:szCs w:val="22"/>
                <w:lang w:eastAsia="pt-PT"/>
              </w:rPr>
              <w:tab/>
            </w:r>
            <w:r w:rsidRPr="002738A5">
              <w:rPr>
                <w:rStyle w:val="Hyperlink"/>
                <w:noProof/>
              </w:rPr>
              <w:t>Mapeamento</w:t>
            </w:r>
            <w:r>
              <w:rPr>
                <w:noProof/>
                <w:webHidden/>
              </w:rPr>
              <w:tab/>
            </w:r>
            <w:r>
              <w:rPr>
                <w:noProof/>
                <w:webHidden/>
              </w:rPr>
              <w:fldChar w:fldCharType="begin"/>
            </w:r>
            <w:r>
              <w:rPr>
                <w:noProof/>
                <w:webHidden/>
              </w:rPr>
              <w:instrText xml:space="preserve"> PAGEREF _Toc452999244 \h </w:instrText>
            </w:r>
            <w:r>
              <w:rPr>
                <w:noProof/>
                <w:webHidden/>
              </w:rPr>
            </w:r>
            <w:r>
              <w:rPr>
                <w:noProof/>
                <w:webHidden/>
              </w:rPr>
              <w:fldChar w:fldCharType="separate"/>
            </w:r>
            <w:r>
              <w:rPr>
                <w:noProof/>
                <w:webHidden/>
              </w:rPr>
              <w:t>30</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45" w:history="1">
            <w:r w:rsidRPr="002738A5">
              <w:rPr>
                <w:rStyle w:val="Hyperlink"/>
                <w:noProof/>
              </w:rPr>
              <w:t>4.4</w:t>
            </w:r>
            <w:r>
              <w:rPr>
                <w:rFonts w:asciiTheme="minorHAnsi" w:eastAsiaTheme="minorEastAsia" w:hAnsiTheme="minorHAnsi" w:cstheme="minorBidi"/>
                <w:noProof/>
                <w:szCs w:val="22"/>
                <w:lang w:eastAsia="pt-PT"/>
              </w:rPr>
              <w:tab/>
            </w:r>
            <w:r w:rsidRPr="002738A5">
              <w:rPr>
                <w:rStyle w:val="Hyperlink"/>
                <w:noProof/>
              </w:rPr>
              <w:t>Indexação</w:t>
            </w:r>
            <w:r>
              <w:rPr>
                <w:noProof/>
                <w:webHidden/>
              </w:rPr>
              <w:tab/>
            </w:r>
            <w:r>
              <w:rPr>
                <w:noProof/>
                <w:webHidden/>
              </w:rPr>
              <w:fldChar w:fldCharType="begin"/>
            </w:r>
            <w:r>
              <w:rPr>
                <w:noProof/>
                <w:webHidden/>
              </w:rPr>
              <w:instrText xml:space="preserve"> PAGEREF _Toc452999245 \h </w:instrText>
            </w:r>
            <w:r>
              <w:rPr>
                <w:noProof/>
                <w:webHidden/>
              </w:rPr>
            </w:r>
            <w:r>
              <w:rPr>
                <w:noProof/>
                <w:webHidden/>
              </w:rPr>
              <w:fldChar w:fldCharType="separate"/>
            </w:r>
            <w:r>
              <w:rPr>
                <w:noProof/>
                <w:webHidden/>
              </w:rPr>
              <w:t>32</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46" w:history="1">
            <w:r w:rsidRPr="002738A5">
              <w:rPr>
                <w:rStyle w:val="Hyperlink"/>
                <w:noProof/>
              </w:rPr>
              <w:t>4.5</w:t>
            </w:r>
            <w:r>
              <w:rPr>
                <w:rFonts w:asciiTheme="minorHAnsi" w:eastAsiaTheme="minorEastAsia" w:hAnsiTheme="minorHAnsi" w:cstheme="minorBidi"/>
                <w:noProof/>
                <w:szCs w:val="22"/>
                <w:lang w:eastAsia="pt-PT"/>
              </w:rPr>
              <w:tab/>
            </w:r>
            <w:r w:rsidRPr="002738A5">
              <w:rPr>
                <w:rStyle w:val="Hyperlink"/>
                <w:noProof/>
              </w:rPr>
              <w:t>Pesquisa</w:t>
            </w:r>
            <w:r>
              <w:rPr>
                <w:noProof/>
                <w:webHidden/>
              </w:rPr>
              <w:tab/>
            </w:r>
            <w:r>
              <w:rPr>
                <w:noProof/>
                <w:webHidden/>
              </w:rPr>
              <w:fldChar w:fldCharType="begin"/>
            </w:r>
            <w:r>
              <w:rPr>
                <w:noProof/>
                <w:webHidden/>
              </w:rPr>
              <w:instrText xml:space="preserve"> PAGEREF _Toc452999246 \h </w:instrText>
            </w:r>
            <w:r>
              <w:rPr>
                <w:noProof/>
                <w:webHidden/>
              </w:rPr>
            </w:r>
            <w:r>
              <w:rPr>
                <w:noProof/>
                <w:webHidden/>
              </w:rPr>
              <w:fldChar w:fldCharType="separate"/>
            </w:r>
            <w:r>
              <w:rPr>
                <w:noProof/>
                <w:webHidden/>
              </w:rPr>
              <w:t>35</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47" w:history="1">
            <w:r w:rsidRPr="002738A5">
              <w:rPr>
                <w:rStyle w:val="Hyperlink"/>
                <w:noProof/>
              </w:rPr>
              <w:t>4.6</w:t>
            </w:r>
            <w:r>
              <w:rPr>
                <w:rFonts w:asciiTheme="minorHAnsi" w:eastAsiaTheme="minorEastAsia" w:hAnsiTheme="minorHAnsi" w:cstheme="minorBidi"/>
                <w:noProof/>
                <w:szCs w:val="22"/>
                <w:lang w:eastAsia="pt-PT"/>
              </w:rPr>
              <w:tab/>
            </w:r>
            <w:r w:rsidRPr="002738A5">
              <w:rPr>
                <w:rStyle w:val="Hyperlink"/>
                <w:noProof/>
              </w:rPr>
              <w:t>Interface</w:t>
            </w:r>
            <w:r>
              <w:rPr>
                <w:noProof/>
                <w:webHidden/>
              </w:rPr>
              <w:tab/>
            </w:r>
            <w:r>
              <w:rPr>
                <w:noProof/>
                <w:webHidden/>
              </w:rPr>
              <w:fldChar w:fldCharType="begin"/>
            </w:r>
            <w:r>
              <w:rPr>
                <w:noProof/>
                <w:webHidden/>
              </w:rPr>
              <w:instrText xml:space="preserve"> PAGEREF _Toc452999247 \h </w:instrText>
            </w:r>
            <w:r>
              <w:rPr>
                <w:noProof/>
                <w:webHidden/>
              </w:rPr>
            </w:r>
            <w:r>
              <w:rPr>
                <w:noProof/>
                <w:webHidden/>
              </w:rPr>
              <w:fldChar w:fldCharType="separate"/>
            </w:r>
            <w:r>
              <w:rPr>
                <w:noProof/>
                <w:webHidden/>
              </w:rPr>
              <w:t>35</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48" w:history="1">
            <w:r w:rsidRPr="002738A5">
              <w:rPr>
                <w:rStyle w:val="Hyperlink"/>
                <w:noProof/>
              </w:rPr>
              <w:t>4.7</w:t>
            </w:r>
            <w:r>
              <w:rPr>
                <w:rFonts w:asciiTheme="minorHAnsi" w:eastAsiaTheme="minorEastAsia" w:hAnsiTheme="minorHAnsi" w:cstheme="minorBidi"/>
                <w:noProof/>
                <w:szCs w:val="22"/>
                <w:lang w:eastAsia="pt-PT"/>
              </w:rPr>
              <w:tab/>
            </w:r>
            <w:r w:rsidRPr="002738A5">
              <w:rPr>
                <w:rStyle w:val="Hyperlink"/>
                <w:noProof/>
              </w:rPr>
              <w:t>Resumo</w:t>
            </w:r>
            <w:r>
              <w:rPr>
                <w:noProof/>
                <w:webHidden/>
              </w:rPr>
              <w:tab/>
            </w:r>
            <w:r>
              <w:rPr>
                <w:noProof/>
                <w:webHidden/>
              </w:rPr>
              <w:fldChar w:fldCharType="begin"/>
            </w:r>
            <w:r>
              <w:rPr>
                <w:noProof/>
                <w:webHidden/>
              </w:rPr>
              <w:instrText xml:space="preserve"> PAGEREF _Toc452999248 \h </w:instrText>
            </w:r>
            <w:r>
              <w:rPr>
                <w:noProof/>
                <w:webHidden/>
              </w:rPr>
            </w:r>
            <w:r>
              <w:rPr>
                <w:noProof/>
                <w:webHidden/>
              </w:rPr>
              <w:fldChar w:fldCharType="separate"/>
            </w:r>
            <w:r>
              <w:rPr>
                <w:noProof/>
                <w:webHidden/>
              </w:rPr>
              <w:t>35</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49" w:history="1">
            <w:r w:rsidRPr="002738A5">
              <w:rPr>
                <w:rStyle w:val="Hyperlink"/>
                <w:noProof/>
              </w:rPr>
              <w:t>4.7.1</w:t>
            </w:r>
            <w:r>
              <w:rPr>
                <w:rFonts w:asciiTheme="minorHAnsi" w:eastAsiaTheme="minorEastAsia" w:hAnsiTheme="minorHAnsi" w:cstheme="minorBidi"/>
                <w:noProof/>
                <w:szCs w:val="22"/>
                <w:lang w:eastAsia="pt-PT"/>
              </w:rPr>
              <w:tab/>
            </w:r>
            <w:r w:rsidRPr="002738A5">
              <w:rPr>
                <w:rStyle w:val="Hyperlink"/>
                <w:noProof/>
              </w:rPr>
              <w:t>Problemas</w:t>
            </w:r>
            <w:r>
              <w:rPr>
                <w:noProof/>
                <w:webHidden/>
              </w:rPr>
              <w:tab/>
            </w:r>
            <w:r>
              <w:rPr>
                <w:noProof/>
                <w:webHidden/>
              </w:rPr>
              <w:fldChar w:fldCharType="begin"/>
            </w:r>
            <w:r>
              <w:rPr>
                <w:noProof/>
                <w:webHidden/>
              </w:rPr>
              <w:instrText xml:space="preserve"> PAGEREF _Toc452999249 \h </w:instrText>
            </w:r>
            <w:r>
              <w:rPr>
                <w:noProof/>
                <w:webHidden/>
              </w:rPr>
            </w:r>
            <w:r>
              <w:rPr>
                <w:noProof/>
                <w:webHidden/>
              </w:rPr>
              <w:fldChar w:fldCharType="separate"/>
            </w:r>
            <w:r>
              <w:rPr>
                <w:noProof/>
                <w:webHidden/>
              </w:rPr>
              <w:t>35</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50" w:history="1">
            <w:r w:rsidRPr="002738A5">
              <w:rPr>
                <w:rStyle w:val="Hyperlink"/>
                <w:noProof/>
              </w:rPr>
              <w:t>4.7.2</w:t>
            </w:r>
            <w:r>
              <w:rPr>
                <w:rFonts w:asciiTheme="minorHAnsi" w:eastAsiaTheme="minorEastAsia" w:hAnsiTheme="minorHAnsi" w:cstheme="minorBidi"/>
                <w:noProof/>
                <w:szCs w:val="22"/>
                <w:lang w:eastAsia="pt-PT"/>
              </w:rPr>
              <w:tab/>
            </w:r>
            <w:r w:rsidRPr="002738A5">
              <w:rPr>
                <w:rStyle w:val="Hyperlink"/>
                <w:noProof/>
              </w:rPr>
              <w:t>Software</w:t>
            </w:r>
            <w:r>
              <w:rPr>
                <w:noProof/>
                <w:webHidden/>
              </w:rPr>
              <w:tab/>
            </w:r>
            <w:r>
              <w:rPr>
                <w:noProof/>
                <w:webHidden/>
              </w:rPr>
              <w:fldChar w:fldCharType="begin"/>
            </w:r>
            <w:r>
              <w:rPr>
                <w:noProof/>
                <w:webHidden/>
              </w:rPr>
              <w:instrText xml:space="preserve"> PAGEREF _Toc452999250 \h </w:instrText>
            </w:r>
            <w:r>
              <w:rPr>
                <w:noProof/>
                <w:webHidden/>
              </w:rPr>
            </w:r>
            <w:r>
              <w:rPr>
                <w:noProof/>
                <w:webHidden/>
              </w:rPr>
              <w:fldChar w:fldCharType="separate"/>
            </w:r>
            <w:r>
              <w:rPr>
                <w:noProof/>
                <w:webHidden/>
              </w:rPr>
              <w:t>35</w:t>
            </w:r>
            <w:r>
              <w:rPr>
                <w:noProof/>
                <w:webHidden/>
              </w:rPr>
              <w:fldChar w:fldCharType="end"/>
            </w:r>
          </w:hyperlink>
        </w:p>
        <w:p w:rsidR="00FC476E" w:rsidRDefault="00FC476E">
          <w:pPr>
            <w:pStyle w:val="TOC3"/>
            <w:tabs>
              <w:tab w:val="left" w:pos="1985"/>
            </w:tabs>
            <w:rPr>
              <w:rFonts w:asciiTheme="minorHAnsi" w:eastAsiaTheme="minorEastAsia" w:hAnsiTheme="minorHAnsi" w:cstheme="minorBidi"/>
              <w:noProof/>
              <w:szCs w:val="22"/>
              <w:lang w:eastAsia="pt-PT"/>
            </w:rPr>
          </w:pPr>
          <w:hyperlink w:anchor="_Toc452999251" w:history="1">
            <w:r w:rsidRPr="002738A5">
              <w:rPr>
                <w:rStyle w:val="Hyperlink"/>
                <w:noProof/>
              </w:rPr>
              <w:t>4.7.3</w:t>
            </w:r>
            <w:r>
              <w:rPr>
                <w:rFonts w:asciiTheme="minorHAnsi" w:eastAsiaTheme="minorEastAsia" w:hAnsiTheme="minorHAnsi" w:cstheme="minorBidi"/>
                <w:noProof/>
                <w:szCs w:val="22"/>
                <w:lang w:eastAsia="pt-PT"/>
              </w:rPr>
              <w:tab/>
            </w:r>
            <w:r w:rsidRPr="002738A5">
              <w:rPr>
                <w:rStyle w:val="Hyperlink"/>
                <w:noProof/>
              </w:rPr>
              <w:t>Conclusão</w:t>
            </w:r>
            <w:r>
              <w:rPr>
                <w:noProof/>
                <w:webHidden/>
              </w:rPr>
              <w:tab/>
            </w:r>
            <w:r>
              <w:rPr>
                <w:noProof/>
                <w:webHidden/>
              </w:rPr>
              <w:fldChar w:fldCharType="begin"/>
            </w:r>
            <w:r>
              <w:rPr>
                <w:noProof/>
                <w:webHidden/>
              </w:rPr>
              <w:instrText xml:space="preserve"> PAGEREF _Toc452999251 \h </w:instrText>
            </w:r>
            <w:r>
              <w:rPr>
                <w:noProof/>
                <w:webHidden/>
              </w:rPr>
            </w:r>
            <w:r>
              <w:rPr>
                <w:noProof/>
                <w:webHidden/>
              </w:rPr>
              <w:fldChar w:fldCharType="separate"/>
            </w:r>
            <w:r>
              <w:rPr>
                <w:noProof/>
                <w:webHidden/>
              </w:rPr>
              <w:t>35</w:t>
            </w:r>
            <w:r>
              <w:rPr>
                <w:noProof/>
                <w:webHidden/>
              </w:rPr>
              <w:fldChar w:fldCharType="end"/>
            </w:r>
          </w:hyperlink>
        </w:p>
        <w:p w:rsidR="00FC476E" w:rsidRDefault="00FC476E">
          <w:pPr>
            <w:pStyle w:val="TOC1"/>
            <w:rPr>
              <w:rFonts w:asciiTheme="minorHAnsi" w:eastAsiaTheme="minorEastAsia" w:hAnsiTheme="minorHAnsi" w:cstheme="minorBidi"/>
              <w:b w:val="0"/>
              <w:noProof/>
              <w:szCs w:val="22"/>
              <w:lang w:eastAsia="pt-PT"/>
            </w:rPr>
          </w:pPr>
          <w:hyperlink w:anchor="_Toc452999252" w:history="1">
            <w:r w:rsidRPr="002738A5">
              <w:rPr>
                <w:rStyle w:val="Hyperlink"/>
                <w:noProof/>
              </w:rPr>
              <w:t>Simulação e Resultados</w:t>
            </w:r>
            <w:r>
              <w:rPr>
                <w:noProof/>
                <w:webHidden/>
              </w:rPr>
              <w:tab/>
            </w:r>
            <w:r>
              <w:rPr>
                <w:noProof/>
                <w:webHidden/>
              </w:rPr>
              <w:fldChar w:fldCharType="begin"/>
            </w:r>
            <w:r>
              <w:rPr>
                <w:noProof/>
                <w:webHidden/>
              </w:rPr>
              <w:instrText xml:space="preserve"> PAGEREF _Toc452999252 \h </w:instrText>
            </w:r>
            <w:r>
              <w:rPr>
                <w:noProof/>
                <w:webHidden/>
              </w:rPr>
            </w:r>
            <w:r>
              <w:rPr>
                <w:noProof/>
                <w:webHidden/>
              </w:rPr>
              <w:fldChar w:fldCharType="separate"/>
            </w:r>
            <w:r>
              <w:rPr>
                <w:noProof/>
                <w:webHidden/>
              </w:rPr>
              <w:t>37</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53" w:history="1">
            <w:r w:rsidRPr="002738A5">
              <w:rPr>
                <w:rStyle w:val="Hyperlink"/>
                <w:noProof/>
              </w:rPr>
              <w:t>5.1</w:t>
            </w:r>
            <w:r>
              <w:rPr>
                <w:rFonts w:asciiTheme="minorHAnsi" w:eastAsiaTheme="minorEastAsia" w:hAnsiTheme="minorHAnsi" w:cstheme="minorBidi"/>
                <w:noProof/>
                <w:szCs w:val="22"/>
                <w:lang w:eastAsia="pt-PT"/>
              </w:rPr>
              <w:tab/>
            </w:r>
            <w:r w:rsidRPr="002738A5">
              <w:rPr>
                <w:rStyle w:val="Hyperlink"/>
                <w:noProof/>
              </w:rPr>
              <w:t>Cenário</w:t>
            </w:r>
            <w:r>
              <w:rPr>
                <w:noProof/>
                <w:webHidden/>
              </w:rPr>
              <w:tab/>
            </w:r>
            <w:r>
              <w:rPr>
                <w:noProof/>
                <w:webHidden/>
              </w:rPr>
              <w:fldChar w:fldCharType="begin"/>
            </w:r>
            <w:r>
              <w:rPr>
                <w:noProof/>
                <w:webHidden/>
              </w:rPr>
              <w:instrText xml:space="preserve"> PAGEREF _Toc452999253 \h </w:instrText>
            </w:r>
            <w:r>
              <w:rPr>
                <w:noProof/>
                <w:webHidden/>
              </w:rPr>
            </w:r>
            <w:r>
              <w:rPr>
                <w:noProof/>
                <w:webHidden/>
              </w:rPr>
              <w:fldChar w:fldCharType="separate"/>
            </w:r>
            <w:r>
              <w:rPr>
                <w:noProof/>
                <w:webHidden/>
              </w:rPr>
              <w:t>37</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54" w:history="1">
            <w:r w:rsidRPr="002738A5">
              <w:rPr>
                <w:rStyle w:val="Hyperlink"/>
                <w:noProof/>
              </w:rPr>
              <w:t>5.2</w:t>
            </w:r>
            <w:r>
              <w:rPr>
                <w:rFonts w:asciiTheme="minorHAnsi" w:eastAsiaTheme="minorEastAsia" w:hAnsiTheme="minorHAnsi" w:cstheme="minorBidi"/>
                <w:noProof/>
                <w:szCs w:val="22"/>
                <w:lang w:eastAsia="pt-PT"/>
              </w:rPr>
              <w:tab/>
            </w:r>
            <w:r w:rsidRPr="002738A5">
              <w:rPr>
                <w:rStyle w:val="Hyperlink"/>
                <w:noProof/>
              </w:rPr>
              <w:t>Resultados Experimentais</w:t>
            </w:r>
            <w:r>
              <w:rPr>
                <w:noProof/>
                <w:webHidden/>
              </w:rPr>
              <w:tab/>
            </w:r>
            <w:r>
              <w:rPr>
                <w:noProof/>
                <w:webHidden/>
              </w:rPr>
              <w:fldChar w:fldCharType="begin"/>
            </w:r>
            <w:r>
              <w:rPr>
                <w:noProof/>
                <w:webHidden/>
              </w:rPr>
              <w:instrText xml:space="preserve"> PAGEREF _Toc452999254 \h </w:instrText>
            </w:r>
            <w:r>
              <w:rPr>
                <w:noProof/>
                <w:webHidden/>
              </w:rPr>
            </w:r>
            <w:r>
              <w:rPr>
                <w:noProof/>
                <w:webHidden/>
              </w:rPr>
              <w:fldChar w:fldCharType="separate"/>
            </w:r>
            <w:r>
              <w:rPr>
                <w:noProof/>
                <w:webHidden/>
              </w:rPr>
              <w:t>37</w:t>
            </w:r>
            <w:r>
              <w:rPr>
                <w:noProof/>
                <w:webHidden/>
              </w:rPr>
              <w:fldChar w:fldCharType="end"/>
            </w:r>
          </w:hyperlink>
        </w:p>
        <w:p w:rsidR="00FC476E" w:rsidRDefault="00FC476E">
          <w:pPr>
            <w:pStyle w:val="TOC1"/>
            <w:rPr>
              <w:rFonts w:asciiTheme="minorHAnsi" w:eastAsiaTheme="minorEastAsia" w:hAnsiTheme="minorHAnsi" w:cstheme="minorBidi"/>
              <w:b w:val="0"/>
              <w:noProof/>
              <w:szCs w:val="22"/>
              <w:lang w:eastAsia="pt-PT"/>
            </w:rPr>
          </w:pPr>
          <w:hyperlink w:anchor="_Toc452999255" w:history="1">
            <w:r w:rsidRPr="002738A5">
              <w:rPr>
                <w:rStyle w:val="Hyperlink"/>
                <w:noProof/>
              </w:rPr>
              <w:t>Conclusões e Trabalho Futuro</w:t>
            </w:r>
            <w:r>
              <w:rPr>
                <w:noProof/>
                <w:webHidden/>
              </w:rPr>
              <w:tab/>
            </w:r>
            <w:r>
              <w:rPr>
                <w:noProof/>
                <w:webHidden/>
              </w:rPr>
              <w:fldChar w:fldCharType="begin"/>
            </w:r>
            <w:r>
              <w:rPr>
                <w:noProof/>
                <w:webHidden/>
              </w:rPr>
              <w:instrText xml:space="preserve"> PAGEREF _Toc452999255 \h </w:instrText>
            </w:r>
            <w:r>
              <w:rPr>
                <w:noProof/>
                <w:webHidden/>
              </w:rPr>
            </w:r>
            <w:r>
              <w:rPr>
                <w:noProof/>
                <w:webHidden/>
              </w:rPr>
              <w:fldChar w:fldCharType="separate"/>
            </w:r>
            <w:r>
              <w:rPr>
                <w:noProof/>
                <w:webHidden/>
              </w:rPr>
              <w:t>39</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56" w:history="1">
            <w:r w:rsidRPr="002738A5">
              <w:rPr>
                <w:rStyle w:val="Hyperlink"/>
                <w:noProof/>
              </w:rPr>
              <w:t>6.1</w:t>
            </w:r>
            <w:r>
              <w:rPr>
                <w:rFonts w:asciiTheme="minorHAnsi" w:eastAsiaTheme="minorEastAsia" w:hAnsiTheme="minorHAnsi" w:cstheme="minorBidi"/>
                <w:noProof/>
                <w:szCs w:val="22"/>
                <w:lang w:eastAsia="pt-PT"/>
              </w:rPr>
              <w:tab/>
            </w:r>
            <w:r w:rsidRPr="002738A5">
              <w:rPr>
                <w:rStyle w:val="Hyperlink"/>
                <w:noProof/>
              </w:rPr>
              <w:t>Satisfação dos Objetivos</w:t>
            </w:r>
            <w:r>
              <w:rPr>
                <w:noProof/>
                <w:webHidden/>
              </w:rPr>
              <w:tab/>
            </w:r>
            <w:r>
              <w:rPr>
                <w:noProof/>
                <w:webHidden/>
              </w:rPr>
              <w:fldChar w:fldCharType="begin"/>
            </w:r>
            <w:r>
              <w:rPr>
                <w:noProof/>
                <w:webHidden/>
              </w:rPr>
              <w:instrText xml:space="preserve"> PAGEREF _Toc452999256 \h </w:instrText>
            </w:r>
            <w:r>
              <w:rPr>
                <w:noProof/>
                <w:webHidden/>
              </w:rPr>
            </w:r>
            <w:r>
              <w:rPr>
                <w:noProof/>
                <w:webHidden/>
              </w:rPr>
              <w:fldChar w:fldCharType="separate"/>
            </w:r>
            <w:r>
              <w:rPr>
                <w:noProof/>
                <w:webHidden/>
              </w:rPr>
              <w:t>39</w:t>
            </w:r>
            <w:r>
              <w:rPr>
                <w:noProof/>
                <w:webHidden/>
              </w:rPr>
              <w:fldChar w:fldCharType="end"/>
            </w:r>
          </w:hyperlink>
        </w:p>
        <w:p w:rsidR="00FC476E" w:rsidRDefault="00FC476E">
          <w:pPr>
            <w:pStyle w:val="TOC2"/>
            <w:tabs>
              <w:tab w:val="left" w:pos="1985"/>
            </w:tabs>
            <w:rPr>
              <w:rFonts w:asciiTheme="minorHAnsi" w:eastAsiaTheme="minorEastAsia" w:hAnsiTheme="minorHAnsi" w:cstheme="minorBidi"/>
              <w:noProof/>
              <w:szCs w:val="22"/>
              <w:lang w:eastAsia="pt-PT"/>
            </w:rPr>
          </w:pPr>
          <w:hyperlink w:anchor="_Toc452999257" w:history="1">
            <w:r w:rsidRPr="002738A5">
              <w:rPr>
                <w:rStyle w:val="Hyperlink"/>
                <w:noProof/>
              </w:rPr>
              <w:t>6.2</w:t>
            </w:r>
            <w:r>
              <w:rPr>
                <w:rFonts w:asciiTheme="minorHAnsi" w:eastAsiaTheme="minorEastAsia" w:hAnsiTheme="minorHAnsi" w:cstheme="minorBidi"/>
                <w:noProof/>
                <w:szCs w:val="22"/>
                <w:lang w:eastAsia="pt-PT"/>
              </w:rPr>
              <w:tab/>
            </w:r>
            <w:r w:rsidRPr="002738A5">
              <w:rPr>
                <w:rStyle w:val="Hyperlink"/>
                <w:noProof/>
              </w:rPr>
              <w:t>Trabalho Futuro</w:t>
            </w:r>
            <w:r>
              <w:rPr>
                <w:noProof/>
                <w:webHidden/>
              </w:rPr>
              <w:tab/>
            </w:r>
            <w:r>
              <w:rPr>
                <w:noProof/>
                <w:webHidden/>
              </w:rPr>
              <w:fldChar w:fldCharType="begin"/>
            </w:r>
            <w:r>
              <w:rPr>
                <w:noProof/>
                <w:webHidden/>
              </w:rPr>
              <w:instrText xml:space="preserve"> PAGEREF _Toc452999257 \h </w:instrText>
            </w:r>
            <w:r>
              <w:rPr>
                <w:noProof/>
                <w:webHidden/>
              </w:rPr>
            </w:r>
            <w:r>
              <w:rPr>
                <w:noProof/>
                <w:webHidden/>
              </w:rPr>
              <w:fldChar w:fldCharType="separate"/>
            </w:r>
            <w:r>
              <w:rPr>
                <w:noProof/>
                <w:webHidden/>
              </w:rPr>
              <w:t>40</w:t>
            </w:r>
            <w:r>
              <w:rPr>
                <w:noProof/>
                <w:webHidden/>
              </w:rPr>
              <w:fldChar w:fldCharType="end"/>
            </w:r>
          </w:hyperlink>
        </w:p>
        <w:p w:rsidR="00FC476E" w:rsidRDefault="00FC476E">
          <w:pPr>
            <w:pStyle w:val="TOC1"/>
            <w:rPr>
              <w:rFonts w:asciiTheme="minorHAnsi" w:eastAsiaTheme="minorEastAsia" w:hAnsiTheme="minorHAnsi" w:cstheme="minorBidi"/>
              <w:b w:val="0"/>
              <w:noProof/>
              <w:szCs w:val="22"/>
              <w:lang w:eastAsia="pt-PT"/>
            </w:rPr>
          </w:pPr>
          <w:hyperlink w:anchor="_Toc452999258" w:history="1">
            <w:r w:rsidRPr="002738A5">
              <w:rPr>
                <w:rStyle w:val="Hyperlink"/>
                <w:noProof/>
              </w:rPr>
              <w:t>Referências</w:t>
            </w:r>
            <w:r>
              <w:rPr>
                <w:noProof/>
                <w:webHidden/>
              </w:rPr>
              <w:tab/>
            </w:r>
            <w:r>
              <w:rPr>
                <w:noProof/>
                <w:webHidden/>
              </w:rPr>
              <w:fldChar w:fldCharType="begin"/>
            </w:r>
            <w:r>
              <w:rPr>
                <w:noProof/>
                <w:webHidden/>
              </w:rPr>
              <w:instrText xml:space="preserve"> PAGEREF _Toc452999258 \h </w:instrText>
            </w:r>
            <w:r>
              <w:rPr>
                <w:noProof/>
                <w:webHidden/>
              </w:rPr>
            </w:r>
            <w:r>
              <w:rPr>
                <w:noProof/>
                <w:webHidden/>
              </w:rPr>
              <w:fldChar w:fldCharType="separate"/>
            </w:r>
            <w:r>
              <w:rPr>
                <w:noProof/>
                <w:webHidden/>
              </w:rPr>
              <w:t>41</w:t>
            </w:r>
            <w:r>
              <w:rPr>
                <w:noProof/>
                <w:webHidden/>
              </w:rPr>
              <w:fldChar w:fldCharType="end"/>
            </w:r>
          </w:hyperlink>
        </w:p>
        <w:p w:rsidR="00FC476E" w:rsidRDefault="00FC476E">
          <w:pPr>
            <w:pStyle w:val="TOC1"/>
            <w:rPr>
              <w:rFonts w:asciiTheme="minorHAnsi" w:eastAsiaTheme="minorEastAsia" w:hAnsiTheme="minorHAnsi" w:cstheme="minorBidi"/>
              <w:b w:val="0"/>
              <w:noProof/>
              <w:szCs w:val="22"/>
              <w:lang w:eastAsia="pt-PT"/>
            </w:rPr>
          </w:pPr>
          <w:hyperlink w:anchor="_Toc452999259" w:history="1">
            <w:r w:rsidRPr="002738A5">
              <w:rPr>
                <w:rStyle w:val="Hyperlink"/>
                <w:noProof/>
              </w:rPr>
              <w:t>Anexo A</w:t>
            </w:r>
            <w:r>
              <w:rPr>
                <w:noProof/>
                <w:webHidden/>
              </w:rPr>
              <w:tab/>
            </w:r>
            <w:r>
              <w:rPr>
                <w:noProof/>
                <w:webHidden/>
              </w:rPr>
              <w:fldChar w:fldCharType="begin"/>
            </w:r>
            <w:r>
              <w:rPr>
                <w:noProof/>
                <w:webHidden/>
              </w:rPr>
              <w:instrText xml:space="preserve"> PAGEREF _Toc452999259 \h </w:instrText>
            </w:r>
            <w:r>
              <w:rPr>
                <w:noProof/>
                <w:webHidden/>
              </w:rPr>
            </w:r>
            <w:r>
              <w:rPr>
                <w:noProof/>
                <w:webHidden/>
              </w:rPr>
              <w:fldChar w:fldCharType="separate"/>
            </w:r>
            <w:r>
              <w:rPr>
                <w:noProof/>
                <w:webHidden/>
              </w:rPr>
              <w:t>42</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bookmarkStart w:id="0" w:name="_GoBack" w:displacedByCustomXml="next"/>
        <w:bookmarkEnd w:id="0" w:displacedByCustomXml="next"/>
      </w:sdtContent>
    </w:sdt>
    <w:p w:rsidR="004B7590" w:rsidRPr="00173F88" w:rsidRDefault="004B7590" w:rsidP="00321FA1">
      <w:pPr>
        <w:pStyle w:val="ttuloinicial"/>
      </w:pPr>
      <w:r w:rsidRPr="00173F88">
        <w:lastRenderedPageBreak/>
        <w:t>Lista de Figuras</w:t>
      </w:r>
    </w:p>
    <w:p w:rsidR="00FC476E"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2999188" w:history="1">
        <w:r w:rsidR="00FC476E" w:rsidRPr="00B42A94">
          <w:rPr>
            <w:rStyle w:val="Hyperlink"/>
            <w:noProof/>
          </w:rPr>
          <w:t>Figura 1 - Sistema RI</w:t>
        </w:r>
        <w:r w:rsidR="00FC476E">
          <w:rPr>
            <w:noProof/>
            <w:webHidden/>
          </w:rPr>
          <w:tab/>
        </w:r>
        <w:r w:rsidR="00FC476E">
          <w:rPr>
            <w:noProof/>
            <w:webHidden/>
          </w:rPr>
          <w:fldChar w:fldCharType="begin"/>
        </w:r>
        <w:r w:rsidR="00FC476E">
          <w:rPr>
            <w:noProof/>
            <w:webHidden/>
          </w:rPr>
          <w:instrText xml:space="preserve"> PAGEREF _Toc452999188 \h </w:instrText>
        </w:r>
        <w:r w:rsidR="00FC476E">
          <w:rPr>
            <w:noProof/>
            <w:webHidden/>
          </w:rPr>
        </w:r>
        <w:r w:rsidR="00FC476E">
          <w:rPr>
            <w:noProof/>
            <w:webHidden/>
          </w:rPr>
          <w:fldChar w:fldCharType="separate"/>
        </w:r>
        <w:r w:rsidR="00FC476E">
          <w:rPr>
            <w:noProof/>
            <w:webHidden/>
          </w:rPr>
          <w:t>4</w:t>
        </w:r>
        <w:r w:rsidR="00FC476E">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11" w:anchor="_Toc452999189" w:history="1">
        <w:r w:rsidRPr="00B42A94">
          <w:rPr>
            <w:rStyle w:val="Hyperlink"/>
            <w:noProof/>
          </w:rPr>
          <w:t>Figura 2 - Arquitetura do Apache Lucene, Hatcher and Gospodnetic [4]</w:t>
        </w:r>
        <w:r>
          <w:rPr>
            <w:noProof/>
            <w:webHidden/>
          </w:rPr>
          <w:tab/>
        </w:r>
        <w:r>
          <w:rPr>
            <w:noProof/>
            <w:webHidden/>
          </w:rPr>
          <w:fldChar w:fldCharType="begin"/>
        </w:r>
        <w:r>
          <w:rPr>
            <w:noProof/>
            <w:webHidden/>
          </w:rPr>
          <w:instrText xml:space="preserve"> PAGEREF _Toc452999189 \h </w:instrText>
        </w:r>
        <w:r>
          <w:rPr>
            <w:noProof/>
            <w:webHidden/>
          </w:rPr>
        </w:r>
        <w:r>
          <w:rPr>
            <w:noProof/>
            <w:webHidden/>
          </w:rPr>
          <w:fldChar w:fldCharType="separate"/>
        </w:r>
        <w:r>
          <w:rPr>
            <w:noProof/>
            <w:webHidden/>
          </w:rPr>
          <w:t>10</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12" w:anchor="_Toc452999190" w:history="1">
        <w:r w:rsidRPr="00B42A94">
          <w:rPr>
            <w:rStyle w:val="Hyperlink"/>
            <w:noProof/>
          </w:rPr>
          <w:t xml:space="preserve">Figura 3 - Arquitetura do </w:t>
        </w:r>
        <w:r w:rsidRPr="00B42A94">
          <w:rPr>
            <w:rStyle w:val="Hyperlink"/>
            <w:i/>
            <w:noProof/>
          </w:rPr>
          <w:t>Sphinx Search</w:t>
        </w:r>
        <w:r w:rsidRPr="00B42A94">
          <w:rPr>
            <w:rStyle w:val="Hyperlink"/>
            <w:noProof/>
          </w:rPr>
          <w:t xml:space="preserve"> [2]</w:t>
        </w:r>
        <w:r>
          <w:rPr>
            <w:noProof/>
            <w:webHidden/>
          </w:rPr>
          <w:tab/>
        </w:r>
        <w:r>
          <w:rPr>
            <w:noProof/>
            <w:webHidden/>
          </w:rPr>
          <w:fldChar w:fldCharType="begin"/>
        </w:r>
        <w:r>
          <w:rPr>
            <w:noProof/>
            <w:webHidden/>
          </w:rPr>
          <w:instrText xml:space="preserve"> PAGEREF _Toc452999190 \h </w:instrText>
        </w:r>
        <w:r>
          <w:rPr>
            <w:noProof/>
            <w:webHidden/>
          </w:rPr>
        </w:r>
        <w:r>
          <w:rPr>
            <w:noProof/>
            <w:webHidden/>
          </w:rPr>
          <w:fldChar w:fldCharType="separate"/>
        </w:r>
        <w:r>
          <w:rPr>
            <w:noProof/>
            <w:webHidden/>
          </w:rPr>
          <w:t>12</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13" w:anchor="_Toc452999191" w:history="1">
        <w:r w:rsidRPr="00B42A94">
          <w:rPr>
            <w:rStyle w:val="Hyperlink"/>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2999191 \h </w:instrText>
        </w:r>
        <w:r>
          <w:rPr>
            <w:noProof/>
            <w:webHidden/>
          </w:rPr>
        </w:r>
        <w:r>
          <w:rPr>
            <w:noProof/>
            <w:webHidden/>
          </w:rPr>
          <w:fldChar w:fldCharType="separate"/>
        </w:r>
        <w:r>
          <w:rPr>
            <w:noProof/>
            <w:webHidden/>
          </w:rPr>
          <w:t>15</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14" w:anchor="_Toc452999192" w:history="1">
        <w:r w:rsidRPr="00B42A94">
          <w:rPr>
            <w:rStyle w:val="Hyperlink"/>
            <w:noProof/>
          </w:rPr>
          <w:t>Figura 5 - Estrutura hierárquica e relações dos termos do SNOMED [5]</w:t>
        </w:r>
        <w:r>
          <w:rPr>
            <w:noProof/>
            <w:webHidden/>
          </w:rPr>
          <w:tab/>
        </w:r>
        <w:r>
          <w:rPr>
            <w:noProof/>
            <w:webHidden/>
          </w:rPr>
          <w:fldChar w:fldCharType="begin"/>
        </w:r>
        <w:r>
          <w:rPr>
            <w:noProof/>
            <w:webHidden/>
          </w:rPr>
          <w:instrText xml:space="preserve"> PAGEREF _Toc452999192 \h </w:instrText>
        </w:r>
        <w:r>
          <w:rPr>
            <w:noProof/>
            <w:webHidden/>
          </w:rPr>
        </w:r>
        <w:r>
          <w:rPr>
            <w:noProof/>
            <w:webHidden/>
          </w:rPr>
          <w:fldChar w:fldCharType="separate"/>
        </w:r>
        <w:r>
          <w:rPr>
            <w:noProof/>
            <w:webHidden/>
          </w:rPr>
          <w:t>17</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15" w:anchor="_Toc452999193" w:history="1">
        <w:r w:rsidRPr="00B42A94">
          <w:rPr>
            <w:rStyle w:val="Hyperlink"/>
            <w:noProof/>
          </w:rPr>
          <w:t>Figura 6 - Estrutura hierárquica do MeSH [1]</w:t>
        </w:r>
        <w:r>
          <w:rPr>
            <w:noProof/>
            <w:webHidden/>
          </w:rPr>
          <w:tab/>
        </w:r>
        <w:r>
          <w:rPr>
            <w:noProof/>
            <w:webHidden/>
          </w:rPr>
          <w:fldChar w:fldCharType="begin"/>
        </w:r>
        <w:r>
          <w:rPr>
            <w:noProof/>
            <w:webHidden/>
          </w:rPr>
          <w:instrText xml:space="preserve"> PAGEREF _Toc452999193 \h </w:instrText>
        </w:r>
        <w:r>
          <w:rPr>
            <w:noProof/>
            <w:webHidden/>
          </w:rPr>
        </w:r>
        <w:r>
          <w:rPr>
            <w:noProof/>
            <w:webHidden/>
          </w:rPr>
          <w:fldChar w:fldCharType="separate"/>
        </w:r>
        <w:r>
          <w:rPr>
            <w:noProof/>
            <w:webHidden/>
          </w:rPr>
          <w:t>19</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16" w:anchor="_Toc452999194" w:history="1">
        <w:r w:rsidRPr="00B42A94">
          <w:rPr>
            <w:rStyle w:val="Hyperlink"/>
            <w:noProof/>
          </w:rPr>
          <w:t xml:space="preserve">Figura 7 - Atores envolvidos no </w:t>
        </w:r>
        <w:r w:rsidRPr="00B42A94">
          <w:rPr>
            <w:rStyle w:val="Hyperlink"/>
            <w:i/>
            <w:noProof/>
          </w:rPr>
          <w:t>openEHR</w:t>
        </w:r>
        <w:r w:rsidRPr="00B42A94">
          <w:rPr>
            <w:rStyle w:val="Hyperlink"/>
            <w:noProof/>
          </w:rPr>
          <w:t xml:space="preserve">, </w:t>
        </w:r>
        <w:r w:rsidRPr="00B42A94">
          <w:rPr>
            <w:rStyle w:val="Hyperlink"/>
            <w:noProof/>
            <w:highlight w:val="red"/>
          </w:rPr>
          <w:t>bibliografia</w:t>
        </w:r>
        <w:r>
          <w:rPr>
            <w:noProof/>
            <w:webHidden/>
          </w:rPr>
          <w:tab/>
        </w:r>
        <w:r>
          <w:rPr>
            <w:noProof/>
            <w:webHidden/>
          </w:rPr>
          <w:fldChar w:fldCharType="begin"/>
        </w:r>
        <w:r>
          <w:rPr>
            <w:noProof/>
            <w:webHidden/>
          </w:rPr>
          <w:instrText xml:space="preserve"> PAGEREF _Toc452999194 \h </w:instrText>
        </w:r>
        <w:r>
          <w:rPr>
            <w:noProof/>
            <w:webHidden/>
          </w:rPr>
        </w:r>
        <w:r>
          <w:rPr>
            <w:noProof/>
            <w:webHidden/>
          </w:rPr>
          <w:fldChar w:fldCharType="separate"/>
        </w:r>
        <w:r>
          <w:rPr>
            <w:noProof/>
            <w:webHidden/>
          </w:rPr>
          <w:t>21</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17" w:anchor="_Toc452999195" w:history="1">
        <w:r w:rsidRPr="00B42A94">
          <w:rPr>
            <w:rStyle w:val="Hyperlink"/>
            <w:noProof/>
          </w:rPr>
          <w:t>Figura 8 - Estrutura da aplicação cliente/servidor</w:t>
        </w:r>
        <w:r>
          <w:rPr>
            <w:noProof/>
            <w:webHidden/>
          </w:rPr>
          <w:tab/>
        </w:r>
        <w:r>
          <w:rPr>
            <w:noProof/>
            <w:webHidden/>
          </w:rPr>
          <w:fldChar w:fldCharType="begin"/>
        </w:r>
        <w:r>
          <w:rPr>
            <w:noProof/>
            <w:webHidden/>
          </w:rPr>
          <w:instrText xml:space="preserve"> PAGEREF _Toc452999195 \h </w:instrText>
        </w:r>
        <w:r>
          <w:rPr>
            <w:noProof/>
            <w:webHidden/>
          </w:rPr>
        </w:r>
        <w:r>
          <w:rPr>
            <w:noProof/>
            <w:webHidden/>
          </w:rPr>
          <w:fldChar w:fldCharType="separate"/>
        </w:r>
        <w:r>
          <w:rPr>
            <w:noProof/>
            <w:webHidden/>
          </w:rPr>
          <w:t>23</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18" w:anchor="_Toc452999196" w:history="1">
        <w:r w:rsidRPr="00B42A94">
          <w:rPr>
            <w:rStyle w:val="Hyperlink"/>
            <w:noProof/>
          </w:rPr>
          <w:t>Figura 9 - Arquitetura da solução</w:t>
        </w:r>
        <w:r>
          <w:rPr>
            <w:noProof/>
            <w:webHidden/>
          </w:rPr>
          <w:tab/>
        </w:r>
        <w:r>
          <w:rPr>
            <w:noProof/>
            <w:webHidden/>
          </w:rPr>
          <w:fldChar w:fldCharType="begin"/>
        </w:r>
        <w:r>
          <w:rPr>
            <w:noProof/>
            <w:webHidden/>
          </w:rPr>
          <w:instrText xml:space="preserve"> PAGEREF _Toc452999196 \h </w:instrText>
        </w:r>
        <w:r>
          <w:rPr>
            <w:noProof/>
            <w:webHidden/>
          </w:rPr>
        </w:r>
        <w:r>
          <w:rPr>
            <w:noProof/>
            <w:webHidden/>
          </w:rPr>
          <w:fldChar w:fldCharType="separate"/>
        </w:r>
        <w:r>
          <w:rPr>
            <w:noProof/>
            <w:webHidden/>
          </w:rPr>
          <w:t>24</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19" w:anchor="_Toc452999197" w:history="1">
        <w:r w:rsidRPr="00B42A94">
          <w:rPr>
            <w:rStyle w:val="Hyperlink"/>
            <w:noProof/>
          </w:rPr>
          <w:t>Figura 10 - Diagrama de casos de uso do utilizador</w:t>
        </w:r>
        <w:r>
          <w:rPr>
            <w:noProof/>
            <w:webHidden/>
          </w:rPr>
          <w:tab/>
        </w:r>
        <w:r>
          <w:rPr>
            <w:noProof/>
            <w:webHidden/>
          </w:rPr>
          <w:fldChar w:fldCharType="begin"/>
        </w:r>
        <w:r>
          <w:rPr>
            <w:noProof/>
            <w:webHidden/>
          </w:rPr>
          <w:instrText xml:space="preserve"> PAGEREF _Toc452999197 \h </w:instrText>
        </w:r>
        <w:r>
          <w:rPr>
            <w:noProof/>
            <w:webHidden/>
          </w:rPr>
        </w:r>
        <w:r>
          <w:rPr>
            <w:noProof/>
            <w:webHidden/>
          </w:rPr>
          <w:fldChar w:fldCharType="separate"/>
        </w:r>
        <w:r>
          <w:rPr>
            <w:noProof/>
            <w:webHidden/>
          </w:rPr>
          <w:t>27</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20" w:anchor="_Toc452999198" w:history="1">
        <w:r w:rsidRPr="00B42A94">
          <w:rPr>
            <w:rStyle w:val="Hyperlink"/>
            <w:noProof/>
          </w:rPr>
          <w:t xml:space="preserve">Figura 11 - </w:t>
        </w:r>
        <w:r w:rsidRPr="00B42A94">
          <w:rPr>
            <w:rStyle w:val="Hyperlink"/>
            <w:i/>
            <w:noProof/>
          </w:rPr>
          <w:t>Template</w:t>
        </w:r>
        <w:r w:rsidRPr="00B42A94">
          <w:rPr>
            <w:rStyle w:val="Hyperlink"/>
            <w:noProof/>
          </w:rPr>
          <w:t xml:space="preserve"> (dados demográficos)</w:t>
        </w:r>
        <w:r>
          <w:rPr>
            <w:noProof/>
            <w:webHidden/>
          </w:rPr>
          <w:tab/>
        </w:r>
        <w:r>
          <w:rPr>
            <w:noProof/>
            <w:webHidden/>
          </w:rPr>
          <w:fldChar w:fldCharType="begin"/>
        </w:r>
        <w:r>
          <w:rPr>
            <w:noProof/>
            <w:webHidden/>
          </w:rPr>
          <w:instrText xml:space="preserve"> PAGEREF _Toc452999198 \h </w:instrText>
        </w:r>
        <w:r>
          <w:rPr>
            <w:noProof/>
            <w:webHidden/>
          </w:rPr>
        </w:r>
        <w:r>
          <w:rPr>
            <w:noProof/>
            <w:webHidden/>
          </w:rPr>
          <w:fldChar w:fldCharType="separate"/>
        </w:r>
        <w:r>
          <w:rPr>
            <w:noProof/>
            <w:webHidden/>
          </w:rPr>
          <w:t>31</w:t>
        </w:r>
        <w:r>
          <w:rPr>
            <w:noProof/>
            <w:webHidden/>
          </w:rPr>
          <w:fldChar w:fldCharType="end"/>
        </w:r>
      </w:hyperlink>
    </w:p>
    <w:p w:rsidR="00FC476E" w:rsidRDefault="00FC476E">
      <w:pPr>
        <w:pStyle w:val="TableofFigures"/>
        <w:rPr>
          <w:rFonts w:asciiTheme="minorHAnsi" w:eastAsiaTheme="minorEastAsia" w:hAnsiTheme="minorHAnsi" w:cstheme="minorBidi"/>
          <w:noProof/>
          <w:sz w:val="22"/>
          <w:szCs w:val="22"/>
          <w:lang w:eastAsia="pt-PT"/>
        </w:rPr>
      </w:pPr>
      <w:hyperlink r:id="rId21" w:anchor="_Toc452999199" w:history="1">
        <w:r w:rsidRPr="00B42A94">
          <w:rPr>
            <w:rStyle w:val="Hyperlink"/>
            <w:noProof/>
          </w:rPr>
          <w:t>Figura 12 - Planeamento</w:t>
        </w:r>
        <w:r>
          <w:rPr>
            <w:noProof/>
            <w:webHidden/>
          </w:rPr>
          <w:tab/>
        </w:r>
        <w:r>
          <w:rPr>
            <w:noProof/>
            <w:webHidden/>
          </w:rPr>
          <w:fldChar w:fldCharType="begin"/>
        </w:r>
        <w:r>
          <w:rPr>
            <w:noProof/>
            <w:webHidden/>
          </w:rPr>
          <w:instrText xml:space="preserve"> PAGEREF _Toc452999199 \h </w:instrText>
        </w:r>
        <w:r>
          <w:rPr>
            <w:noProof/>
            <w:webHidden/>
          </w:rPr>
        </w:r>
        <w:r>
          <w:rPr>
            <w:noProof/>
            <w:webHidden/>
          </w:rPr>
          <w:fldChar w:fldCharType="separate"/>
        </w:r>
        <w:r>
          <w:rPr>
            <w:noProof/>
            <w:webHidden/>
          </w:rPr>
          <w:t>40</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2"/>
          <w:headerReference w:type="default" r:id="rId23"/>
          <w:footerReference w:type="even" r:id="rId24"/>
          <w:footerReference w:type="default" r:id="rId25"/>
          <w:headerReference w:type="first" r:id="rId26"/>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FC476E"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FC476E">
        <w:rPr>
          <w:noProof/>
        </w:rPr>
        <w:t>Tabela 1 - Comparação entre SOLR, ElasticSearch e Sphinx Search</w:t>
      </w:r>
      <w:r w:rsidR="00FC476E">
        <w:rPr>
          <w:noProof/>
        </w:rPr>
        <w:tab/>
      </w:r>
      <w:r w:rsidR="00FC476E">
        <w:rPr>
          <w:noProof/>
        </w:rPr>
        <w:fldChar w:fldCharType="begin"/>
      </w:r>
      <w:r w:rsidR="00FC476E">
        <w:rPr>
          <w:noProof/>
        </w:rPr>
        <w:instrText xml:space="preserve"> PAGEREF _Toc452999200 \h </w:instrText>
      </w:r>
      <w:r w:rsidR="00FC476E">
        <w:rPr>
          <w:noProof/>
        </w:rPr>
      </w:r>
      <w:r w:rsidR="00FC476E">
        <w:rPr>
          <w:noProof/>
        </w:rPr>
        <w:fldChar w:fldCharType="separate"/>
      </w:r>
      <w:r w:rsidR="00FC476E">
        <w:rPr>
          <w:noProof/>
        </w:rPr>
        <w:t>14</w:t>
      </w:r>
      <w:r w:rsidR="00FC476E">
        <w:rPr>
          <w:noProof/>
        </w:rPr>
        <w:fldChar w:fldCharType="end"/>
      </w:r>
    </w:p>
    <w:p w:rsidR="00FC476E" w:rsidRDefault="00FC476E">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2999201 \h </w:instrText>
      </w:r>
      <w:r>
        <w:rPr>
          <w:noProof/>
        </w:rPr>
      </w:r>
      <w:r>
        <w:rPr>
          <w:noProof/>
        </w:rPr>
        <w:fldChar w:fldCharType="separate"/>
      </w:r>
      <w:r>
        <w:rPr>
          <w:noProof/>
        </w:rPr>
        <w:t>18</w:t>
      </w:r>
      <w:r>
        <w:rPr>
          <w:noProof/>
        </w:rPr>
        <w:fldChar w:fldCharType="end"/>
      </w:r>
    </w:p>
    <w:p w:rsidR="00FC476E" w:rsidRDefault="00FC476E">
      <w:pPr>
        <w:pStyle w:val="TableofFigures"/>
        <w:rPr>
          <w:rFonts w:asciiTheme="minorHAnsi" w:eastAsiaTheme="minorEastAsia" w:hAnsiTheme="minorHAnsi" w:cstheme="minorBidi"/>
          <w:noProof/>
          <w:sz w:val="22"/>
          <w:szCs w:val="22"/>
          <w:lang w:eastAsia="pt-PT"/>
        </w:rPr>
      </w:pPr>
      <w:r>
        <w:rPr>
          <w:noProof/>
        </w:rPr>
        <w:t xml:space="preserve">Tabela 3 - Modelo de referência, </w:t>
      </w:r>
      <w:r w:rsidRPr="00570E0A">
        <w:rPr>
          <w:noProof/>
          <w:highlight w:val="red"/>
        </w:rPr>
        <w:t>bibliografia</w:t>
      </w:r>
      <w:r>
        <w:rPr>
          <w:noProof/>
        </w:rPr>
        <w:tab/>
      </w:r>
      <w:r>
        <w:rPr>
          <w:noProof/>
        </w:rPr>
        <w:fldChar w:fldCharType="begin"/>
      </w:r>
      <w:r>
        <w:rPr>
          <w:noProof/>
        </w:rPr>
        <w:instrText xml:space="preserve"> PAGEREF _Toc452999202 \h </w:instrText>
      </w:r>
      <w:r>
        <w:rPr>
          <w:noProof/>
        </w:rPr>
      </w:r>
      <w:r>
        <w:rPr>
          <w:noProof/>
        </w:rPr>
        <w:fldChar w:fldCharType="separate"/>
      </w:r>
      <w:r>
        <w:rPr>
          <w:noProof/>
        </w:rPr>
        <w:t>20</w:t>
      </w:r>
      <w:r>
        <w:rPr>
          <w:noProof/>
        </w:rPr>
        <w:fldChar w:fldCharType="end"/>
      </w:r>
    </w:p>
    <w:p w:rsidR="00FC476E" w:rsidRDefault="00FC476E">
      <w:pPr>
        <w:pStyle w:val="TableofFigures"/>
        <w:rPr>
          <w:rFonts w:asciiTheme="minorHAnsi" w:eastAsiaTheme="minorEastAsia" w:hAnsiTheme="minorHAnsi" w:cstheme="minorBidi"/>
          <w:noProof/>
          <w:sz w:val="22"/>
          <w:szCs w:val="22"/>
          <w:lang w:eastAsia="pt-PT"/>
        </w:rPr>
      </w:pPr>
      <w:r>
        <w:rPr>
          <w:noProof/>
        </w:rPr>
        <w:t xml:space="preserve">Tabela 4 - Parâmetros de indexação do </w:t>
      </w:r>
      <w:r w:rsidRPr="00570E0A">
        <w:rPr>
          <w:i/>
          <w:noProof/>
        </w:rPr>
        <w:t>Solr</w:t>
      </w:r>
      <w:r>
        <w:rPr>
          <w:noProof/>
        </w:rPr>
        <w:tab/>
      </w:r>
      <w:r>
        <w:rPr>
          <w:noProof/>
        </w:rPr>
        <w:fldChar w:fldCharType="begin"/>
      </w:r>
      <w:r>
        <w:rPr>
          <w:noProof/>
        </w:rPr>
        <w:instrText xml:space="preserve"> PAGEREF _Toc452999203 \h </w:instrText>
      </w:r>
      <w:r>
        <w:rPr>
          <w:noProof/>
        </w:rPr>
      </w:r>
      <w:r>
        <w:rPr>
          <w:noProof/>
        </w:rPr>
        <w:fldChar w:fldCharType="separate"/>
      </w:r>
      <w:r>
        <w:rPr>
          <w:noProof/>
        </w:rPr>
        <w:t>34</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1808A1" w:rsidRPr="00173F88" w:rsidTr="005E7009">
        <w:tc>
          <w:tcPr>
            <w:tcW w:w="1271" w:type="dxa"/>
          </w:tcPr>
          <w:p w:rsidR="001808A1" w:rsidRPr="00173F88" w:rsidRDefault="001808A1" w:rsidP="00321FA1">
            <w:pPr>
              <w:pStyle w:val="tabelaabreviaturas"/>
            </w:pPr>
            <w:r w:rsidRPr="00173F88">
              <w:t>API</w:t>
            </w:r>
          </w:p>
        </w:tc>
        <w:tc>
          <w:tcPr>
            <w:tcW w:w="7234" w:type="dxa"/>
            <w:tcMar>
              <w:left w:w="113" w:type="dxa"/>
            </w:tcMar>
          </w:tcPr>
          <w:p w:rsidR="001808A1" w:rsidRPr="00173F88" w:rsidRDefault="001808A1" w:rsidP="00321FA1">
            <w:pPr>
              <w:pStyle w:val="tabelaabreviaturas"/>
            </w:pPr>
            <w:r w:rsidRPr="00173F88">
              <w:t>Application Programming Interface</w:t>
            </w:r>
          </w:p>
        </w:tc>
      </w:tr>
      <w:tr w:rsidR="001808A1" w:rsidRPr="00173F88" w:rsidTr="005E7009">
        <w:tc>
          <w:tcPr>
            <w:tcW w:w="1271" w:type="dxa"/>
          </w:tcPr>
          <w:p w:rsidR="001808A1" w:rsidRDefault="001808A1" w:rsidP="00321FA1">
            <w:pPr>
              <w:pStyle w:val="tabelaabreviaturas"/>
            </w:pPr>
            <w:r>
              <w:t>EER</w:t>
            </w:r>
          </w:p>
        </w:tc>
        <w:tc>
          <w:tcPr>
            <w:tcW w:w="7234" w:type="dxa"/>
            <w:tcMar>
              <w:left w:w="113" w:type="dxa"/>
            </w:tcMar>
          </w:tcPr>
          <w:p w:rsidR="001808A1" w:rsidRDefault="001808A1" w:rsidP="00321FA1">
            <w:pPr>
              <w:pStyle w:val="tabelaabreviaturas"/>
            </w:pPr>
            <w:r>
              <w:t>Extended Entity R</w:t>
            </w:r>
            <w:r w:rsidRPr="00C55220">
              <w:t>elationship</w:t>
            </w:r>
          </w:p>
        </w:tc>
      </w:tr>
      <w:tr w:rsidR="001808A1" w:rsidRPr="00173F88" w:rsidTr="005E7009">
        <w:tc>
          <w:tcPr>
            <w:tcW w:w="1271" w:type="dxa"/>
          </w:tcPr>
          <w:p w:rsidR="001808A1" w:rsidRPr="00173F88" w:rsidRDefault="001808A1" w:rsidP="00321FA1">
            <w:pPr>
              <w:pStyle w:val="tabelaabreviaturas"/>
            </w:pPr>
            <w:r>
              <w:t>EHR</w:t>
            </w:r>
          </w:p>
        </w:tc>
        <w:tc>
          <w:tcPr>
            <w:tcW w:w="7234" w:type="dxa"/>
            <w:tcMar>
              <w:left w:w="113" w:type="dxa"/>
            </w:tcMar>
          </w:tcPr>
          <w:p w:rsidR="001808A1" w:rsidRPr="00173F88" w:rsidRDefault="001808A1" w:rsidP="00321FA1">
            <w:pPr>
              <w:pStyle w:val="tabelaabreviaturas"/>
            </w:pPr>
            <w:r>
              <w:t>Electronic Health Record</w:t>
            </w:r>
          </w:p>
        </w:tc>
      </w:tr>
      <w:tr w:rsidR="001808A1" w:rsidRPr="00173F88" w:rsidTr="005E7009">
        <w:tc>
          <w:tcPr>
            <w:tcW w:w="1271" w:type="dxa"/>
          </w:tcPr>
          <w:p w:rsidR="001808A1" w:rsidRPr="00173F88" w:rsidRDefault="001808A1" w:rsidP="00321FA1">
            <w:pPr>
              <w:pStyle w:val="tabelaabreviaturas"/>
            </w:pPr>
            <w:r>
              <w:t>HTTP</w:t>
            </w:r>
          </w:p>
        </w:tc>
        <w:tc>
          <w:tcPr>
            <w:tcW w:w="7234" w:type="dxa"/>
            <w:tcMar>
              <w:left w:w="113" w:type="dxa"/>
            </w:tcMar>
          </w:tcPr>
          <w:p w:rsidR="001808A1" w:rsidRPr="00173F88" w:rsidRDefault="001808A1" w:rsidP="00321FA1">
            <w:pPr>
              <w:pStyle w:val="tabelaabreviaturas"/>
            </w:pPr>
            <w:r w:rsidRPr="006F7AC8">
              <w:t>Hypertext Transfer Protocol</w:t>
            </w:r>
          </w:p>
        </w:tc>
      </w:tr>
      <w:tr w:rsidR="001808A1" w:rsidRPr="00901488" w:rsidTr="005E7009">
        <w:tc>
          <w:tcPr>
            <w:tcW w:w="1271" w:type="dxa"/>
          </w:tcPr>
          <w:p w:rsidR="001808A1" w:rsidRPr="00173F88" w:rsidRDefault="001808A1" w:rsidP="00321FA1">
            <w:pPr>
              <w:pStyle w:val="tabelaabreviaturas"/>
            </w:pPr>
            <w:r w:rsidRPr="00823525">
              <w:t>ICD-9-CM</w:t>
            </w:r>
          </w:p>
        </w:tc>
        <w:tc>
          <w:tcPr>
            <w:tcW w:w="7234" w:type="dxa"/>
            <w:tcMar>
              <w:left w:w="113" w:type="dxa"/>
            </w:tcMar>
          </w:tcPr>
          <w:p w:rsidR="001808A1" w:rsidRPr="00823525" w:rsidRDefault="001808A1" w:rsidP="00321FA1">
            <w:pPr>
              <w:pStyle w:val="tabelaabreviaturas"/>
              <w:rPr>
                <w:lang w:val="en-GB"/>
              </w:rPr>
            </w:pPr>
            <w:r w:rsidRPr="00823525">
              <w:rPr>
                <w:lang w:val="en-GB"/>
              </w:rPr>
              <w:t>International Classification of Diseases, 9th Revision</w:t>
            </w:r>
            <w:r>
              <w:rPr>
                <w:lang w:val="en-GB"/>
              </w:rPr>
              <w:t>, Clinical Modification</w:t>
            </w:r>
          </w:p>
        </w:tc>
      </w:tr>
      <w:tr w:rsidR="001808A1" w:rsidRPr="00173F88" w:rsidTr="005E7009">
        <w:tc>
          <w:tcPr>
            <w:tcW w:w="1271" w:type="dxa"/>
          </w:tcPr>
          <w:p w:rsidR="001808A1" w:rsidRPr="00173F88" w:rsidRDefault="001808A1" w:rsidP="00321FA1">
            <w:pPr>
              <w:pStyle w:val="tabelaabreviaturas"/>
            </w:pPr>
            <w:r w:rsidRPr="00173F88">
              <w:t>JSON</w:t>
            </w:r>
          </w:p>
        </w:tc>
        <w:tc>
          <w:tcPr>
            <w:tcW w:w="7234" w:type="dxa"/>
            <w:tcMar>
              <w:left w:w="113" w:type="dxa"/>
            </w:tcMar>
          </w:tcPr>
          <w:p w:rsidR="001808A1" w:rsidRPr="00173F88" w:rsidRDefault="001808A1" w:rsidP="00321FA1">
            <w:pPr>
              <w:pStyle w:val="tabelaabreviaturas"/>
            </w:pPr>
            <w:r w:rsidRPr="00173F88">
              <w:t>JavaScript Object Notation</w:t>
            </w:r>
          </w:p>
        </w:tc>
      </w:tr>
      <w:tr w:rsidR="001808A1" w:rsidRPr="00823525" w:rsidTr="005E7009">
        <w:tc>
          <w:tcPr>
            <w:tcW w:w="1271" w:type="dxa"/>
          </w:tcPr>
          <w:p w:rsidR="001808A1" w:rsidRDefault="001808A1" w:rsidP="00321FA1">
            <w:pPr>
              <w:pStyle w:val="tabelaabreviaturas"/>
              <w:rPr>
                <w:lang w:val="en-GB"/>
              </w:rPr>
            </w:pPr>
            <w:r>
              <w:rPr>
                <w:lang w:val="en-GB"/>
              </w:rPr>
              <w:t>MeSH</w:t>
            </w:r>
          </w:p>
        </w:tc>
        <w:tc>
          <w:tcPr>
            <w:tcW w:w="7234" w:type="dxa"/>
            <w:tcMar>
              <w:left w:w="113" w:type="dxa"/>
            </w:tcMar>
          </w:tcPr>
          <w:p w:rsidR="001808A1" w:rsidRPr="007A5BC6" w:rsidRDefault="001808A1" w:rsidP="00154C37">
            <w:pPr>
              <w:pStyle w:val="tabelaabreviaturas"/>
              <w:rPr>
                <w:lang w:val="en-GB"/>
              </w:rPr>
            </w:pPr>
            <w:r w:rsidRPr="000B165F">
              <w:rPr>
                <w:lang w:val="en-GB"/>
              </w:rPr>
              <w:t>Medical Subject Headings</w:t>
            </w:r>
          </w:p>
        </w:tc>
      </w:tr>
      <w:tr w:rsidR="001808A1" w:rsidRPr="00173F88" w:rsidTr="005E7009">
        <w:tc>
          <w:tcPr>
            <w:tcW w:w="1271" w:type="dxa"/>
          </w:tcPr>
          <w:p w:rsidR="001808A1" w:rsidRDefault="001808A1" w:rsidP="00321FA1">
            <w:pPr>
              <w:pStyle w:val="tabelaabreviaturas"/>
            </w:pPr>
            <w:r>
              <w:t>MySQL</w:t>
            </w:r>
          </w:p>
        </w:tc>
        <w:tc>
          <w:tcPr>
            <w:tcW w:w="7234" w:type="dxa"/>
            <w:tcMar>
              <w:left w:w="113" w:type="dxa"/>
            </w:tcMar>
          </w:tcPr>
          <w:p w:rsidR="001808A1" w:rsidRDefault="001808A1" w:rsidP="00321FA1">
            <w:pPr>
              <w:pStyle w:val="tabelaabreviaturas"/>
            </w:pPr>
            <w:r>
              <w:t>My Structured Query L</w:t>
            </w:r>
            <w:r w:rsidRPr="00781195">
              <w:t>anguage</w:t>
            </w:r>
          </w:p>
        </w:tc>
      </w:tr>
      <w:tr w:rsidR="001808A1" w:rsidRPr="00173F88" w:rsidTr="005E7009">
        <w:tc>
          <w:tcPr>
            <w:tcW w:w="1271" w:type="dxa"/>
          </w:tcPr>
          <w:p w:rsidR="001808A1" w:rsidRPr="00173F88" w:rsidRDefault="001808A1" w:rsidP="00321FA1">
            <w:pPr>
              <w:pStyle w:val="tabelaabreviaturas"/>
            </w:pPr>
            <w:r w:rsidRPr="00173F88">
              <w:t>PDF</w:t>
            </w:r>
          </w:p>
        </w:tc>
        <w:tc>
          <w:tcPr>
            <w:tcW w:w="7234" w:type="dxa"/>
            <w:tcMar>
              <w:left w:w="113" w:type="dxa"/>
            </w:tcMar>
          </w:tcPr>
          <w:p w:rsidR="001808A1" w:rsidRPr="00173F88" w:rsidRDefault="001808A1" w:rsidP="00321FA1">
            <w:pPr>
              <w:pStyle w:val="tabelaabreviaturas"/>
            </w:pPr>
            <w:r w:rsidRPr="00173F88">
              <w:t>Portable Document Format</w:t>
            </w:r>
          </w:p>
        </w:tc>
      </w:tr>
      <w:tr w:rsidR="001808A1" w:rsidRPr="00173F88" w:rsidTr="005E7009">
        <w:tc>
          <w:tcPr>
            <w:tcW w:w="1271" w:type="dxa"/>
          </w:tcPr>
          <w:p w:rsidR="001808A1" w:rsidRPr="00173F88" w:rsidRDefault="001808A1" w:rsidP="00321FA1">
            <w:pPr>
              <w:pStyle w:val="tabelaabreviaturas"/>
            </w:pPr>
            <w:r>
              <w:t>REST</w:t>
            </w:r>
          </w:p>
        </w:tc>
        <w:tc>
          <w:tcPr>
            <w:tcW w:w="7234" w:type="dxa"/>
            <w:tcMar>
              <w:left w:w="113" w:type="dxa"/>
            </w:tcMar>
          </w:tcPr>
          <w:p w:rsidR="001808A1" w:rsidRPr="00173F88" w:rsidRDefault="001808A1" w:rsidP="00321FA1">
            <w:pPr>
              <w:pStyle w:val="tabelaabreviaturas"/>
            </w:pPr>
            <w:r w:rsidRPr="00BF7AF4">
              <w:t>Representational State Transfer</w:t>
            </w:r>
          </w:p>
        </w:tc>
      </w:tr>
      <w:tr w:rsidR="001808A1" w:rsidRPr="00173F88" w:rsidTr="005E7009">
        <w:tc>
          <w:tcPr>
            <w:tcW w:w="1271" w:type="dxa"/>
          </w:tcPr>
          <w:p w:rsidR="001808A1" w:rsidRPr="00173F88" w:rsidRDefault="001808A1" w:rsidP="00321FA1">
            <w:pPr>
              <w:pStyle w:val="tabelaabreviaturas"/>
            </w:pPr>
            <w:r>
              <w:t>RI</w:t>
            </w:r>
          </w:p>
        </w:tc>
        <w:tc>
          <w:tcPr>
            <w:tcW w:w="7234" w:type="dxa"/>
            <w:tcMar>
              <w:left w:w="113" w:type="dxa"/>
            </w:tcMar>
          </w:tcPr>
          <w:p w:rsidR="001808A1" w:rsidRPr="00173F88" w:rsidRDefault="001808A1" w:rsidP="00321FA1">
            <w:pPr>
              <w:pStyle w:val="tabelaabreviaturas"/>
            </w:pPr>
            <w:r>
              <w:t>Recuperação de Informação</w:t>
            </w:r>
          </w:p>
        </w:tc>
      </w:tr>
      <w:tr w:rsidR="001808A1" w:rsidRPr="00901488" w:rsidTr="005E7009">
        <w:tc>
          <w:tcPr>
            <w:tcW w:w="1271" w:type="dxa"/>
          </w:tcPr>
          <w:p w:rsidR="001808A1" w:rsidRDefault="001808A1" w:rsidP="00321FA1">
            <w:pPr>
              <w:pStyle w:val="tabelaabreviaturas"/>
              <w:rPr>
                <w:lang w:val="en-GB"/>
              </w:rPr>
            </w:pPr>
            <w:r w:rsidRPr="00504C2F">
              <w:rPr>
                <w:lang w:val="en-GB"/>
              </w:rPr>
              <w:t>SNOMED CT</w:t>
            </w:r>
          </w:p>
        </w:tc>
        <w:tc>
          <w:tcPr>
            <w:tcW w:w="7234" w:type="dxa"/>
            <w:tcMar>
              <w:left w:w="113" w:type="dxa"/>
            </w:tcMar>
          </w:tcPr>
          <w:p w:rsidR="001808A1" w:rsidRPr="007A0492" w:rsidRDefault="001808A1" w:rsidP="00154C37">
            <w:pPr>
              <w:pStyle w:val="tabelaabreviaturas"/>
              <w:rPr>
                <w:lang w:val="en-GB"/>
              </w:rPr>
            </w:pPr>
            <w:r w:rsidRPr="007A0492">
              <w:rPr>
                <w:lang w:val="en-GB"/>
              </w:rPr>
              <w:t>Systematized Nomenclature of Medicine</w:t>
            </w:r>
            <w:r>
              <w:rPr>
                <w:lang w:val="en-GB"/>
              </w:rPr>
              <w:t xml:space="preserve"> – Clinical Terms</w:t>
            </w:r>
          </w:p>
        </w:tc>
      </w:tr>
      <w:tr w:rsidR="001808A1" w:rsidRPr="00823525" w:rsidTr="005E7009">
        <w:tc>
          <w:tcPr>
            <w:tcW w:w="1271" w:type="dxa"/>
          </w:tcPr>
          <w:p w:rsidR="001808A1" w:rsidRDefault="001808A1" w:rsidP="00321FA1">
            <w:pPr>
              <w:pStyle w:val="tabelaabreviaturas"/>
              <w:rPr>
                <w:lang w:val="en-GB"/>
              </w:rPr>
            </w:pPr>
            <w:r>
              <w:rPr>
                <w:lang w:val="en-GB"/>
              </w:rPr>
              <w:t>UMLS</w:t>
            </w:r>
          </w:p>
        </w:tc>
        <w:tc>
          <w:tcPr>
            <w:tcW w:w="7234" w:type="dxa"/>
            <w:tcMar>
              <w:left w:w="113" w:type="dxa"/>
            </w:tcMar>
          </w:tcPr>
          <w:p w:rsidR="001808A1" w:rsidRPr="007A0492" w:rsidRDefault="001808A1" w:rsidP="00154C37">
            <w:pPr>
              <w:pStyle w:val="tabelaabreviaturas"/>
              <w:rPr>
                <w:lang w:val="en-GB"/>
              </w:rPr>
            </w:pPr>
            <w:r w:rsidRPr="007A5BC6">
              <w:rPr>
                <w:lang w:val="en-GB"/>
              </w:rPr>
              <w:t>Unified Medical Language System</w:t>
            </w:r>
          </w:p>
        </w:tc>
      </w:tr>
      <w:tr w:rsidR="001808A1" w:rsidRPr="00173F88" w:rsidTr="005E7009">
        <w:tc>
          <w:tcPr>
            <w:tcW w:w="1271" w:type="dxa"/>
          </w:tcPr>
          <w:p w:rsidR="001808A1" w:rsidRPr="00173F88" w:rsidRDefault="001808A1" w:rsidP="00321FA1">
            <w:pPr>
              <w:pStyle w:val="tabelaabreviaturas"/>
            </w:pPr>
            <w:r w:rsidRPr="00173F88">
              <w:t>XML</w:t>
            </w:r>
          </w:p>
        </w:tc>
        <w:tc>
          <w:tcPr>
            <w:tcW w:w="7234" w:type="dxa"/>
            <w:tcMar>
              <w:left w:w="113" w:type="dxa"/>
            </w:tcMar>
          </w:tcPr>
          <w:p w:rsidR="001808A1" w:rsidRPr="00173F88" w:rsidRDefault="001808A1" w:rsidP="00321FA1">
            <w:pPr>
              <w:pStyle w:val="tabelaabreviaturas"/>
            </w:pPr>
            <w:r w:rsidRPr="00173F88">
              <w:t>eXtensible Markup Language</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7"/>
          <w:headerReference w:type="default" r:id="rId28"/>
          <w:footerReference w:type="even" r:id="rId29"/>
          <w:footerReference w:type="default" r:id="rId30"/>
          <w:headerReference w:type="first" r:id="rId31"/>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1" w:name="_Toc441331318"/>
      <w:bookmarkStart w:id="2" w:name="_Toc452999206"/>
      <w:r w:rsidRPr="00173F88">
        <w:t>Introdução</w:t>
      </w:r>
      <w:bookmarkEnd w:id="1"/>
      <w:bookmarkEnd w:id="2"/>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3" w:name="_Toc441331319"/>
      <w:bookmarkStart w:id="4" w:name="_Toc452999207"/>
      <w:r w:rsidRPr="00173F88">
        <w:t>Contexto/Enquadramento</w:t>
      </w:r>
      <w:bookmarkEnd w:id="3"/>
      <w:bookmarkEnd w:id="4"/>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r w:rsidRPr="005651CA">
        <w:rPr>
          <w:i/>
        </w:rPr>
        <w:t>Glintt - Healthcare Solutions</w:t>
      </w:r>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r w:rsidR="00B61668" w:rsidRPr="00B61668">
        <w:rPr>
          <w:i/>
        </w:rPr>
        <w:t>Glintt</w:t>
      </w:r>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5" w:name="_Toc441331321"/>
      <w:bookmarkStart w:id="6" w:name="_Toc452999208"/>
      <w:r w:rsidRPr="00173F88">
        <w:lastRenderedPageBreak/>
        <w:t xml:space="preserve">Motivação e </w:t>
      </w:r>
      <w:bookmarkEnd w:id="5"/>
      <w:r w:rsidR="005651CA" w:rsidRPr="00173F88">
        <w:t>Objetivos</w:t>
      </w:r>
      <w:bookmarkEnd w:id="6"/>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7" w:name="_Toc441331322"/>
      <w:bookmarkStart w:id="8" w:name="_Toc452999209"/>
      <w:r w:rsidRPr="00173F88">
        <w:t>Estrutura d</w:t>
      </w:r>
      <w:bookmarkEnd w:id="7"/>
      <w:r w:rsidR="0078202C" w:rsidRPr="00173F88">
        <w:t>o Relatório</w:t>
      </w:r>
      <w:bookmarkEnd w:id="8"/>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32"/>
          <w:headerReference w:type="default" r:id="rId33"/>
          <w:footerReference w:type="even" r:id="rId34"/>
          <w:footerReference w:type="default" r:id="rId35"/>
          <w:headerReference w:type="first" r:id="rId36"/>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Heading1"/>
      </w:pPr>
      <w:bookmarkStart w:id="10" w:name="_Toc441331323"/>
      <w:bookmarkStart w:id="11" w:name="_Toc452999210"/>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Pr="00EE3EF8">
        <w:rPr>
          <w:highlight w:val="red"/>
        </w:rPr>
        <w:t>.</w:t>
      </w:r>
      <w:r w:rsidR="00EC557C" w:rsidRPr="00EE3EF8">
        <w:rPr>
          <w:highlight w:val="red"/>
        </w:rPr>
        <w:t xml:space="preserve"> Na última secção é apresentada como é feita a classificação da informação.</w:t>
      </w:r>
    </w:p>
    <w:p w:rsidR="004B7590" w:rsidRPr="00173F88" w:rsidRDefault="004B7590" w:rsidP="004A787D">
      <w:pPr>
        <w:pStyle w:val="Heading2"/>
      </w:pPr>
      <w:bookmarkStart w:id="12" w:name="_Toc441331324"/>
      <w:bookmarkStart w:id="13" w:name="_Toc452999211"/>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Mooers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lastRenderedPageBreak/>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4" w:name="_Toc452999212"/>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51072"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DB4506" w:rsidRPr="00721B6B" w:rsidRDefault="00DB4506" w:rsidP="00705137">
                              <w:pPr>
                                <w:pStyle w:val="Caption"/>
                                <w:jc w:val="center"/>
                                <w:rPr>
                                  <w:noProof/>
                                </w:rPr>
                              </w:pPr>
                              <w:bookmarkStart w:id="15" w:name="_Toc452999188"/>
                              <w:r>
                                <w:t xml:space="preserve">Figura </w:t>
                              </w:r>
                              <w:fldSimple w:instr=" SEQ Figura \* ARABIC ">
                                <w:r>
                                  <w:rPr>
                                    <w:noProof/>
                                  </w:rPr>
                                  <w:t>1</w:t>
                                </w:r>
                              </w:fldSimple>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51072"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8"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DB4506" w:rsidRPr="00721B6B" w:rsidRDefault="00DB4506" w:rsidP="00705137">
                        <w:pPr>
                          <w:pStyle w:val="Caption"/>
                          <w:jc w:val="center"/>
                          <w:rPr>
                            <w:noProof/>
                          </w:rPr>
                        </w:pPr>
                        <w:bookmarkStart w:id="16" w:name="_Toc452999188"/>
                        <w:r>
                          <w:t xml:space="preserve">Figura </w:t>
                        </w:r>
                        <w:fldSimple w:instr=" SEQ Figura \* ARABIC ">
                          <w:r>
                            <w:rPr>
                              <w:noProof/>
                            </w:rPr>
                            <w:t>1</w:t>
                          </w:r>
                        </w:fldSimple>
                        <w:r>
                          <w:t xml:space="preserve"> - Sistema RI</w:t>
                        </w:r>
                        <w:bookmarkEnd w:id="16"/>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w:t>
      </w:r>
      <w:r w:rsidR="00A11443" w:rsidRPr="00A11443">
        <w:lastRenderedPageBreak/>
        <w:t xml:space="preserve">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7" w:name="_Toc452999213"/>
      <w:r>
        <w:t>Modelos Clássicos</w:t>
      </w:r>
      <w:bookmarkEnd w:id="17"/>
    </w:p>
    <w:p w:rsidR="00F02022" w:rsidRDefault="00F02022" w:rsidP="004A787D">
      <w:pPr>
        <w:rPr>
          <w:b/>
        </w:rPr>
      </w:pPr>
    </w:p>
    <w:p w:rsidR="00117C75" w:rsidRDefault="00117C75" w:rsidP="004A787D">
      <w:pPr>
        <w:rPr>
          <w:b/>
        </w:rPr>
      </w:pPr>
      <w:r w:rsidRPr="00117C75">
        <w:rPr>
          <w:b/>
        </w:rPr>
        <w:t>Modelo Booleano</w:t>
      </w:r>
    </w:p>
    <w:p w:rsidR="00F02022" w:rsidRPr="00117C75" w:rsidRDefault="00F02022" w:rsidP="00C5610A">
      <w:pPr>
        <w:ind w:firstLine="0"/>
        <w:rPr>
          <w:b/>
        </w:rPr>
      </w:pP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lincoln</w:t>
      </w:r>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117C75" w:rsidRDefault="00117C75" w:rsidP="00117C75"/>
    <w:p w:rsidR="00F02022" w:rsidRDefault="00F02022" w:rsidP="00117C75"/>
    <w:p w:rsidR="00117C75" w:rsidRDefault="00117C75" w:rsidP="00117C75">
      <w:pPr>
        <w:rPr>
          <w:b/>
        </w:rPr>
      </w:pPr>
      <w:r w:rsidRPr="00117C75">
        <w:rPr>
          <w:b/>
        </w:rPr>
        <w:t>Modelo Vetorial</w:t>
      </w:r>
    </w:p>
    <w:p w:rsidR="00F02022" w:rsidRPr="00117C75" w:rsidRDefault="00F02022" w:rsidP="00117C75">
      <w:pPr>
        <w:rPr>
          <w:b/>
          <w:bCs/>
          <w:sz w:val="26"/>
        </w:rPr>
      </w:pPr>
    </w:p>
    <w:p w:rsidR="00CC5CB0" w:rsidRDefault="00C1364F" w:rsidP="00291DC8">
      <w:r w:rsidRPr="00584327">
        <w:t xml:space="preserve">No modelo vetorial os documentos </w:t>
      </w:r>
      <w:r w:rsidR="00C3100C" w:rsidRPr="00584327">
        <w:t xml:space="preserve">e as </w:t>
      </w:r>
      <w:r w:rsidR="00C3100C" w:rsidRPr="00584327">
        <w:rPr>
          <w:i/>
        </w:rPr>
        <w:t>queries</w:t>
      </w:r>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exemplo: </w:t>
      </w:r>
      <w:r w:rsidR="00584327" w:rsidRPr="00584327">
        <w:rPr>
          <w:highlight w:val="red"/>
        </w:rPr>
        <w:t>[(</w:t>
      </w:r>
      <w:r w:rsidR="00584327" w:rsidRPr="00584327">
        <w:t>palavra1, peso1), (palavra2, peso2), … (palavra n, peso n)].</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r w:rsidR="00FA7751" w:rsidRPr="00FA7751">
        <w:rPr>
          <w:i/>
        </w:rPr>
        <w:t>querie</w:t>
      </w:r>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r w:rsidR="00291DC8" w:rsidRPr="00B92637">
        <w:rPr>
          <w:i/>
        </w:rPr>
        <w:t>query</w:t>
      </w:r>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117C75" w:rsidRDefault="00117C75" w:rsidP="00117C75"/>
    <w:p w:rsidR="00F02022" w:rsidRDefault="00F02022" w:rsidP="00117C75"/>
    <w:p w:rsidR="00117C75" w:rsidRDefault="00117C75" w:rsidP="00117C75">
      <w:pPr>
        <w:rPr>
          <w:b/>
        </w:rPr>
      </w:pPr>
      <w:r w:rsidRPr="00117C75">
        <w:rPr>
          <w:b/>
        </w:rPr>
        <w:t>Modelo Probabilístico</w:t>
      </w:r>
    </w:p>
    <w:p w:rsidR="00F02022" w:rsidRPr="00117C75" w:rsidRDefault="00F02022" w:rsidP="00117C75">
      <w:pPr>
        <w:rPr>
          <w:b/>
        </w:rPr>
      </w:pPr>
    </w:p>
    <w:p w:rsidR="0022432A" w:rsidRDefault="00043BC5" w:rsidP="00117C75">
      <w:r>
        <w:t xml:space="preserve">O modelo probabilístico foi proposto por S.E. Robertson e K. Sparck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r w:rsidR="00D31B17" w:rsidRPr="00730D8A">
        <w:rPr>
          <w:i/>
        </w:rPr>
        <w:t>query</w:t>
      </w:r>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r w:rsidR="00D31B17" w:rsidRPr="003C7CE4">
        <w:rPr>
          <w:i/>
        </w:rPr>
        <w:t>query</w:t>
      </w:r>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8" w:name="_Toc452999214"/>
      <w:r>
        <w:t>Modelos Estruturados</w:t>
      </w:r>
      <w:bookmarkEnd w:id="18"/>
    </w:p>
    <w:p w:rsidR="00C85DFF" w:rsidRDefault="00C85DFF" w:rsidP="00C85DFF">
      <w:pPr>
        <w:pStyle w:val="BodyText"/>
      </w:pPr>
    </w:p>
    <w:p w:rsidR="00C85DFF" w:rsidRDefault="00A12C45" w:rsidP="00C85DFF">
      <w:pPr>
        <w:pStyle w:val="BodyText"/>
        <w:rPr>
          <w:b/>
        </w:rPr>
      </w:pPr>
      <w:r>
        <w:rPr>
          <w:b/>
        </w:rPr>
        <w:t xml:space="preserve">Modelo da </w:t>
      </w:r>
      <w:r w:rsidR="00C85DFF">
        <w:rPr>
          <w:b/>
        </w:rPr>
        <w:t>Proximidade de Nós</w:t>
      </w:r>
    </w:p>
    <w:p w:rsidR="00967011" w:rsidRDefault="00967011" w:rsidP="009B505C">
      <w:pPr>
        <w:pStyle w:val="BodyText"/>
        <w:spacing w:after="0"/>
        <w:rPr>
          <w:b/>
        </w:rPr>
      </w:pP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r w:rsidRPr="00BB7A58">
        <w:rPr>
          <w:i/>
        </w:rPr>
        <w:t>query</w:t>
      </w:r>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EB0516" w:rsidRDefault="00EB0516" w:rsidP="003F6225">
      <w:pPr>
        <w:pStyle w:val="BodyText"/>
      </w:pPr>
    </w:p>
    <w:p w:rsidR="009B505C" w:rsidRDefault="009B505C" w:rsidP="003F6225">
      <w:pPr>
        <w:pStyle w:val="BodyText"/>
      </w:pPr>
    </w:p>
    <w:p w:rsidR="00213842" w:rsidRPr="00967011" w:rsidRDefault="00213842" w:rsidP="003F6225">
      <w:pPr>
        <w:pStyle w:val="BodyText"/>
      </w:pPr>
    </w:p>
    <w:p w:rsidR="00C85DFF" w:rsidRDefault="00BB7A58" w:rsidP="00C85DFF">
      <w:pPr>
        <w:pStyle w:val="BodyText"/>
        <w:rPr>
          <w:b/>
        </w:rPr>
      </w:pPr>
      <w:r>
        <w:rPr>
          <w:b/>
        </w:rPr>
        <w:lastRenderedPageBreak/>
        <w:t xml:space="preserve">Modelo de </w:t>
      </w:r>
      <w:r w:rsidR="003F2479">
        <w:rPr>
          <w:b/>
        </w:rPr>
        <w:t>Listas Não Sobrepostas</w:t>
      </w:r>
    </w:p>
    <w:p w:rsidR="00C85DFF" w:rsidRDefault="00C85DFF" w:rsidP="009B505C">
      <w:pPr>
        <w:pStyle w:val="BodyText"/>
        <w:spacing w:after="0"/>
      </w:pPr>
    </w:p>
    <w:p w:rsidR="004307FA" w:rsidRDefault="00E23CEB" w:rsidP="00E23CEB">
      <w:pPr>
        <w:pStyle w:val="BodyText"/>
      </w:pPr>
      <w:r w:rsidRPr="00E23CEB">
        <w:t xml:space="preserve">O modelo de </w:t>
      </w:r>
      <w:r w:rsidR="00C451F0">
        <w:t>listas não sobrepostas foi proposto por Burkowski</w:t>
      </w:r>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83015E">
        <w:t>e juntá-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9" w:name="_Toc441331328"/>
      <w:bookmarkStart w:id="20" w:name="_Toc452999215"/>
      <w:r w:rsidRPr="00173F88">
        <w:t>Indexação</w:t>
      </w:r>
      <w:bookmarkEnd w:id="20"/>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lastRenderedPageBreak/>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FC4FC3">
      <w:pPr>
        <w:pStyle w:val="BodyText"/>
      </w:pPr>
      <w:r>
        <w:t>Neste processo de indexar é ainda importante realçar dois conceitos:</w:t>
      </w:r>
      <w:r w:rsidR="002358F1">
        <w:t xml:space="preserve"> </w:t>
      </w:r>
      <w:r w:rsidR="00FA4E2C">
        <w:rPr>
          <w:i/>
        </w:rPr>
        <w:t>stemming</w:t>
      </w:r>
      <w:r w:rsidR="00FA4E2C">
        <w:t xml:space="preserve"> e </w:t>
      </w:r>
      <w:r w:rsidR="00FA4E2C" w:rsidRPr="00FA4E2C">
        <w:rPr>
          <w:i/>
        </w:rPr>
        <w:t>stop</w:t>
      </w:r>
      <w:r w:rsidR="005A6185" w:rsidRPr="00FA4E2C">
        <w:rPr>
          <w:i/>
        </w:rPr>
        <w:t>words</w:t>
      </w:r>
      <w:r w:rsidR="005D0B2A">
        <w:t>.</w:t>
      </w:r>
    </w:p>
    <w:p w:rsidR="005E7AFA" w:rsidRDefault="005E7AFA" w:rsidP="00FC4FC3">
      <w:pPr>
        <w:pStyle w:val="BodyText"/>
      </w:pPr>
    </w:p>
    <w:p w:rsidR="00FA4E2C" w:rsidRDefault="00FA4E2C" w:rsidP="006D578C">
      <w:pPr>
        <w:pStyle w:val="BodyText"/>
      </w:pPr>
    </w:p>
    <w:p w:rsidR="00FA4E2C" w:rsidRDefault="00FA4E2C" w:rsidP="006D578C">
      <w:pPr>
        <w:pStyle w:val="BodyText"/>
        <w:rPr>
          <w:b/>
          <w:i/>
        </w:rPr>
      </w:pPr>
      <w:r w:rsidRPr="00B42084">
        <w:rPr>
          <w:b/>
          <w:i/>
        </w:rPr>
        <w:t>Stemming</w:t>
      </w:r>
    </w:p>
    <w:p w:rsidR="005E7AFA" w:rsidRPr="00B42084" w:rsidRDefault="005E7AFA" w:rsidP="005E7AFA">
      <w:pPr>
        <w:pStyle w:val="BodyText"/>
        <w:spacing w:after="0"/>
        <w:rPr>
          <w:i/>
        </w:rPr>
      </w:pP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r w:rsidR="0025539B" w:rsidRPr="0025539B">
        <w:rPr>
          <w:i/>
        </w:rPr>
        <w:t>stemming</w:t>
      </w:r>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r w:rsidR="00B42084" w:rsidRPr="00B42084">
        <w:rPr>
          <w:i/>
        </w:rPr>
        <w:t>stemming</w:t>
      </w:r>
      <w:r w:rsidR="00B42084">
        <w:t xml:space="preserve"> por vezes falha em reduzir as palavras com o mesmo significado para a mesma raiz (</w:t>
      </w:r>
      <w:r w:rsidR="00B42084" w:rsidRPr="00B42084">
        <w:rPr>
          <w:i/>
        </w:rPr>
        <w:t>understemming</w:t>
      </w:r>
      <w:r w:rsidR="00B42084">
        <w:t xml:space="preserve">) e por outras vezes falha </w:t>
      </w:r>
      <w:r w:rsidR="004C508A">
        <w:t>em</w:t>
      </w:r>
      <w:r w:rsidR="00B42084">
        <w:t xml:space="preserve"> manter palavras com significados diferentes separadas (</w:t>
      </w:r>
      <w:r w:rsidR="00B42084" w:rsidRPr="00B42084">
        <w:rPr>
          <w:i/>
        </w:rPr>
        <w:t>overstemming</w:t>
      </w:r>
      <w:r w:rsidR="00B42084">
        <w:t>). Apesar disto, um</w:t>
      </w:r>
      <w:r w:rsidR="00E83C7C">
        <w:t xml:space="preserve"> algoritmo de </w:t>
      </w:r>
      <w:r w:rsidR="00B42084" w:rsidRPr="00B42084">
        <w:rPr>
          <w:i/>
        </w:rPr>
        <w:t>stemming</w:t>
      </w:r>
      <w:r w:rsidR="00B42084">
        <w:t xml:space="preserve"> bem implementado é capaz de melhor</w:t>
      </w:r>
      <w:r w:rsidR="00F767E8">
        <w:t>ar</w:t>
      </w:r>
      <w:r w:rsidR="00B42084">
        <w:t xml:space="preserve"> significativamente a qualidade da solução.</w:t>
      </w:r>
    </w:p>
    <w:p w:rsidR="005C4637" w:rsidRDefault="005C4637" w:rsidP="006D578C">
      <w:pPr>
        <w:pStyle w:val="BodyText"/>
        <w:rPr>
          <w:b/>
        </w:rPr>
      </w:pPr>
    </w:p>
    <w:p w:rsidR="005E7AFA" w:rsidRPr="00B42084" w:rsidRDefault="005E7AFA" w:rsidP="006D578C">
      <w:pPr>
        <w:pStyle w:val="BodyText"/>
        <w:rPr>
          <w:b/>
        </w:rPr>
      </w:pPr>
    </w:p>
    <w:p w:rsidR="005C4637" w:rsidRDefault="008901A9" w:rsidP="005E7AFA">
      <w:pPr>
        <w:pStyle w:val="BodyText"/>
        <w:spacing w:after="0"/>
        <w:rPr>
          <w:b/>
          <w:i/>
        </w:rPr>
      </w:pPr>
      <w:r w:rsidRPr="00B42084">
        <w:rPr>
          <w:b/>
          <w:i/>
        </w:rPr>
        <w:t>Stopwords</w:t>
      </w:r>
    </w:p>
    <w:p w:rsidR="005E7AFA" w:rsidRPr="00B42084" w:rsidRDefault="005E7AFA" w:rsidP="006D578C">
      <w:pPr>
        <w:pStyle w:val="BodyText"/>
        <w:rPr>
          <w:b/>
          <w:i/>
        </w:rPr>
      </w:pP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r w:rsidRPr="00D926BE">
        <w:rPr>
          <w:i/>
        </w:rPr>
        <w:t>stopwords</w:t>
      </w:r>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Apache Lucene</w:t>
      </w:r>
      <w:r w:rsidRPr="00173F88">
        <w:t xml:space="preserve">, </w:t>
      </w:r>
      <w:r w:rsidRPr="005651CA">
        <w:rPr>
          <w:i/>
        </w:rPr>
        <w:t>Apache Solr</w:t>
      </w:r>
      <w:r w:rsidR="0057441E">
        <w:t xml:space="preserve">, </w:t>
      </w:r>
      <w:r w:rsidRPr="005651CA">
        <w:rPr>
          <w:i/>
        </w:rPr>
        <w:t>ElasticSearch</w:t>
      </w:r>
      <w:r w:rsidR="0057441E">
        <w:t xml:space="preserve"> e </w:t>
      </w:r>
      <w:r w:rsidR="0057441E" w:rsidRPr="0057441E">
        <w:rPr>
          <w:i/>
        </w:rPr>
        <w:t>SphinxSearch</w:t>
      </w:r>
      <w:r w:rsidR="0057441E">
        <w:t>.</w:t>
      </w:r>
      <w:r w:rsidR="00D226E0" w:rsidRPr="00173F88">
        <w:t xml:space="preserve"> </w:t>
      </w:r>
    </w:p>
    <w:p w:rsidR="00704FDA" w:rsidRPr="00173F88" w:rsidRDefault="00704FDA" w:rsidP="00704FDA">
      <w:pPr>
        <w:pStyle w:val="Heading3"/>
      </w:pPr>
      <w:bookmarkStart w:id="21" w:name="_Toc452999216"/>
      <w:r w:rsidRPr="00173F88">
        <w:lastRenderedPageBreak/>
        <w:t>Apache Lucene</w:t>
      </w:r>
      <w:bookmarkEnd w:id="21"/>
    </w:p>
    <w:p w:rsidR="00704FDA" w:rsidRPr="00173F88" w:rsidRDefault="00DC7B77" w:rsidP="00704FDA">
      <w:pPr>
        <w:pStyle w:val="BodyText"/>
      </w:pPr>
      <w:r w:rsidRPr="00173F88">
        <w:t xml:space="preserve">O </w:t>
      </w:r>
      <w:r w:rsidRPr="005651CA">
        <w:rPr>
          <w:i/>
        </w:rPr>
        <w:t>Apache Lucene</w:t>
      </w:r>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r w:rsidRPr="005651CA">
        <w:rPr>
          <w:i/>
        </w:rPr>
        <w:t>Doug Cutting</w:t>
      </w:r>
      <w:r w:rsidRPr="00173F88">
        <w:t xml:space="preserve">. Inicialmente </w:t>
      </w:r>
      <w:r w:rsidR="000B6C87" w:rsidRPr="00173F88">
        <w:t>denominado</w:t>
      </w:r>
      <w:r w:rsidRPr="00173F88">
        <w:t xml:space="preserve"> apenas de </w:t>
      </w:r>
      <w:r w:rsidRPr="005651CA">
        <w:rPr>
          <w:i/>
        </w:rPr>
        <w:t>Lucene</w:t>
      </w:r>
      <w:r w:rsidRPr="00173F88">
        <w:t>, foi disponibilizado</w:t>
      </w:r>
      <w:r w:rsidR="005918F8">
        <w:t xml:space="preserve"> </w:t>
      </w:r>
      <w:r w:rsidR="00525D3E">
        <w:t xml:space="preserve">gratuitamente </w:t>
      </w:r>
      <w:r w:rsidRPr="00173F88">
        <w:t xml:space="preserve">no </w:t>
      </w:r>
      <w:r w:rsidRPr="00173F88">
        <w:rPr>
          <w:i/>
        </w:rPr>
        <w:t xml:space="preserve">SourceForge </w:t>
      </w:r>
      <w:r w:rsidR="00095C88" w:rsidRPr="00173F88">
        <w:t xml:space="preserve">em 2000. Mais tarde, em 2001, juntou-se à </w:t>
      </w:r>
      <w:r w:rsidR="00095C88" w:rsidRPr="00173F88">
        <w:rPr>
          <w:i/>
        </w:rPr>
        <w:t xml:space="preserve">Apache Software Foundation's </w:t>
      </w:r>
      <w:r w:rsidR="00095C88" w:rsidRPr="00173F88">
        <w:t xml:space="preserve">onde passou a chamar-se </w:t>
      </w:r>
      <w:r w:rsidR="00095C88" w:rsidRPr="005651CA">
        <w:rPr>
          <w:i/>
        </w:rPr>
        <w:t>Apache Lucene</w:t>
      </w:r>
      <w:r w:rsidR="00095C88" w:rsidRPr="00173F88">
        <w:t xml:space="preserve">. Em 2005, já era um </w:t>
      </w:r>
      <w:r w:rsidR="005651CA" w:rsidRPr="00173F88">
        <w:t>projeto</w:t>
      </w:r>
      <w:r w:rsidR="00095C88" w:rsidRPr="00173F88">
        <w:t xml:space="preserve"> de alto nível na </w:t>
      </w:r>
      <w:r w:rsidR="00095C88" w:rsidRPr="00173F88">
        <w:rPr>
          <w:i/>
        </w:rPr>
        <w:t>Apache Software Foundation's</w:t>
      </w:r>
      <w:r w:rsidR="00A32741" w:rsidRPr="00173F88">
        <w:t>.</w:t>
      </w:r>
      <w:r w:rsidR="0028603A" w:rsidRPr="00173F88">
        <w:t xml:space="preserve"> Segundo os autores </w:t>
      </w:r>
      <w:r w:rsidR="0028603A" w:rsidRPr="00525D3E">
        <w:t>Hatcher</w:t>
      </w:r>
      <w:r w:rsidR="0028603A" w:rsidRPr="00173F88">
        <w:t xml:space="preserve"> </w:t>
      </w:r>
      <w:r w:rsidR="009A7559" w:rsidRPr="00173F88">
        <w:t xml:space="preserve">e </w:t>
      </w:r>
      <w:r w:rsidR="009A7559" w:rsidRPr="00525D3E">
        <w:t>McCandless</w:t>
      </w:r>
      <w:r w:rsidR="0028603A" w:rsidRPr="00173F88">
        <w:t xml:space="preserve"> o </w:t>
      </w:r>
      <w:r w:rsidR="0028603A" w:rsidRPr="005651CA">
        <w:rPr>
          <w:i/>
        </w:rPr>
        <w:t>Lucene</w:t>
      </w:r>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F81825" w:rsidP="00862A5C">
      <w:pPr>
        <w:pStyle w:val="BodyText"/>
      </w:pPr>
      <w:r w:rsidRPr="00F81825">
        <w:t xml:space="preserve">Descrito em outras palavras, </w:t>
      </w:r>
      <w:r w:rsidRPr="00F81825">
        <w:rPr>
          <w:i/>
        </w:rPr>
        <w:t>Lucene</w:t>
      </w:r>
      <w:r w:rsidRPr="00F81825">
        <w:t xml:space="preserve"> é uma ferramenta que permite indexar e realizar pe</w:t>
      </w:r>
      <w:r w:rsidR="00D2730E">
        <w:t xml:space="preserve">squisa sobre os </w:t>
      </w:r>
      <w:r w:rsidR="00C77B45">
        <w:t>elementos indexados</w:t>
      </w:r>
      <w:r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introduction to Lucene”)</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r w:rsidR="00D2730E" w:rsidRPr="00D2730E">
        <w:rPr>
          <w:i/>
        </w:rPr>
        <w:t>Lucene</w:t>
      </w:r>
      <w:r w:rsidR="00D2730E">
        <w:t xml:space="preserve"> segue um sistema de indexação designado por </w:t>
      </w:r>
      <w:r w:rsidR="00D2730E" w:rsidRPr="00D2730E">
        <w:rPr>
          <w:i/>
        </w:rPr>
        <w:t>inverted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r w:rsidRPr="003B4592">
        <w:rPr>
          <w:i/>
        </w:rPr>
        <w:t>Lucene</w:t>
      </w:r>
      <w:r>
        <w:t xml:space="preserve"> utiliza uma combinação entre o modelo booleano e o modelo vetorial</w:t>
      </w:r>
      <w:r w:rsidR="00F84724">
        <w:t>.</w:t>
      </w:r>
    </w:p>
    <w:p w:rsidR="00862A5C" w:rsidRPr="00173F88" w:rsidRDefault="00F2055D" w:rsidP="002F398A">
      <w:pPr>
        <w:pStyle w:val="BodyText"/>
      </w:pPr>
      <w:r w:rsidRPr="00173F88">
        <w:rPr>
          <w:noProof/>
          <w:lang w:eastAsia="pt-PT"/>
        </w:rPr>
        <w:lastRenderedPageBreak/>
        <mc:AlternateContent>
          <mc:Choice Requires="wpg">
            <w:drawing>
              <wp:anchor distT="0" distB="0" distL="114300" distR="114300" simplePos="0" relativeHeight="251646976"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39"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DB4506" w:rsidRPr="00926EEE" w:rsidRDefault="00DB4506" w:rsidP="00705137">
                              <w:pPr>
                                <w:pStyle w:val="Caption"/>
                                <w:jc w:val="center"/>
                              </w:pPr>
                              <w:bookmarkStart w:id="22" w:name="_Toc452999189"/>
                              <w:r>
                                <w:t xml:space="preserve">Figura </w:t>
                              </w:r>
                              <w:fldSimple w:instr=" SEQ Figura \* ARABIC ">
                                <w:r>
                                  <w:rPr>
                                    <w:noProof/>
                                  </w:rPr>
                                  <w:t>2</w:t>
                                </w:r>
                              </w:fldSimple>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6976;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40"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DB4506" w:rsidRPr="00926EEE" w:rsidRDefault="00DB4506" w:rsidP="00705137">
                        <w:pPr>
                          <w:pStyle w:val="Caption"/>
                          <w:jc w:val="center"/>
                        </w:pPr>
                        <w:bookmarkStart w:id="23" w:name="_Toc452999189"/>
                        <w:r>
                          <w:t xml:space="preserve">Figura </w:t>
                        </w:r>
                        <w:fldSimple w:instr=" SEQ Figura \* ARABIC ">
                          <w:r>
                            <w:rPr>
                              <w:noProof/>
                            </w:rPr>
                            <w:t>2</w:t>
                          </w:r>
                        </w:fldSimple>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he Luce</w:t>
      </w:r>
      <w:r w:rsidR="000E11E8" w:rsidRPr="005651CA">
        <w:rPr>
          <w:i/>
        </w:rPr>
        <w:t>ne</w:t>
      </w:r>
      <w:r w:rsidR="000E11E8" w:rsidRPr="00173F88">
        <w:t xml:space="preserve"> em 2004, apesar de continuar bastante atual.</w:t>
      </w:r>
    </w:p>
    <w:p w:rsidR="00C4450E" w:rsidRPr="00173F88" w:rsidRDefault="00C4450E" w:rsidP="00C4450E">
      <w:pPr>
        <w:pStyle w:val="BodyText"/>
      </w:pPr>
    </w:p>
    <w:p w:rsidR="0028603A" w:rsidRPr="00173F88" w:rsidRDefault="000B6C87" w:rsidP="000B6C87">
      <w:pPr>
        <w:pStyle w:val="BodyText"/>
        <w:numPr>
          <w:ilvl w:val="0"/>
          <w:numId w:val="28"/>
        </w:numPr>
        <w:rPr>
          <w:b/>
        </w:rPr>
      </w:pPr>
      <w:r w:rsidRPr="00095C7F">
        <w:rPr>
          <w:b/>
        </w:rPr>
        <w:t>Gather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r w:rsidRPr="00095C7F">
        <w:rPr>
          <w:b/>
        </w:rPr>
        <w:t>Index Documents</w:t>
      </w:r>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r w:rsidRPr="00095C7F">
        <w:rPr>
          <w:b/>
        </w:rPr>
        <w:t>Index</w:t>
      </w:r>
      <w:r w:rsidRPr="00173F88">
        <w:rPr>
          <w:b/>
        </w:rPr>
        <w:t xml:space="preserve">: </w:t>
      </w:r>
      <w:r w:rsidRPr="00173F88">
        <w:t>base de dados de índices.</w:t>
      </w:r>
    </w:p>
    <w:p w:rsidR="00651C5C" w:rsidRPr="00173F88" w:rsidRDefault="00651C5C" w:rsidP="00651C5C">
      <w:pPr>
        <w:pStyle w:val="BodyText"/>
        <w:numPr>
          <w:ilvl w:val="0"/>
          <w:numId w:val="28"/>
        </w:numPr>
        <w:rPr>
          <w:b/>
        </w:rPr>
      </w:pPr>
      <w:r w:rsidRPr="00095C7F">
        <w:rPr>
          <w:b/>
        </w:rPr>
        <w:t>Get Users’ Query</w:t>
      </w:r>
      <w:r w:rsidRPr="00173F88">
        <w:rPr>
          <w:b/>
        </w:rPr>
        <w:t xml:space="preserve">: </w:t>
      </w:r>
      <w:r w:rsidRPr="00173F88">
        <w:t xml:space="preserve">uma vez feito o pedido de pesquisa do utilizador, a aplicação </w:t>
      </w:r>
      <w:r w:rsidR="005651CA" w:rsidRPr="00173F88">
        <w:t>constrói</w:t>
      </w:r>
      <w:r w:rsidRPr="00173F88">
        <w:t xml:space="preserve"> a </w:t>
      </w:r>
      <w:r w:rsidRPr="002700D8">
        <w:rPr>
          <w:i/>
        </w:rPr>
        <w:t>query</w:t>
      </w:r>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r w:rsidRPr="00095C7F">
        <w:rPr>
          <w:b/>
        </w:rPr>
        <w:t>Search Index</w:t>
      </w:r>
      <w:r w:rsidRPr="00173F88">
        <w:rPr>
          <w:b/>
        </w:rPr>
        <w:t xml:space="preserve">: </w:t>
      </w:r>
      <w:r w:rsidR="00651C5C" w:rsidRPr="00173F88">
        <w:t xml:space="preserve">é a etapa onde se realiza a pesquisa por índices de acordo com a </w:t>
      </w:r>
      <w:r w:rsidR="00651C5C" w:rsidRPr="002700D8">
        <w:rPr>
          <w:i/>
        </w:rPr>
        <w:t>query</w:t>
      </w:r>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r w:rsidRPr="00095C7F">
        <w:rPr>
          <w:b/>
        </w:rPr>
        <w:t>Present Search Results</w:t>
      </w:r>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lastRenderedPageBreak/>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4" w:name="_Toc452999217"/>
      <w:r w:rsidR="00D226E0" w:rsidRPr="00173F88">
        <w:t xml:space="preserve">Apache </w:t>
      </w:r>
      <w:r w:rsidR="00704FDA" w:rsidRPr="00173F88">
        <w:t>Solr</w:t>
      </w:r>
      <w:bookmarkEnd w:id="24"/>
    </w:p>
    <w:p w:rsidR="00EA6495" w:rsidRDefault="002759F2" w:rsidP="00EA6495">
      <w:pPr>
        <w:pStyle w:val="BodyText"/>
      </w:pPr>
      <w:r w:rsidRPr="00173F88">
        <w:t xml:space="preserve">O </w:t>
      </w:r>
      <w:r w:rsidRPr="005651CA">
        <w:rPr>
          <w:i/>
        </w:rPr>
        <w:t>Apache Solr</w:t>
      </w:r>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Apache Lucene</w:t>
      </w:r>
      <w:r w:rsidR="00604D43" w:rsidRPr="00173F88">
        <w:t>.</w:t>
      </w:r>
      <w:r w:rsidR="007866E4">
        <w:t xml:space="preserve"> Devido à sua origem a partir do </w:t>
      </w:r>
      <w:r w:rsidR="007866E4" w:rsidRPr="007866E4">
        <w:rPr>
          <w:i/>
        </w:rPr>
        <w:t>Apache Lucene</w:t>
      </w:r>
      <w:r w:rsidR="007866E4">
        <w:t xml:space="preserve">, implementa muitas das suas funcionalidades e </w:t>
      </w:r>
      <w:r w:rsidR="0054012D">
        <w:t>acrescenta</w:t>
      </w:r>
      <w:r w:rsidR="007866E4">
        <w:t xml:space="preserve"> muitas outras. O </w:t>
      </w:r>
      <w:r w:rsidR="007866E4" w:rsidRPr="007866E4">
        <w:rPr>
          <w:i/>
        </w:rPr>
        <w:t>Apache Solr</w:t>
      </w:r>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Fornece APIs baseadas em REST o que lhe permite ser integrado a praticamente qualquer linguagem de programação</w:t>
      </w:r>
      <w:r w:rsidR="00807635">
        <w:t xml:space="preserve"> (XML, HTTP e JSON APIs)</w:t>
      </w:r>
      <w:r>
        <w:t>;</w:t>
      </w:r>
      <w:r w:rsidR="00AE603F" w:rsidRPr="00AE603F">
        <w:t xml:space="preserve"> </w:t>
      </w:r>
    </w:p>
    <w:p w:rsidR="00AE603F" w:rsidRDefault="00AE603F" w:rsidP="00AE603F">
      <w:pPr>
        <w:pStyle w:val="BodyText"/>
        <w:numPr>
          <w:ilvl w:val="0"/>
          <w:numId w:val="33"/>
        </w:numPr>
      </w:pPr>
      <w:r>
        <w:t xml:space="preserve">Fácil extensão através de </w:t>
      </w:r>
      <w:r w:rsidRPr="00AE603F">
        <w:rPr>
          <w:i/>
        </w:rPr>
        <w:t>plugins</w:t>
      </w:r>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Apache Tika</w:t>
      </w:r>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5" w:name="_Toc452999218"/>
      <w:r>
        <w:t>E</w:t>
      </w:r>
      <w:r w:rsidR="00F15D84">
        <w:t>lasticS</w:t>
      </w:r>
      <w:r>
        <w:t>earch</w:t>
      </w:r>
      <w:bookmarkEnd w:id="25"/>
    </w:p>
    <w:p w:rsidR="00704FDA" w:rsidRDefault="00F15D84" w:rsidP="00704FDA">
      <w:pPr>
        <w:pStyle w:val="BodyText"/>
      </w:pPr>
      <w:r>
        <w:t xml:space="preserve">Em semelhança ao </w:t>
      </w:r>
      <w:r w:rsidRPr="00F15D84">
        <w:rPr>
          <w:i/>
        </w:rPr>
        <w:t>Apache Solr</w:t>
      </w:r>
      <w:r>
        <w:t xml:space="preserve">, o </w:t>
      </w:r>
      <w:r w:rsidRPr="00F15D84">
        <w:rPr>
          <w:i/>
        </w:rPr>
        <w:t>ElasticSearch</w:t>
      </w:r>
      <w:r>
        <w:t xml:space="preserve"> foi desenvolvido com base no </w:t>
      </w:r>
      <w:r w:rsidRPr="00F15D84">
        <w:rPr>
          <w:i/>
        </w:rPr>
        <w:t>Apache Lucene</w:t>
      </w:r>
      <w:r>
        <w:t xml:space="preserve"> ao </w:t>
      </w:r>
      <w:r w:rsidR="00E0111F">
        <w:t>qual foram adicionadas</w:t>
      </w:r>
      <w:r>
        <w:t xml:space="preserve"> algumas melhorias.</w:t>
      </w:r>
      <w:r w:rsidR="00163B37">
        <w:t xml:space="preserve"> Foi desenvolvido por Shay Banon e teve o primeiro lançamento em 2010</w:t>
      </w:r>
      <w:r w:rsidR="00D97D2E">
        <w:t>.</w:t>
      </w:r>
    </w:p>
    <w:p w:rsidR="00D97D2E" w:rsidRDefault="00D97D2E" w:rsidP="00704FDA">
      <w:pPr>
        <w:pStyle w:val="BodyText"/>
      </w:pPr>
      <w:r>
        <w:t xml:space="preserve">O </w:t>
      </w:r>
      <w:r w:rsidRPr="00434462">
        <w:rPr>
          <w:i/>
        </w:rPr>
        <w:t>Elastic</w:t>
      </w:r>
      <w:r w:rsidR="00434462">
        <w:rPr>
          <w:i/>
        </w:rPr>
        <w:t>S</w:t>
      </w:r>
      <w:r w:rsidRPr="00434462">
        <w:rPr>
          <w:i/>
        </w:rPr>
        <w:t>earch</w:t>
      </w:r>
      <w:r>
        <w:t xml:space="preserve"> permite facilmente aceder às funcionalidades do </w:t>
      </w:r>
      <w:r w:rsidRPr="00D97D2E">
        <w:rPr>
          <w:i/>
        </w:rPr>
        <w:t>Lucene</w:t>
      </w:r>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lastRenderedPageBreak/>
        <w:t xml:space="preserve">Por fim o </w:t>
      </w:r>
      <w:r w:rsidRPr="00434462">
        <w:rPr>
          <w:i/>
        </w:rPr>
        <w:t>ElasticSearch</w:t>
      </w:r>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6" w:name="_Toc452999219"/>
      <w:r>
        <w:t>Sphinx Search</w:t>
      </w:r>
      <w:bookmarkEnd w:id="26"/>
    </w:p>
    <w:p w:rsidR="00D62AB1" w:rsidRDefault="00252807" w:rsidP="007C7B49">
      <w:pPr>
        <w:pStyle w:val="BodyText"/>
      </w:pPr>
      <w:r w:rsidRPr="00252807">
        <w:t xml:space="preserve">O </w:t>
      </w:r>
      <w:r w:rsidRPr="00252807">
        <w:rPr>
          <w:i/>
        </w:rPr>
        <w:t>Sphinx Search</w:t>
      </w:r>
      <w:r w:rsidRPr="00252807">
        <w:t xml:space="preserve"> </w:t>
      </w:r>
      <w:r w:rsidR="00A87D08">
        <w:t>começou a ser desenvolvido em 2001 e consiste</w:t>
      </w:r>
      <w:r w:rsidRPr="00252807">
        <w:t xml:space="preserve"> </w:t>
      </w:r>
      <w:r w:rsidR="00A87D08">
        <w:t>n</w:t>
      </w:r>
      <w:r w:rsidRPr="00252807">
        <w:t xml:space="preserve">um servidor de pesquisa </w:t>
      </w:r>
      <w:r w:rsidRPr="00BA03FA">
        <w:rPr>
          <w:i/>
        </w:rPr>
        <w:t>full-text</w:t>
      </w:r>
      <w:r w:rsidR="00A87D08">
        <w:t>, escrito em C++ que</w:t>
      </w:r>
      <w:r>
        <w:t xml:space="preserve"> funciona com diversos sistemas operativos. </w:t>
      </w:r>
      <w:r w:rsidR="00F72B35">
        <w:t>Esta ferramenta permite indexar e pesquisar informação guardada em bases de dados SQL e NoSQL,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mc:AlternateContent>
          <mc:Choice Requires="wpg">
            <w:drawing>
              <wp:anchor distT="0" distB="0" distL="114300" distR="114300" simplePos="0" relativeHeight="251661312" behindDoc="0" locked="0" layoutInCell="1" allowOverlap="1" wp14:anchorId="07658D77" wp14:editId="5DF0B91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DB4506" w:rsidRPr="007E37E0" w:rsidRDefault="00DB4506" w:rsidP="00705137">
                              <w:pPr>
                                <w:pStyle w:val="Caption"/>
                                <w:jc w:val="center"/>
                                <w:rPr>
                                  <w:noProof/>
                                </w:rPr>
                              </w:pPr>
                              <w:bookmarkStart w:id="27" w:name="_Toc452999190"/>
                              <w:r>
                                <w:t xml:space="preserve">Figura </w:t>
                              </w:r>
                              <w:fldSimple w:instr=" SEQ Figura \* ARABIC ">
                                <w:r>
                                  <w:rPr>
                                    <w:noProof/>
                                  </w:rPr>
                                  <w:t>3</w:t>
                                </w:r>
                              </w:fldSimple>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58D77" id="Grupo 12" o:spid="_x0000_s1032" style="position:absolute;left:0;text-align:left;margin-left:0;margin-top:38.2pt;width:286.55pt;height:352.25pt;z-index:251661312;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42"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DB4506" w:rsidRPr="007E37E0" w:rsidRDefault="00DB4506" w:rsidP="00705137">
                        <w:pPr>
                          <w:pStyle w:val="Caption"/>
                          <w:jc w:val="center"/>
                          <w:rPr>
                            <w:noProof/>
                          </w:rPr>
                        </w:pPr>
                        <w:bookmarkStart w:id="28" w:name="_Toc452999190"/>
                        <w:r>
                          <w:t xml:space="preserve">Figura </w:t>
                        </w:r>
                        <w:fldSimple w:instr=" SEQ Figura \* ARABIC ">
                          <w:r>
                            <w:rPr>
                              <w:noProof/>
                            </w:rPr>
                            <w:t>3</w:t>
                          </w:r>
                        </w:fldSimple>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melhor pormenor o que se observa na imagem, o </w:t>
      </w:r>
      <w:r w:rsidRPr="00095C7F">
        <w:rPr>
          <w:b/>
        </w:rPr>
        <w:t>searchd</w:t>
      </w:r>
      <w:r>
        <w:t xml:space="preserve"> é responsável por receber pedidos do cliente</w:t>
      </w:r>
      <w:r w:rsidR="005E1DDC">
        <w:t xml:space="preserve"> e executar pesquisa comparando com os índices no </w:t>
      </w:r>
      <w:r w:rsidR="005E1DDC" w:rsidRPr="005E1DDC">
        <w:rPr>
          <w:b/>
        </w:rPr>
        <w:t>Sphinx</w:t>
      </w:r>
      <w:r w:rsidR="005E1DDC">
        <w:t>.</w:t>
      </w:r>
      <w:r w:rsidR="00727A6B">
        <w:t xml:space="preserve"> Já o </w:t>
      </w:r>
      <w:r w:rsidR="00727A6B" w:rsidRPr="00727A6B">
        <w:rPr>
          <w:b/>
        </w:rPr>
        <w:lastRenderedPageBreak/>
        <w:t>Indexador Sphinx</w:t>
      </w:r>
      <w:r w:rsidR="00727A6B">
        <w:t xml:space="preserve"> é responsável por recolher a informação do </w:t>
      </w:r>
      <w:r w:rsidR="00727A6B" w:rsidRPr="00727A6B">
        <w:rPr>
          <w:b/>
        </w:rPr>
        <w:t>MySQL</w:t>
      </w:r>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MySQL, PostgreSQL, Oracle, SQLite, etc)</w:t>
      </w:r>
      <w:r>
        <w:t>;</w:t>
      </w:r>
    </w:p>
    <w:p w:rsidR="007C7B49" w:rsidRDefault="007C7B49" w:rsidP="007C7B49">
      <w:pPr>
        <w:pStyle w:val="BodyText"/>
        <w:numPr>
          <w:ilvl w:val="0"/>
          <w:numId w:val="34"/>
        </w:numPr>
      </w:pPr>
      <w:r>
        <w:t>Indexação de base de dados NoSQL;</w:t>
      </w:r>
    </w:p>
    <w:p w:rsidR="007C7B49" w:rsidRDefault="00880E26" w:rsidP="007C7B49">
      <w:pPr>
        <w:pStyle w:val="BodyText"/>
        <w:numPr>
          <w:ilvl w:val="0"/>
          <w:numId w:val="34"/>
        </w:numPr>
      </w:pPr>
      <w:r>
        <w:t xml:space="preserve">Vem com o </w:t>
      </w:r>
      <w:r w:rsidRPr="00BA03FA">
        <w:rPr>
          <w:i/>
        </w:rPr>
        <w:t>SphinxAPI</w:t>
      </w:r>
      <w:r>
        <w:t xml:space="preserve"> que é uma biblioteca nativa disponível </w:t>
      </w:r>
      <w:r w:rsidR="00BA03FA">
        <w:t>para J</w:t>
      </w:r>
      <w:r>
        <w:t>ava, PHP, Python, Perl, C entre outras linguagens;</w:t>
      </w:r>
    </w:p>
    <w:p w:rsidR="00880E26" w:rsidRDefault="00880E26" w:rsidP="007C7B49">
      <w:pPr>
        <w:pStyle w:val="BodyText"/>
        <w:numPr>
          <w:ilvl w:val="0"/>
          <w:numId w:val="34"/>
        </w:numPr>
      </w:pPr>
      <w:r>
        <w:t>Suporta pesquisas sintaticamente complexas;</w:t>
      </w:r>
    </w:p>
    <w:p w:rsidR="00D62AB1" w:rsidRDefault="00406F1D" w:rsidP="00D62AB1">
      <w:pPr>
        <w:pStyle w:val="BodyText"/>
        <w:numPr>
          <w:ilvl w:val="0"/>
          <w:numId w:val="34"/>
        </w:numPr>
      </w:pPr>
      <w:r>
        <w:t>Analisa proximidade entre palavras e ordena em rankings.</w:t>
      </w:r>
    </w:p>
    <w:p w:rsidR="00D62AB1" w:rsidRPr="00406F1D" w:rsidRDefault="00D62AB1" w:rsidP="00D62AB1">
      <w:pPr>
        <w:pStyle w:val="BodyText"/>
      </w:pPr>
    </w:p>
    <w:p w:rsidR="007736AE" w:rsidRDefault="000467A8" w:rsidP="007736AE">
      <w:pPr>
        <w:pStyle w:val="Heading3"/>
      </w:pPr>
      <w:bookmarkStart w:id="29" w:name="_Toc452999220"/>
      <w:r>
        <w:t>Análise</w:t>
      </w:r>
      <w:r w:rsidR="007736AE">
        <w:t xml:space="preserve"> </w:t>
      </w:r>
      <w:r w:rsidR="00644CCF">
        <w:t>Tecnológica</w:t>
      </w:r>
      <w:bookmarkEnd w:id="29"/>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r w:rsidR="005F62DA" w:rsidRPr="00FD6E6A">
        <w:rPr>
          <w:i/>
        </w:rPr>
        <w:t>webservices</w:t>
      </w:r>
      <w:r w:rsidR="005F62DA">
        <w:t xml:space="preserve">, sistemas de ficheiros, bases de dados relacionais e </w:t>
      </w:r>
      <w:r w:rsidR="005F62DA" w:rsidRPr="00FD6E6A">
        <w:rPr>
          <w:i/>
        </w:rPr>
        <w:t>document-oriented</w:t>
      </w:r>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5F62DA" w:rsidRDefault="00EF31DB" w:rsidP="00140BE4">
      <w:pPr>
        <w:pStyle w:val="BodyText"/>
      </w:pPr>
      <w:r>
        <w:t>Relativamente ao</w:t>
      </w:r>
      <w:r w:rsidRPr="00EF31DB">
        <w:rPr>
          <w:i/>
        </w:rPr>
        <w:t xml:space="preserve"> Apache Lucen</w:t>
      </w:r>
      <w:r w:rsidR="0046454F">
        <w:rPr>
          <w:i/>
        </w:rPr>
        <w:t>e</w:t>
      </w:r>
      <w:r w:rsidR="0046454F">
        <w:t xml:space="preserve">, é possível afirmar que não trará grandes vantagens na sua utilização </w:t>
      </w:r>
      <w:r w:rsidR="000B4117">
        <w:t xml:space="preserve">direta </w:t>
      </w:r>
      <w:r w:rsidR="0046454F">
        <w:t xml:space="preserve">no âmbito em questão, pois os seus “sucessores”, </w:t>
      </w:r>
      <w:r w:rsidR="0046454F" w:rsidRPr="0046454F">
        <w:rPr>
          <w:i/>
        </w:rPr>
        <w:t>Solr</w:t>
      </w:r>
      <w:r w:rsidR="0046454F">
        <w:t xml:space="preserve"> e </w:t>
      </w:r>
      <w:r w:rsidR="0046454F" w:rsidRPr="0046454F">
        <w:rPr>
          <w:i/>
        </w:rPr>
        <w:t>ElasticSearch</w:t>
      </w:r>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Apache Solr</w:t>
      </w:r>
      <w:r w:rsidR="00D10789">
        <w:t xml:space="preserve">, </w:t>
      </w:r>
      <w:r w:rsidR="00D10789" w:rsidRPr="00D10789">
        <w:rPr>
          <w:i/>
        </w:rPr>
        <w:t>ElasticSearch</w:t>
      </w:r>
      <w:r w:rsidR="00D10789">
        <w:t xml:space="preserve"> e </w:t>
      </w:r>
      <w:r w:rsidR="00D10789" w:rsidRPr="00D10789">
        <w:rPr>
          <w:i/>
        </w:rPr>
        <w:t>Sphinx Search</w:t>
      </w:r>
      <w:r w:rsidR="00D10789">
        <w:t>.</w:t>
      </w:r>
    </w:p>
    <w:p w:rsidR="00451125" w:rsidRDefault="00451125" w:rsidP="00140BE4">
      <w:pPr>
        <w:pStyle w:val="BodyText"/>
      </w:pPr>
    </w:p>
    <w:p w:rsidR="00451125" w:rsidRDefault="00451125" w:rsidP="00140BE4">
      <w:pPr>
        <w:pStyle w:val="BodyText"/>
      </w:pPr>
    </w:p>
    <w:p w:rsidR="00451125" w:rsidRDefault="00451125" w:rsidP="00140BE4">
      <w:pPr>
        <w:pStyle w:val="BodyText"/>
      </w:pP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r w:rsidRPr="00EF5924">
              <w:rPr>
                <w:b/>
              </w:rPr>
              <w:t>Solr</w:t>
            </w:r>
          </w:p>
        </w:tc>
        <w:tc>
          <w:tcPr>
            <w:tcW w:w="2835" w:type="dxa"/>
            <w:gridSpan w:val="2"/>
          </w:tcPr>
          <w:p w:rsidR="00756AD1" w:rsidRPr="00EF5924" w:rsidRDefault="00BA5766" w:rsidP="0014794F">
            <w:pPr>
              <w:pStyle w:val="BodyText"/>
              <w:ind w:firstLine="0"/>
              <w:jc w:val="center"/>
              <w:rPr>
                <w:b/>
              </w:rPr>
            </w:pPr>
            <w:r w:rsidRPr="00EF5924">
              <w:rPr>
                <w:b/>
              </w:rPr>
              <w:t>ElasticSearch</w:t>
            </w:r>
          </w:p>
        </w:tc>
        <w:tc>
          <w:tcPr>
            <w:tcW w:w="2119" w:type="dxa"/>
          </w:tcPr>
          <w:p w:rsidR="00756AD1" w:rsidRPr="00EF5924" w:rsidRDefault="00BA5766" w:rsidP="0014794F">
            <w:pPr>
              <w:pStyle w:val="BodyText"/>
              <w:ind w:firstLine="0"/>
              <w:jc w:val="center"/>
              <w:rPr>
                <w:b/>
              </w:rPr>
            </w:pPr>
            <w:r w:rsidRPr="00EF5924">
              <w:rPr>
                <w:b/>
              </w:rPr>
              <w:t>Sphinx Search</w:t>
            </w:r>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901488"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901488"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JDBC, CSV, XML, Tika</w:t>
            </w:r>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Amazon SQS, CouchDB, Dropbox, DynamoDB, FileSystem, Git, GitHub, Hazelcast, JDBC, JMS, Kafka, LDAP, MongoDB, neo4j, OAI, RabbitMQ, Redis, RS</w:t>
            </w:r>
            <w:r>
              <w:rPr>
                <w:lang w:val="en-GB"/>
              </w:rPr>
              <w:t xml:space="preserve">S, Sofa, Solr,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Apache License</w:t>
            </w:r>
            <w:r w:rsidRPr="00DA34DD">
              <w:t xml:space="preserve"> 2.0</w:t>
            </w:r>
          </w:p>
        </w:tc>
        <w:tc>
          <w:tcPr>
            <w:tcW w:w="2819" w:type="dxa"/>
          </w:tcPr>
          <w:p w:rsidR="0005733F" w:rsidRDefault="00DA34DD" w:rsidP="00756AD1">
            <w:pPr>
              <w:pStyle w:val="BodyText"/>
              <w:keepNext/>
              <w:ind w:firstLine="0"/>
            </w:pPr>
            <w:r w:rsidRPr="00141878">
              <w:rPr>
                <w:i/>
              </w:rPr>
              <w:t>Apache License</w:t>
            </w:r>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30" w:name="_Toc452999200"/>
      <w:r>
        <w:t xml:space="preserve">Tabela </w:t>
      </w:r>
      <w:fldSimple w:instr=" SEQ Tabela \* ARABIC ">
        <w:r w:rsidR="00E56D64">
          <w:rPr>
            <w:noProof/>
          </w:rPr>
          <w:t>1</w:t>
        </w:r>
      </w:fldSimple>
      <w:r>
        <w:t xml:space="preserve"> - </w:t>
      </w:r>
      <w:r w:rsidRPr="00F0075D">
        <w:t>Comparação entre SOLR, ElasticSearch e Sphinx Search</w:t>
      </w:r>
      <w:bookmarkEnd w:id="30"/>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r w:rsidR="00141878" w:rsidRPr="00141878">
        <w:rPr>
          <w:i/>
        </w:rPr>
        <w:t>Solr</w:t>
      </w:r>
      <w:r w:rsidR="00141878">
        <w:t xml:space="preserve"> como o </w:t>
      </w:r>
      <w:r w:rsidR="00141878" w:rsidRPr="00141878">
        <w:rPr>
          <w:i/>
        </w:rPr>
        <w:t>Elasticsearch</w:t>
      </w:r>
      <w:r w:rsidR="00141878">
        <w:t xml:space="preserve"> têm a licença</w:t>
      </w:r>
      <w:r w:rsidR="00C642E7">
        <w:t xml:space="preserve"> da A</w:t>
      </w:r>
      <w:r w:rsidR="00141878">
        <w:t xml:space="preserve">pache. Já o </w:t>
      </w:r>
      <w:r w:rsidR="00141878" w:rsidRPr="00141878">
        <w:rPr>
          <w:i/>
        </w:rPr>
        <w:t>Sphinx Search</w:t>
      </w:r>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r w:rsidR="00C1036D" w:rsidRPr="00C1036D">
        <w:rPr>
          <w:i/>
        </w:rPr>
        <w:t>opensource</w:t>
      </w:r>
      <w:r w:rsidR="00C1036D">
        <w:t xml:space="preserve"> e com licença comercial. Todavia ter licença comercial não é sinónimo de maior utilidade, isto é, no caso da importação de dados é possível observar que o </w:t>
      </w:r>
      <w:r w:rsidR="00C1036D" w:rsidRPr="00C1036D">
        <w:rPr>
          <w:i/>
        </w:rPr>
        <w:t>Sphinx Search</w:t>
      </w:r>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r w:rsidR="00C1036D" w:rsidRPr="00C1036D">
        <w:rPr>
          <w:i/>
        </w:rPr>
        <w:t>Solr</w:t>
      </w:r>
      <w:r w:rsidR="00C1036D">
        <w:t xml:space="preserve"> e o </w:t>
      </w:r>
      <w:r w:rsidR="00C1036D" w:rsidRPr="00C1036D">
        <w:rPr>
          <w:i/>
        </w:rPr>
        <w:t>Elasticsearch</w:t>
      </w:r>
      <w:r w:rsidR="00C1036D">
        <w:t xml:space="preserve"> implementam o </w:t>
      </w:r>
      <w:r w:rsidR="00C1036D" w:rsidRPr="00C1036D">
        <w:rPr>
          <w:i/>
        </w:rPr>
        <w:t>Apache Tika</w:t>
      </w:r>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r w:rsidR="00390248" w:rsidRPr="00EB60FF">
        <w:rPr>
          <w:i/>
        </w:rPr>
        <w:t>Sphinx Search</w:t>
      </w:r>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w:lastRenderedPageBreak/>
        <mc:AlternateContent>
          <mc:Choice Requires="wpg">
            <w:drawing>
              <wp:anchor distT="0" distB="0" distL="114300" distR="114300" simplePos="0" relativeHeight="251667456"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3"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DB4506" w:rsidRPr="007F7F22" w:rsidRDefault="00DB4506" w:rsidP="001B13DC">
                              <w:pPr>
                                <w:pStyle w:val="Caption"/>
                                <w:rPr>
                                  <w:noProof/>
                                </w:rPr>
                              </w:pPr>
                              <w:bookmarkStart w:id="31" w:name="_Toc452999191"/>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4"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7456;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5"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DB4506" w:rsidRPr="007F7F22" w:rsidRDefault="00DB4506" w:rsidP="001B13DC">
                        <w:pPr>
                          <w:pStyle w:val="Caption"/>
                          <w:rPr>
                            <w:noProof/>
                          </w:rPr>
                        </w:pPr>
                        <w:bookmarkStart w:id="32" w:name="_Toc452999191"/>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6"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r w:rsidR="003A1EA7" w:rsidRPr="003A1EA7">
        <w:rPr>
          <w:i/>
        </w:rPr>
        <w:t>Solr</w:t>
      </w:r>
      <w:r w:rsidR="003A1EA7">
        <w:t xml:space="preserve"> e </w:t>
      </w:r>
      <w:r w:rsidR="003A1EA7" w:rsidRPr="003A1EA7">
        <w:rPr>
          <w:i/>
        </w:rPr>
        <w:t>Elasticsearch</w:t>
      </w:r>
      <w:r w:rsidR="003A1EA7">
        <w:t xml:space="preserve"> se encontram nas primeiras posições</w:t>
      </w:r>
      <w:r w:rsidR="005D7059">
        <w:t xml:space="preserve"> no que diz respeito a ferramentas de pesquisa e indexação.</w:t>
      </w:r>
      <w:r w:rsidR="00BC2F13">
        <w:t xml:space="preserve"> </w:t>
      </w:r>
      <w:r w:rsidR="005D7059">
        <w:t xml:space="preserve">O </w:t>
      </w:r>
      <w:r w:rsidR="003A1EA7" w:rsidRPr="003A1EA7">
        <w:rPr>
          <w:i/>
        </w:rPr>
        <w:t xml:space="preserve">Sphinx Search </w:t>
      </w:r>
      <w:r w:rsidR="005D7059">
        <w:t xml:space="preserve">encontra-se na 35ª posição com uma popularidade de 9.08, bem inferior à do </w:t>
      </w:r>
      <w:r w:rsidR="005D7059" w:rsidRPr="005D7059">
        <w:rPr>
          <w:i/>
        </w:rPr>
        <w:t>Solr</w:t>
      </w:r>
      <w:r w:rsidR="005D7059">
        <w:t xml:space="preserve"> e </w:t>
      </w:r>
      <w:r w:rsidR="005D7059" w:rsidRPr="005D7059">
        <w:rPr>
          <w:i/>
        </w:rPr>
        <w:t>Elasticsearch</w:t>
      </w:r>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r w:rsidR="006D3C74" w:rsidRPr="006D3C74">
        <w:rPr>
          <w:i/>
        </w:rPr>
        <w:t>Solr</w:t>
      </w:r>
      <w:r w:rsidR="006D3C74">
        <w:t xml:space="preserve"> e </w:t>
      </w:r>
      <w:r w:rsidR="006D3C74" w:rsidRPr="006D3C74">
        <w:rPr>
          <w:i/>
        </w:rPr>
        <w:t>Elasticsearch</w:t>
      </w:r>
      <w:r w:rsidR="006D3C74">
        <w:t>.</w:t>
      </w:r>
    </w:p>
    <w:p w:rsidR="006D3C74" w:rsidRPr="003773C1" w:rsidRDefault="008849D9" w:rsidP="00141878">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0C67ED">
        <w:rPr>
          <w:lang w:val="en-GB"/>
        </w:rPr>
        <w:t xml:space="preserve">Segundo alguns autores </w:t>
      </w:r>
      <w:r w:rsidR="006C6FD5" w:rsidRPr="000C67ED">
        <w:rPr>
          <w:lang w:val="en-GB"/>
        </w:rPr>
        <w:t xml:space="preserve">tanto uma </w:t>
      </w:r>
      <w:r w:rsidR="000F0B86" w:rsidRPr="000C67ED">
        <w:rPr>
          <w:lang w:val="en-GB"/>
        </w:rPr>
        <w:t>como outra</w:t>
      </w:r>
      <w:r w:rsidR="003615B7" w:rsidRPr="000C67ED">
        <w:rPr>
          <w:lang w:val="en-GB"/>
        </w:rPr>
        <w:t xml:space="preserve"> merecem atenção</w:t>
      </w:r>
      <w:r w:rsidR="00FB3CB4" w:rsidRPr="00ED3E65">
        <w:rPr>
          <w:lang w:val="en-GB"/>
        </w:rPr>
        <w:t>:</w:t>
      </w:r>
    </w:p>
    <w:p w:rsidR="007A5B3B" w:rsidRPr="009B505C" w:rsidRDefault="007A5B3B" w:rsidP="00141878">
      <w:pPr>
        <w:pStyle w:val="BodyText"/>
        <w:rPr>
          <w:lang w:val="en-GB"/>
        </w:rPr>
      </w:pPr>
    </w:p>
    <w:p w:rsidR="007736AE" w:rsidRPr="000C67ED" w:rsidRDefault="00D61E2A" w:rsidP="00FB2033">
      <w:pPr>
        <w:pStyle w:val="BodyText"/>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r w:rsidRPr="003958EF">
        <w:rPr>
          <w:i/>
        </w:rPr>
        <w:t>ElasticSearch</w:t>
      </w:r>
      <w:r>
        <w:t xml:space="preserve">, vê-se que há uma tentativa de produzir boa documentação, mas como ainda é uma ferramenta relativamente recente esta carece de algum conteúdo. Já a do </w:t>
      </w:r>
      <w:r w:rsidRPr="003958EF">
        <w:rPr>
          <w:i/>
        </w:rPr>
        <w:t>Solr</w:t>
      </w:r>
      <w:r>
        <w:t xml:space="preserve"> é bastante boa e a comunidade é bastante ativa o que leva a tender para esta ferramenta.</w:t>
      </w:r>
    </w:p>
    <w:p w:rsidR="00B404AA" w:rsidRPr="00173F88" w:rsidRDefault="00B04D56" w:rsidP="00B404AA">
      <w:pPr>
        <w:pStyle w:val="Heading2"/>
      </w:pPr>
      <w:bookmarkStart w:id="33" w:name="_Toc452999221"/>
      <w:r>
        <w:t>Classificação</w:t>
      </w:r>
      <w:bookmarkEnd w:id="33"/>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 xml:space="preserve">resultados com mais significado e até mesmo acelerar o processo de </w:t>
      </w:r>
      <w:r w:rsidR="00290D6C">
        <w:lastRenderedPageBreak/>
        <w:t>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4" w:name="_Toc452999222"/>
      <w:r>
        <w:t>Relações Hierárquicas</w:t>
      </w:r>
      <w:bookmarkEnd w:id="34"/>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dividida em:</w:t>
      </w:r>
    </w:p>
    <w:p w:rsidR="00523438" w:rsidRDefault="003A2249" w:rsidP="00523438">
      <w:pPr>
        <w:pStyle w:val="BodyText"/>
        <w:numPr>
          <w:ilvl w:val="0"/>
          <w:numId w:val="38"/>
        </w:numPr>
      </w:pPr>
      <w:r>
        <w:t>Classificação mono-hierárquica</w:t>
      </w:r>
      <w:r w:rsidR="008E4A23">
        <w:t>: um conceito só pode ter um pai na hierarquia;</w:t>
      </w:r>
    </w:p>
    <w:p w:rsidR="00523438" w:rsidRPr="009B6D1E" w:rsidRDefault="003A2249" w:rsidP="00523438">
      <w:pPr>
        <w:pStyle w:val="BodyText"/>
        <w:numPr>
          <w:ilvl w:val="0"/>
          <w:numId w:val="38"/>
        </w:numPr>
      </w:pPr>
      <w:r>
        <w:t>Classificação poly-hierárquica</w:t>
      </w:r>
      <w:r w:rsidR="008E4A23">
        <w:t>: um conceito pode ter vários pais na hierarquia.</w:t>
      </w:r>
    </w:p>
    <w:p w:rsidR="009B6D1E" w:rsidRDefault="001D7CC5" w:rsidP="00B404AA">
      <w:pPr>
        <w:pStyle w:val="BodyText"/>
      </w:pPr>
      <w:r>
        <w:t>Sendo assim, os autores referem ainda que uma mono-hierarquia não é suficiente para aplicações complexas, no entanto, as poly-hierarquias tendem a ser demasiado volumosas e redundantes não sendo, por isso, muitas vezes utilizadas.</w:t>
      </w:r>
      <w:r w:rsidR="0093057F">
        <w:t xml:space="preserve"> Para resolver tal problema os autores chegam à </w:t>
      </w:r>
      <w:r w:rsidR="008316BE">
        <w:t>conclusão que a poly-hierárquia</w:t>
      </w:r>
      <w:r w:rsidR="0063469B">
        <w:t xml:space="preserve"> pode ser substituída por</w:t>
      </w:r>
      <w:r w:rsidR="0093057F">
        <w:t>:</w:t>
      </w:r>
    </w:p>
    <w:p w:rsidR="0093057F" w:rsidRDefault="0093057F" w:rsidP="00B404AA">
      <w:pPr>
        <w:pStyle w:val="BodyText"/>
      </w:pPr>
    </w:p>
    <w:p w:rsidR="0093057F" w:rsidRPr="000C67ED" w:rsidRDefault="0093057F" w:rsidP="0093057F">
      <w:pPr>
        <w:pStyle w:val="BodyText"/>
      </w:pPr>
      <w:r w:rsidRPr="0093057F">
        <w:rPr>
          <w:lang w:val="en-GB"/>
        </w:rPr>
        <w:t>“Several disjoint monohierarchic classifications connected by a semantic model”</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5" w:name="_Toc452999223"/>
      <w:r>
        <w:t>UMLS</w:t>
      </w:r>
      <w:bookmarkEnd w:id="35"/>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r w:rsidRPr="000B4117">
        <w:rPr>
          <w:b/>
          <w:i/>
        </w:rPr>
        <w:t>Metathesaurus</w:t>
      </w:r>
      <w:r w:rsidRPr="000B4117">
        <w:t xml:space="preserve"> que consiste em termos e c</w:t>
      </w:r>
      <w:r>
        <w:t>ódigos de diversos vocabulários, incluindo CPT</w:t>
      </w:r>
      <w:r w:rsidRPr="000B4117">
        <w:t>, ICD-10-CM, LOINC</w:t>
      </w:r>
      <w:r>
        <w:t>, MeSH, RxNorm, e SNOMED CT;</w:t>
      </w:r>
    </w:p>
    <w:p w:rsidR="00D3598C" w:rsidRDefault="00D3598C" w:rsidP="00D3598C">
      <w:pPr>
        <w:pStyle w:val="BodyText"/>
        <w:numPr>
          <w:ilvl w:val="0"/>
          <w:numId w:val="37"/>
        </w:numPr>
      </w:pPr>
      <w:r w:rsidRPr="000B4117">
        <w:rPr>
          <w:b/>
          <w:i/>
        </w:rPr>
        <w:t>Semantic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Lexicon and Lexical Tools </w:t>
      </w:r>
      <w:r w:rsidRPr="000B4117">
        <w:t>que consiste no processamento de linguagem natural</w:t>
      </w:r>
      <w:r>
        <w:t>.</w:t>
      </w:r>
    </w:p>
    <w:p w:rsidR="00BC41B8" w:rsidRDefault="00D3598C" w:rsidP="00607251">
      <w:pPr>
        <w:pStyle w:val="BodyText"/>
      </w:pPr>
      <w:r>
        <w:t xml:space="preserve">As duas últimas ferramentas são utilizadas para construir o </w:t>
      </w:r>
      <w:r w:rsidRPr="00D05B05">
        <w:rPr>
          <w:i/>
        </w:rPr>
        <w:t>Metathesaurus</w:t>
      </w:r>
      <w:r>
        <w:t xml:space="preserve">. A construção </w:t>
      </w:r>
      <w:r w:rsidR="009F5B09">
        <w:t xml:space="preserve">deste envolve </w:t>
      </w:r>
      <w:r>
        <w:t>o processamento de termos e códigos usando as</w:t>
      </w:r>
      <w:r w:rsidR="00784E0D">
        <w:t xml:space="preserve"> ferramentas lexicais</w:t>
      </w:r>
      <w:r>
        <w:t xml:space="preserve">, agrupando termos sinónimos em conceitos, categorizando conceitos semanticamente e incorporando relações </w:t>
      </w:r>
      <w:r>
        <w:lastRenderedPageBreak/>
        <w:t>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r w:rsidR="00607251">
        <w:t>MeSH</w:t>
      </w:r>
      <w:r w:rsidR="006C3815">
        <w:t xml:space="preserve"> e ICD-9</w:t>
      </w:r>
      <w:r w:rsidR="00607251">
        <w:t>.</w:t>
      </w:r>
    </w:p>
    <w:p w:rsidR="006C3815" w:rsidRDefault="006C3815" w:rsidP="00607251">
      <w:pPr>
        <w:pStyle w:val="BodyText"/>
        <w:rPr>
          <w:b/>
        </w:rPr>
      </w:pPr>
    </w:p>
    <w:p w:rsidR="006C3815" w:rsidRDefault="006C3815" w:rsidP="00607251">
      <w:pPr>
        <w:pStyle w:val="BodyText"/>
        <w:rPr>
          <w:b/>
        </w:rPr>
      </w:pPr>
    </w:p>
    <w:p w:rsidR="006C3815" w:rsidRDefault="006C3815" w:rsidP="00607251">
      <w:pPr>
        <w:pStyle w:val="BodyText"/>
        <w:rPr>
          <w:b/>
        </w:rPr>
      </w:pPr>
      <w:r>
        <w:rPr>
          <w:b/>
        </w:rPr>
        <w:t>SNOMED CT</w:t>
      </w:r>
    </w:p>
    <w:p w:rsidR="006C3815" w:rsidRDefault="006C3815" w:rsidP="00607251">
      <w:pPr>
        <w:pStyle w:val="BodyText"/>
        <w:rPr>
          <w:b/>
        </w:rPr>
      </w:pP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mc:AlternateContent>
          <mc:Choice Requires="wpg">
            <w:drawing>
              <wp:anchor distT="0" distB="0" distL="114300" distR="114300" simplePos="0" relativeHeight="251669504"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7"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DB4506" w:rsidRPr="002B2B35" w:rsidRDefault="00DB4506" w:rsidP="00607251">
                              <w:pPr>
                                <w:pStyle w:val="Caption"/>
                                <w:jc w:val="center"/>
                                <w:rPr>
                                  <w:noProof/>
                                </w:rPr>
                              </w:pPr>
                              <w:bookmarkStart w:id="36" w:name="_Toc452999192"/>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69504"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8"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DB4506" w:rsidRPr="002B2B35" w:rsidRDefault="00DB4506" w:rsidP="00607251">
                        <w:pPr>
                          <w:pStyle w:val="Caption"/>
                          <w:jc w:val="center"/>
                          <w:rPr>
                            <w:noProof/>
                          </w:rPr>
                        </w:pPr>
                        <w:bookmarkStart w:id="37" w:name="_Toc452999192"/>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Default="006C3815" w:rsidP="00D3598C">
      <w:pPr>
        <w:pStyle w:val="BodyText"/>
        <w:rPr>
          <w:b/>
        </w:rPr>
      </w:pPr>
    </w:p>
    <w:p w:rsidR="00607251" w:rsidRDefault="006C3815" w:rsidP="00D3598C">
      <w:pPr>
        <w:pStyle w:val="BodyText"/>
        <w:rPr>
          <w:b/>
        </w:rPr>
      </w:pPr>
      <w:r>
        <w:rPr>
          <w:b/>
        </w:rPr>
        <w:t>ICD-9</w:t>
      </w:r>
    </w:p>
    <w:p w:rsidR="006C3815" w:rsidRDefault="006C3815" w:rsidP="00D3598C">
      <w:pPr>
        <w:pStyle w:val="BodyText"/>
        <w:rPr>
          <w:b/>
        </w:rPr>
      </w:pP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r>
              <w:t>Typhoid fever</w:t>
            </w:r>
          </w:p>
        </w:tc>
      </w:tr>
    </w:tbl>
    <w:p w:rsidR="006C3815" w:rsidRDefault="006C3815" w:rsidP="006C3815">
      <w:pPr>
        <w:pStyle w:val="Caption"/>
        <w:jc w:val="center"/>
        <w:rPr>
          <w:noProof/>
        </w:rPr>
      </w:pPr>
      <w:bookmarkStart w:id="38" w:name="_Toc452999201"/>
      <w:r>
        <w:t xml:space="preserve">Tabela </w:t>
      </w:r>
      <w:fldSimple w:instr=" SEQ Tabela \* ARABIC ">
        <w:r w:rsidR="00E56D64">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8"/>
      <w:r>
        <w:rPr>
          <w:noProof/>
        </w:rPr>
        <w:fldChar w:fldCharType="end"/>
      </w:r>
    </w:p>
    <w:p w:rsidR="004B7D38" w:rsidRDefault="004B7D38" w:rsidP="006C3815"/>
    <w:p w:rsidR="006C3815" w:rsidRDefault="00A86CCF" w:rsidP="006C3815">
      <w:r>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49"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r w:rsidRPr="006C3815">
        <w:rPr>
          <w:b/>
        </w:rPr>
        <w:t>MeSH</w:t>
      </w:r>
    </w:p>
    <w:p w:rsidR="006C3815" w:rsidRDefault="006C3815" w:rsidP="006C3815">
      <w:pPr>
        <w:rPr>
          <w:b/>
        </w:rPr>
      </w:pPr>
    </w:p>
    <w:p w:rsidR="006C3815" w:rsidRDefault="006D0F05" w:rsidP="005A16A6">
      <w:r>
        <w:rPr>
          <w:noProof/>
          <w:lang w:eastAsia="pt-PT"/>
        </w:rPr>
        <w:lastRenderedPageBreak/>
        <mc:AlternateContent>
          <mc:Choice Requires="wpg">
            <w:drawing>
              <wp:anchor distT="0" distB="0" distL="114300" distR="114300" simplePos="0" relativeHeight="251673600"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50">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DB4506" w:rsidRPr="00092340" w:rsidRDefault="00DB4506" w:rsidP="008F32A4">
                              <w:pPr>
                                <w:pStyle w:val="Caption"/>
                                <w:jc w:val="center"/>
                                <w:rPr>
                                  <w:noProof/>
                                </w:rPr>
                              </w:pPr>
                              <w:bookmarkStart w:id="39" w:name="_Toc452999193"/>
                              <w:r>
                                <w:t xml:space="preserve">Figura </w:t>
                              </w:r>
                              <w:fldSimple w:instr=" SEQ Figura \* ARABIC ">
                                <w:r>
                                  <w:rPr>
                                    <w:noProof/>
                                  </w:rPr>
                                  <w:t>6</w:t>
                                </w:r>
                              </w:fldSimple>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73600"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51"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DB4506" w:rsidRPr="00092340" w:rsidRDefault="00DB4506" w:rsidP="008F32A4">
                        <w:pPr>
                          <w:pStyle w:val="Caption"/>
                          <w:jc w:val="center"/>
                          <w:rPr>
                            <w:noProof/>
                          </w:rPr>
                        </w:pPr>
                        <w:bookmarkStart w:id="40" w:name="_Toc452999193"/>
                        <w:r>
                          <w:t xml:space="preserve">Figura </w:t>
                        </w:r>
                        <w:fldSimple w:instr=" SEQ Figura \* ARABIC ">
                          <w:r>
                            <w:rPr>
                              <w:noProof/>
                            </w:rPr>
                            <w:t>6</w:t>
                          </w:r>
                        </w:fldSimple>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r w:rsidR="005A16A6" w:rsidRPr="005A16A6">
        <w:t xml:space="preserve">MeSH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1" w:name="_Toc452999224"/>
      <w:r>
        <w:t>EHR</w:t>
      </w:r>
      <w:bookmarkEnd w:id="41"/>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Utah T</w:t>
      </w:r>
      <w:r w:rsidR="00BC4747" w:rsidRPr="003D0F9C">
        <w:rPr>
          <w:i/>
        </w:rPr>
        <w:t>ogether</w:t>
      </w:r>
      <w:r w:rsidR="00BC4747">
        <w:t xml:space="preserve"> juntamente com a Corporação </w:t>
      </w:r>
      <w:r w:rsidR="00BC4747" w:rsidRPr="003D0F9C">
        <w:rPr>
          <w:i/>
        </w:rPr>
        <w:t>3M</w:t>
      </w:r>
      <w:r w:rsidR="00BC4747">
        <w:t xml:space="preserve"> des</w:t>
      </w:r>
      <w:r>
        <w:t>envolveram um dos primeiros EHR</w:t>
      </w:r>
      <w:r w:rsidR="00BC4747">
        <w:t xml:space="preserve"> (</w:t>
      </w:r>
      <w:r w:rsidR="00BC4747" w:rsidRPr="003D0F9C">
        <w:rPr>
          <w:i/>
        </w:rPr>
        <w:t>Health Evaluation through Logical Processing - HELP</w:t>
      </w:r>
      <w:r w:rsidR="00BC4747">
        <w:t>). Ao longo dos anos foram desenvolvidas várias outras ferramentas nesta área como:</w:t>
      </w:r>
      <w:r w:rsidR="00845A92">
        <w:t xml:space="preserve"> </w:t>
      </w:r>
      <w:r w:rsidR="00845A92" w:rsidRPr="00845A92">
        <w:rPr>
          <w:i/>
        </w:rPr>
        <w:t>AllScripts</w:t>
      </w:r>
      <w:r w:rsidR="0028059E">
        <w:t xml:space="preserve">, </w:t>
      </w:r>
      <w:r w:rsidR="0028059E" w:rsidRPr="0028059E">
        <w:rPr>
          <w:i/>
        </w:rPr>
        <w:t>EHRserver</w:t>
      </w:r>
      <w:r w:rsidR="0028059E">
        <w:t>,</w:t>
      </w:r>
      <w:r w:rsidR="00BC4747">
        <w:t xml:space="preserve"> etc.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w:t>
      </w:r>
      <w:r w:rsidR="00BC4747">
        <w:lastRenderedPageBreak/>
        <w:t xml:space="preserve">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A norma EHR está construída da seguinte forma</w:t>
      </w:r>
      <w:r w:rsidR="003D0F9C">
        <w:t xml:space="preserve"> </w:t>
      </w:r>
      <w:r w:rsidR="003D0F9C" w:rsidRPr="00204FE0">
        <w:rPr>
          <w:highlight w:val="red"/>
        </w:rPr>
        <w:t>(bibliografia</w:t>
      </w:r>
      <w:r w:rsidR="00204FE0" w:rsidRPr="00204FE0">
        <w:rPr>
          <w:highlight w:val="red"/>
        </w:rPr>
        <w:t>-</w:t>
      </w:r>
      <w:r w:rsidR="00E91BAB">
        <w:rPr>
          <w:highlight w:val="red"/>
        </w:rPr>
        <w:t>ricardo</w:t>
      </w:r>
      <w:r w:rsidR="00204FE0" w:rsidRPr="00204FE0">
        <w:rPr>
          <w:highlight w:val="red"/>
        </w:rPr>
        <w:t>correia</w:t>
      </w:r>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r w:rsidRPr="003D0F9C">
        <w:rPr>
          <w:b/>
        </w:rPr>
        <w:t>Template</w:t>
      </w:r>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Fold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omposition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Section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ntrie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lement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Data values</w:t>
            </w:r>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bookmarkStart w:id="42" w:name="_Toc452999202"/>
      <w:r>
        <w:t xml:space="preserve">Tabela </w:t>
      </w:r>
      <w:fldSimple w:instr=" SEQ Tabela \* ARABIC ">
        <w:r w:rsidR="00E56D64">
          <w:rPr>
            <w:noProof/>
          </w:rPr>
          <w:t>3</w:t>
        </w:r>
      </w:fldSimple>
      <w:r>
        <w:t xml:space="preserve"> - Modelo de referência</w:t>
      </w:r>
      <w:r w:rsidR="008F49FD">
        <w:t xml:space="preserve">, </w:t>
      </w:r>
      <w:r w:rsidR="008F49FD" w:rsidRPr="008F49FD">
        <w:rPr>
          <w:highlight w:val="red"/>
        </w:rPr>
        <w:t>bibliografia</w:t>
      </w:r>
      <w:bookmarkEnd w:id="42"/>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r w:rsidRPr="00EF1AA7">
        <w:rPr>
          <w:i/>
        </w:rPr>
        <w:t>templates</w:t>
      </w:r>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r w:rsidR="003B618B" w:rsidRPr="007F2D01">
        <w:rPr>
          <w:i/>
        </w:rPr>
        <w:t>template</w:t>
      </w:r>
      <w:r w:rsidR="003B618B">
        <w:t xml:space="preserve"> para receber os seus dados</w:t>
      </w:r>
      <w:r>
        <w:t xml:space="preserve">). </w:t>
      </w:r>
    </w:p>
    <w:p w:rsidR="006D2B15" w:rsidRDefault="00046DF8" w:rsidP="005728ED">
      <w:r>
        <w:t xml:space="preserve">Neste contexto surge o </w:t>
      </w:r>
      <w:r w:rsidRPr="00704EEC">
        <w:rPr>
          <w:i/>
        </w:rPr>
        <w:t>openEHR</w:t>
      </w:r>
      <w:r>
        <w:t xml:space="preserve">, que é uma comunidade virtual que trabalha no sentido de tornar os documentos físicos em documentos eletrónicos seguindo a norma EHR, criando arquétipos e </w:t>
      </w:r>
      <w:r w:rsidRPr="00046DF8">
        <w:rPr>
          <w:i/>
        </w:rPr>
        <w:t>templates</w:t>
      </w:r>
      <w:r>
        <w:t>.</w:t>
      </w:r>
      <w:r w:rsidR="005728ED">
        <w:t xml:space="preserve"> Este tem definidos uma séria de padrões que seguem a especificação do EHR. Assim sendo, na imagem seguinte estão presentes os atores envolvidos no </w:t>
      </w:r>
      <w:r w:rsidR="005728ED" w:rsidRPr="00704EEC">
        <w:rPr>
          <w:i/>
        </w:rPr>
        <w:t>openEHR</w:t>
      </w:r>
      <w:r w:rsidR="006D2B15">
        <w:t xml:space="preserve">: </w:t>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4864"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DB4506" w:rsidRPr="00522E1F" w:rsidRDefault="00DB4506" w:rsidP="006D2B15">
                            <w:pPr>
                              <w:pStyle w:val="Caption"/>
                              <w:jc w:val="center"/>
                            </w:pPr>
                            <w:bookmarkStart w:id="43" w:name="_Toc452999194"/>
                            <w:r>
                              <w:t xml:space="preserve">Figura </w:t>
                            </w:r>
                            <w:fldSimple w:instr=" SEQ Figura \* ARABIC ">
                              <w:r>
                                <w:rPr>
                                  <w:noProof/>
                                </w:rPr>
                                <w:t>7</w:t>
                              </w:r>
                            </w:fldSimple>
                            <w:r>
                              <w:t xml:space="preserve"> - Atores envolvidos no </w:t>
                            </w:r>
                            <w:r w:rsidRPr="00704EEC">
                              <w:rPr>
                                <w:i/>
                              </w:rPr>
                              <w:t>openEHR</w:t>
                            </w:r>
                            <w:r>
                              <w:t xml:space="preserve">, </w:t>
                            </w:r>
                            <w:r w:rsidRPr="006D2B15">
                              <w:rPr>
                                <w:highlight w:val="red"/>
                              </w:rPr>
                              <w:t>bibliografia</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DB4506" w:rsidRPr="00522E1F" w:rsidRDefault="00DB4506" w:rsidP="006D2B15">
                      <w:pPr>
                        <w:pStyle w:val="Caption"/>
                        <w:jc w:val="center"/>
                      </w:pPr>
                      <w:bookmarkStart w:id="44" w:name="_Toc452999194"/>
                      <w:r>
                        <w:t xml:space="preserve">Figura </w:t>
                      </w:r>
                      <w:fldSimple w:instr=" SEQ Figura \* ARABIC ">
                        <w:r>
                          <w:rPr>
                            <w:noProof/>
                          </w:rPr>
                          <w:t>7</w:t>
                        </w:r>
                      </w:fldSimple>
                      <w:r>
                        <w:t xml:space="preserve"> - Atores envolvidos no </w:t>
                      </w:r>
                      <w:r w:rsidRPr="00704EEC">
                        <w:rPr>
                          <w:i/>
                        </w:rPr>
                        <w:t>openEHR</w:t>
                      </w:r>
                      <w:r>
                        <w:t xml:space="preserve">, </w:t>
                      </w:r>
                      <w:r w:rsidRPr="006D2B15">
                        <w:rPr>
                          <w:highlight w:val="red"/>
                        </w:rPr>
                        <w:t>bibliografia</w:t>
                      </w:r>
                      <w:bookmarkEnd w:id="44"/>
                    </w:p>
                  </w:txbxContent>
                </v:textbox>
                <w10:wrap type="through"/>
              </v:shape>
            </w:pict>
          </mc:Fallback>
        </mc:AlternateContent>
      </w:r>
      <w:r w:rsidRPr="006D2B15">
        <w:rPr>
          <w:noProof/>
          <w:lang w:eastAsia="pt-PT"/>
        </w:rPr>
        <w:drawing>
          <wp:anchor distT="0" distB="0" distL="114300" distR="114300" simplePos="0" relativeHeight="251682816"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diversas ferramentas</w:t>
      </w:r>
      <w:r w:rsidR="00393B1C">
        <w:t xml:space="preserve"> que fazem uso dela</w:t>
      </w:r>
      <w:r w:rsidR="0000345A">
        <w:t xml:space="preserve">. </w:t>
      </w:r>
      <w:r w:rsidR="006D2B15">
        <w:t>Duas delas</w:t>
      </w:r>
      <w:r w:rsidR="0000345A">
        <w:t xml:space="preserve"> são apresentadas nos tópicos seguintes.</w:t>
      </w:r>
    </w:p>
    <w:p w:rsidR="00F84DFA" w:rsidRPr="00213817" w:rsidRDefault="00086478" w:rsidP="00F84DFA">
      <w:pPr>
        <w:pStyle w:val="Heading3"/>
      </w:pPr>
      <w:bookmarkStart w:id="45" w:name="_Toc452999225"/>
      <w:r w:rsidRPr="00213817">
        <w:t>AllScripts</w:t>
      </w:r>
      <w:bookmarkEnd w:id="45"/>
    </w:p>
    <w:p w:rsidR="00F84DFA" w:rsidRDefault="00F84DFA" w:rsidP="00BC4747">
      <w:r>
        <w:t>Something</w:t>
      </w:r>
    </w:p>
    <w:p w:rsidR="00F84DFA" w:rsidRPr="00213817" w:rsidRDefault="00F84DFA" w:rsidP="00F84DFA">
      <w:pPr>
        <w:pStyle w:val="Heading3"/>
      </w:pPr>
      <w:bookmarkStart w:id="46" w:name="_Toc452999226"/>
      <w:r w:rsidRPr="00213817">
        <w:t>EHRserver (cabolabs)</w:t>
      </w:r>
      <w:bookmarkEnd w:id="46"/>
    </w:p>
    <w:p w:rsidR="00CD4AB2" w:rsidRDefault="00B96575" w:rsidP="007D16FF">
      <w:r w:rsidRPr="00B96575">
        <w:t xml:space="preserve">O </w:t>
      </w:r>
      <w:r w:rsidRPr="00E65FEE">
        <w:rPr>
          <w:i/>
        </w:rPr>
        <w:t>EHRServer</w:t>
      </w:r>
      <w:r w:rsidRPr="00B96575">
        <w:t xml:space="preserve"> </w:t>
      </w:r>
      <w:r w:rsidR="00E65FEE">
        <w:t xml:space="preserve">é um repositório de informação clínica gratuito que </w:t>
      </w:r>
      <w:r>
        <w:t>segue</w:t>
      </w:r>
      <w:r w:rsidRPr="00B96575">
        <w:t xml:space="preserve"> uma arquitetura orientada a serviços</w:t>
      </w:r>
      <w:r w:rsidR="00E65FEE">
        <w:t xml:space="preserve"> </w:t>
      </w:r>
      <w:r w:rsidR="000655A3">
        <w:t>(REST API)</w:t>
      </w:r>
      <w:r w:rsidR="005467AC">
        <w:t xml:space="preserve"> </w:t>
      </w:r>
      <w:r w:rsidR="00E65FEE">
        <w:t>e é compatível</w:t>
      </w:r>
      <w:r w:rsidRPr="00B96575">
        <w:t xml:space="preserve"> </w:t>
      </w:r>
      <w:r w:rsidR="00E65FEE">
        <w:t xml:space="preserve">com o padrão do </w:t>
      </w:r>
      <w:r w:rsidR="00E65FEE" w:rsidRPr="00E65FEE">
        <w:rPr>
          <w:i/>
        </w:rPr>
        <w:t>ope</w:t>
      </w:r>
      <w:r w:rsidR="00FF673B">
        <w:rPr>
          <w:i/>
        </w:rPr>
        <w:t>n</w:t>
      </w:r>
      <w:r w:rsidR="00E65FEE" w:rsidRPr="00E65FEE">
        <w:rPr>
          <w:i/>
        </w:rPr>
        <w:t>EHR</w:t>
      </w:r>
      <w:r w:rsidR="00E65FEE">
        <w:t>.</w:t>
      </w:r>
      <w:r w:rsidR="00FF673B">
        <w:t xml:space="preserve"> </w:t>
      </w:r>
      <w:r w:rsidR="00CD4AB2" w:rsidRPr="00CD4AB2">
        <w:rPr>
          <w:highlight w:val="red"/>
        </w:rPr>
        <w:t>(bibliografia, pablo pazos)</w:t>
      </w:r>
      <w:r w:rsidR="00CD4AB2">
        <w:t xml:space="preserve"> Com a REST API, o </w:t>
      </w:r>
      <w:r w:rsidR="00CD4AB2" w:rsidRPr="0039549C">
        <w:rPr>
          <w:i/>
        </w:rPr>
        <w:t>EHRServer</w:t>
      </w:r>
      <w:r w:rsidR="00CD4AB2">
        <w:t xml:space="preserve"> possibilita o armazenamento e a pesquisa de dados clínicos de muitas forma</w:t>
      </w:r>
      <w:r w:rsidR="0039549C">
        <w:t>s</w:t>
      </w:r>
      <w:r w:rsidR="00CD4AB2">
        <w:t>, suportando di</w:t>
      </w:r>
      <w:r w:rsidR="0039549C">
        <w:t>versos formatos como XML e JSON.</w:t>
      </w:r>
      <w:r w:rsidR="00CD4AB2" w:rsidRPr="00CD4AB2">
        <w:t xml:space="preserve"> </w:t>
      </w:r>
      <w:r w:rsidR="0039549C">
        <w:t xml:space="preserve">É ainda </w:t>
      </w:r>
      <w:r w:rsidR="00A4185D">
        <w:t xml:space="preserve">possível </w:t>
      </w:r>
      <w:r w:rsidR="0039549C">
        <w:t xml:space="preserve">criar </w:t>
      </w:r>
      <w:r w:rsidR="0039549C" w:rsidRPr="0039549C">
        <w:rPr>
          <w:i/>
        </w:rPr>
        <w:t>queries</w:t>
      </w:r>
      <w:r w:rsidR="0039549C">
        <w:t xml:space="preserve"> de forma simples através da interface do utilizador, com o </w:t>
      </w:r>
      <w:r w:rsidR="0039549C" w:rsidRPr="0039549C">
        <w:rPr>
          <w:i/>
        </w:rPr>
        <w:t>EHRServer Query Builder</w:t>
      </w:r>
      <w:r w:rsidR="0039549C">
        <w:t>.</w:t>
      </w:r>
      <w:r w:rsidR="007D16FF">
        <w:t xml:space="preserve"> </w:t>
      </w:r>
      <w:r w:rsidR="00B1791C" w:rsidRPr="007D16FF">
        <w:t xml:space="preserve">Além disto, como é </w:t>
      </w:r>
      <w:r w:rsidR="00B1791C" w:rsidRPr="007D16FF">
        <w:rPr>
          <w:i/>
        </w:rPr>
        <w:t>opensource</w:t>
      </w:r>
      <w:r w:rsidR="007D16FF" w:rsidRPr="007D16FF">
        <w:rPr>
          <w:i/>
        </w:rPr>
        <w:t xml:space="preserve"> </w:t>
      </w:r>
      <w:r w:rsidR="007D16FF" w:rsidRPr="007D16FF">
        <w:t>é poss</w:t>
      </w:r>
      <w:r w:rsidR="007D16FF">
        <w:t xml:space="preserve">ível adapta-lo às </w:t>
      </w:r>
      <w:r w:rsidR="00C55220">
        <w:t xml:space="preserve">diferentes </w:t>
      </w:r>
      <w:r w:rsidR="007D16FF">
        <w:t>necessidades.</w:t>
      </w:r>
    </w:p>
    <w:p w:rsidR="00E65E08" w:rsidRDefault="006E490D" w:rsidP="00E83140">
      <w:r>
        <w:t xml:space="preserve">No </w:t>
      </w:r>
      <w:r w:rsidRPr="006E490D">
        <w:rPr>
          <w:highlight w:val="yellow"/>
        </w:rPr>
        <w:t>anexo x</w:t>
      </w:r>
      <w:r w:rsidR="00C55220">
        <w:t xml:space="preserve"> é apresentado o modelo EER</w:t>
      </w:r>
      <w:r w:rsidR="00C93727">
        <w:t xml:space="preserve"> da base de dados do EHRServer em mysql</w:t>
      </w:r>
      <w:r w:rsidR="00E65E08">
        <w:t>.</w:t>
      </w:r>
    </w:p>
    <w:p w:rsidR="000868F0" w:rsidRDefault="000868F0" w:rsidP="00E83140">
      <w:r>
        <w:t xml:space="preserve">Como pode ser observado e, analisando apenas as tabelas diretamente relacionados com o EHR, cada pessoa pode ter vários </w:t>
      </w:r>
      <w:r w:rsidRPr="00A13901">
        <w:rPr>
          <w:b/>
        </w:rPr>
        <w:t>ehr</w:t>
      </w:r>
      <w:r>
        <w:t>’s</w:t>
      </w:r>
      <w:r w:rsidR="00A13901">
        <w:t xml:space="preserve"> e para cada um destes existem várias </w:t>
      </w:r>
      <w:r w:rsidR="00A13901" w:rsidRPr="00A13901">
        <w:rPr>
          <w:b/>
        </w:rPr>
        <w:t>contribution</w:t>
      </w:r>
      <w:r w:rsidR="00A13901">
        <w:t xml:space="preserve">, isto é, cada </w:t>
      </w:r>
      <w:r w:rsidR="00A13901" w:rsidRPr="00A13901">
        <w:rPr>
          <w:b/>
        </w:rPr>
        <w:t>ehr</w:t>
      </w:r>
      <w:r w:rsidR="00A13901">
        <w:t xml:space="preserve"> tem vários registos/contribuições clínicas de um doente.</w:t>
      </w:r>
      <w:r w:rsidR="00523AA4">
        <w:t xml:space="preserve"> Para cada uma destas contribuições é fácil entender a tabela </w:t>
      </w:r>
      <w:r w:rsidR="00523AA4" w:rsidRPr="00523AA4">
        <w:rPr>
          <w:b/>
        </w:rPr>
        <w:t>version</w:t>
      </w:r>
      <w:r w:rsidR="00523AA4">
        <w:t xml:space="preserve">, faz o registo de versões de cada registo. Ao lado da tabela </w:t>
      </w:r>
      <w:r w:rsidR="00523AA4" w:rsidRPr="00523AA4">
        <w:rPr>
          <w:b/>
        </w:rPr>
        <w:t>version</w:t>
      </w:r>
      <w:r w:rsidR="00523AA4">
        <w:t xml:space="preserve"> tem a tabela </w:t>
      </w:r>
      <w:r w:rsidR="00523AA4" w:rsidRPr="00523AA4">
        <w:rPr>
          <w:b/>
        </w:rPr>
        <w:t>audit_details</w:t>
      </w:r>
      <w:r w:rsidR="00523AA4">
        <w:t xml:space="preserve"> que é responsável pelo armazenamento de dados </w:t>
      </w:r>
      <w:r w:rsidR="00523AA4">
        <w:lastRenderedPageBreak/>
        <w:t xml:space="preserve">como data em que foi submetido um registo, médico que o submeteu, etc. Seguindo em direção a </w:t>
      </w:r>
      <w:r w:rsidR="00523AA4" w:rsidRPr="00C93727">
        <w:rPr>
          <w:b/>
        </w:rPr>
        <w:t>composition_index</w:t>
      </w:r>
      <w:r w:rsidR="00523AA4">
        <w:t xml:space="preserve">, é possível observar </w:t>
      </w:r>
      <w:r w:rsidR="00C93727">
        <w:t>que várias versões seguem apenas uma composição (</w:t>
      </w:r>
      <w:r w:rsidR="00C93727" w:rsidRPr="00C93727">
        <w:rPr>
          <w:b/>
        </w:rPr>
        <w:t>composition_index</w:t>
      </w:r>
      <w:r w:rsidR="00C93727">
        <w:t xml:space="preserve">), ou seja, apesar das várias versões nas quais pode ser alterado o conteúdo de um registo, a sua composição/estrutura são sempre as mesmas (segue a estrutura do </w:t>
      </w:r>
      <w:r w:rsidR="00C93727" w:rsidRPr="00C93727">
        <w:rPr>
          <w:i/>
        </w:rPr>
        <w:t>template</w:t>
      </w:r>
      <w:r w:rsidR="00C93727">
        <w:t xml:space="preserve">). Sendo assim cada </w:t>
      </w:r>
      <w:r w:rsidR="00870064">
        <w:t xml:space="preserve">composição pode conter vários valores, os quais são registados em </w:t>
      </w:r>
      <w:r w:rsidR="00870064" w:rsidRPr="00870064">
        <w:rPr>
          <w:b/>
        </w:rPr>
        <w:t>data_value_index</w:t>
      </w:r>
      <w:r w:rsidR="00870064">
        <w:t>. Para cada um destes é feita a separação pelas tabelas respetivas de acordo com o tipo de dados que representam.</w:t>
      </w:r>
    </w:p>
    <w:p w:rsidR="00202806" w:rsidRPr="002B632A" w:rsidRDefault="00985C3F" w:rsidP="00D02CD2">
      <w:r>
        <w:t xml:space="preserve">Com isto, e como já referido anteriormente, é de fácil reparo que o </w:t>
      </w:r>
      <w:r w:rsidRPr="00653C81">
        <w:rPr>
          <w:i/>
        </w:rPr>
        <w:t>EHRServer</w:t>
      </w:r>
      <w:r>
        <w:t xml:space="preserve"> permite uma uniformização dos registos clínicos, aproveitando-se da estrutura em </w:t>
      </w:r>
      <w:r w:rsidRPr="00985C3F">
        <w:rPr>
          <w:i/>
        </w:rPr>
        <w:t>templates</w:t>
      </w:r>
      <w:r>
        <w:t xml:space="preserve"> e arquétipos </w:t>
      </w:r>
      <w:r w:rsidR="00653C81">
        <w:t>para guardar dados com diferentes estruturas</w:t>
      </w:r>
      <w:r>
        <w:t>.</w:t>
      </w:r>
    </w:p>
    <w:p w:rsidR="004B7590" w:rsidRPr="007B53B3" w:rsidRDefault="004B7590" w:rsidP="004A787D">
      <w:pPr>
        <w:pStyle w:val="Heading2"/>
      </w:pPr>
      <w:bookmarkStart w:id="47" w:name="_Toc452999227"/>
      <w:r w:rsidRPr="007B53B3">
        <w:t>Resumo</w:t>
      </w:r>
      <w:bookmarkEnd w:id="19"/>
      <w:bookmarkEnd w:id="47"/>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Apache Lucene</w:t>
      </w:r>
      <w:r>
        <w:t xml:space="preserve">, </w:t>
      </w:r>
      <w:r w:rsidRPr="00E83341">
        <w:rPr>
          <w:i/>
        </w:rPr>
        <w:t>Apache Solr</w:t>
      </w:r>
      <w:r>
        <w:t xml:space="preserve">, </w:t>
      </w:r>
      <w:r w:rsidRPr="00E83341">
        <w:rPr>
          <w:i/>
        </w:rPr>
        <w:t>Elasticsearch</w:t>
      </w:r>
      <w:r>
        <w:t xml:space="preserve"> e </w:t>
      </w:r>
      <w:r w:rsidRPr="00E83341">
        <w:rPr>
          <w:i/>
        </w:rPr>
        <w:t>Sphinx Search</w:t>
      </w:r>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como por exemplo: SNOMED, ICD-9 e MeSH.</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3"/>
          <w:headerReference w:type="default" r:id="rId54"/>
          <w:footerReference w:type="even" r:id="rId55"/>
          <w:footerReference w:type="default" r:id="rId56"/>
          <w:headerReference w:type="first" r:id="rId57"/>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Heading1"/>
      </w:pPr>
      <w:bookmarkStart w:id="48" w:name="_Toc452999228"/>
      <w:r>
        <w:t>Solução</w:t>
      </w:r>
      <w:bookmarkEnd w:id="48"/>
    </w:p>
    <w:p w:rsidR="00B6346D" w:rsidRDefault="00B6346D" w:rsidP="00B6346D">
      <w:pPr>
        <w:pStyle w:val="BodyText"/>
      </w:pPr>
      <w:r>
        <w:t xml:space="preserve">Como analisado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r w:rsidRPr="00D56980">
        <w:rPr>
          <w:i/>
        </w:rPr>
        <w:t>Sorl</w:t>
      </w:r>
      <w:r>
        <w:t xml:space="preserve">, e como solução para uniformizar a informação, o </w:t>
      </w:r>
      <w:r w:rsidRPr="00D56980">
        <w:rPr>
          <w:i/>
        </w:rPr>
        <w:t>EHRServer</w:t>
      </w:r>
      <w:r>
        <w:t>, a arquitetura apresentada a seguir foi construída a pensar não só nestes dois fatores mas também nas necessidades exigidas pela aplicação de forma a apresentar ao utilizador resultados interessantes do ponto de vista clínico.</w:t>
      </w:r>
    </w:p>
    <w:p w:rsidR="00784332" w:rsidRPr="007262B8" w:rsidRDefault="00B6346D" w:rsidP="00B6346D">
      <w:pPr>
        <w:pStyle w:val="BodyText"/>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Heading2"/>
      </w:pPr>
      <w:bookmarkStart w:id="49" w:name="_Toc452999229"/>
      <w:r>
        <w:t>Arquitetura</w:t>
      </w:r>
      <w:bookmarkEnd w:id="49"/>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BodyText"/>
      </w:pPr>
      <w:r>
        <w:rPr>
          <w:noProof/>
          <w:lang w:eastAsia="pt-PT"/>
        </w:rPr>
        <mc:AlternateContent>
          <mc:Choice Requires="wpg">
            <w:drawing>
              <wp:anchor distT="0" distB="0" distL="114300" distR="114300" simplePos="0" relativeHeight="251693056"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8">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DB4506" w:rsidRPr="006065DF" w:rsidRDefault="00DB4506" w:rsidP="00CD44A2">
                              <w:pPr>
                                <w:pStyle w:val="Caption"/>
                                <w:jc w:val="center"/>
                                <w:rPr>
                                  <w:noProof/>
                                </w:rPr>
                              </w:pPr>
                              <w:bookmarkStart w:id="50" w:name="_Toc452999195"/>
                              <w:r>
                                <w:t xml:space="preserve">Figura </w:t>
                              </w:r>
                              <w:fldSimple w:instr=" SEQ Figura \* ARABIC ">
                                <w:r>
                                  <w:rPr>
                                    <w:noProof/>
                                  </w:rPr>
                                  <w:t>8</w:t>
                                </w:r>
                              </w:fldSimple>
                              <w:r>
                                <w:t xml:space="preserve"> - Estrutura da aplicação cliente/servidor</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93056"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OOSvDAAAA2wAAAA8AAABkcnMvZG93bnJldi54bWxET01rwkAQvRf8D8sIvRTd2FrR1FVEWrDg&#10;pVHwOmSnSTQ7G3bXmPTXd4VCb/N4n7Ncd6YWLTlfWVYwGScgiHOrKy4UHA8fozkIH5A11pZJQU8e&#10;1qvBwxJTbW/8RW0WChFD2KeooAyhSaX0eUkG/dg2xJH7ts5giNAVUju8xXBTy+ckmUmDFceGEhva&#10;lpRfsqtR4C8/5+z46aav7V6e3vvdk+lfrko9DrvNG4hAXfgX/7l3Os5fwP2XeI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45K8MAAADbAAAADwAAAAAAAAAAAAAAAACf&#10;AgAAZHJzL2Rvd25yZXYueG1sUEsFBgAAAAAEAAQA9wAAAI8DAAAAAA==&#10;">
                  <v:imagedata r:id="rId59" o:title="client-server" croptop="34880f" cropleft="15607f"/>
                  <v:path arrowok="t"/>
                </v:shape>
                <v:shape id="Text Box 34" o:spid="_x0000_s1048" type="#_x0000_t202" style="position:absolute;top:13811;width:45624;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DB4506" w:rsidRPr="006065DF" w:rsidRDefault="00DB4506" w:rsidP="00CD44A2">
                        <w:pPr>
                          <w:pStyle w:val="Caption"/>
                          <w:jc w:val="center"/>
                          <w:rPr>
                            <w:noProof/>
                          </w:rPr>
                        </w:pPr>
                        <w:bookmarkStart w:id="51" w:name="_Toc452999195"/>
                        <w:r>
                          <w:t xml:space="preserve">Figura </w:t>
                        </w:r>
                        <w:fldSimple w:instr=" SEQ Figura \* ARABIC ">
                          <w:r>
                            <w:rPr>
                              <w:noProof/>
                            </w:rPr>
                            <w:t>8</w:t>
                          </w:r>
                        </w:fldSimple>
                        <w:r>
                          <w:t xml:space="preserve"> - Estrutura da aplicação cliente/servidor</w:t>
                        </w:r>
                        <w:bookmarkEnd w:id="51"/>
                      </w:p>
                    </w:txbxContent>
                  </v:textbox>
                </v:shape>
                <w10:wrap type="tight"/>
              </v:group>
            </w:pict>
          </mc:Fallback>
        </mc:AlternateContent>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r w:rsidR="00B90FB8" w:rsidRPr="00B90FB8">
        <w:rPr>
          <w:i/>
        </w:rPr>
        <w:t>queries</w:t>
      </w:r>
      <w:r w:rsidR="00B90FB8">
        <w:t xml:space="preserve"> para o lado do servidor funcionar de acordo com a sua implementação.</w:t>
      </w:r>
    </w:p>
    <w:p w:rsidR="00267C56" w:rsidRPr="006D67B2" w:rsidRDefault="009A689D" w:rsidP="009A689D">
      <w:pPr>
        <w:pStyle w:val="BodyText"/>
      </w:pPr>
      <w:r>
        <w:rPr>
          <w:noProof/>
          <w:lang w:eastAsia="pt-PT"/>
        </w:rPr>
        <mc:AlternateContent>
          <mc:Choice Requires="wpg">
            <w:drawing>
              <wp:anchor distT="0" distB="0" distL="114300" distR="114300" simplePos="0" relativeHeight="251704320" behindDoc="0" locked="0" layoutInCell="1" allowOverlap="1" wp14:anchorId="79A7242D" wp14:editId="1C23CD62">
                <wp:simplePos x="0" y="0"/>
                <wp:positionH relativeFrom="margin">
                  <wp:align>left</wp:align>
                </wp:positionH>
                <wp:positionV relativeFrom="paragraph">
                  <wp:posOffset>476885</wp:posOffset>
                </wp:positionV>
                <wp:extent cx="5520690" cy="5187950"/>
                <wp:effectExtent l="0" t="0" r="3810" b="0"/>
                <wp:wrapThrough wrapText="bothSides">
                  <wp:wrapPolygon edited="0">
                    <wp:start x="0" y="0"/>
                    <wp:lineTo x="0" y="21494"/>
                    <wp:lineTo x="21540" y="21494"/>
                    <wp:lineTo x="21540"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520690" cy="5187950"/>
                          <a:chOff x="0" y="0"/>
                          <a:chExt cx="5520690" cy="5187950"/>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60">
                            <a:extLst>
                              <a:ext uri="{28A0092B-C50C-407E-A947-70E740481C1C}">
                                <a14:useLocalDpi xmlns:a14="http://schemas.microsoft.com/office/drawing/2010/main" val="0"/>
                              </a:ext>
                            </a:extLst>
                          </a:blip>
                          <a:srcRect l="16406" t="13538"/>
                          <a:stretch/>
                        </pic:blipFill>
                        <pic:spPr bwMode="auto">
                          <a:xfrm>
                            <a:off x="0" y="0"/>
                            <a:ext cx="5520690" cy="4762500"/>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19650"/>
                            <a:ext cx="5520690" cy="368300"/>
                          </a:xfrm>
                          <a:prstGeom prst="rect">
                            <a:avLst/>
                          </a:prstGeom>
                          <a:solidFill>
                            <a:prstClr val="white"/>
                          </a:solidFill>
                          <a:ln>
                            <a:noFill/>
                          </a:ln>
                          <a:effectLst/>
                        </wps:spPr>
                        <wps:txbx>
                          <w:txbxContent>
                            <w:p w:rsidR="00DB4506" w:rsidRPr="00E01FDE" w:rsidRDefault="00DB4506" w:rsidP="00267C56">
                              <w:pPr>
                                <w:pStyle w:val="Caption"/>
                                <w:jc w:val="center"/>
                                <w:rPr>
                                  <w:noProof/>
                                </w:rPr>
                              </w:pPr>
                              <w:bookmarkStart w:id="52" w:name="_Toc452999196"/>
                              <w:r>
                                <w:t xml:space="preserve">Figura </w:t>
                              </w:r>
                              <w:fldSimple w:instr=" SEQ Figura \* ARABIC ">
                                <w:r>
                                  <w:rPr>
                                    <w:noProof/>
                                  </w:rPr>
                                  <w:t>9</w:t>
                                </w:r>
                              </w:fldSimple>
                              <w:r>
                                <w:t xml:space="preserve"> - Arquitetura da solução</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A7242D" id="Group 32" o:spid="_x0000_s1049" style="position:absolute;left:0;text-align:left;margin-left:0;margin-top:37.55pt;width:434.7pt;height:408.5pt;z-index:251704320;mso-position-horizontal:left;mso-position-horizontal-relative:margin" coordsize="55206,518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8NQhnBAAAKwoAAA4AAABkcnMvZTJvRG9jLnhtbKRWS2/jNhC+F+h/&#10;IHQtFMtvW4izcGQnTZFugk0WufhCU5TERiJZkracFv3vnaEkZ/Modrt7kDQcUsOZb74Z8vTDoSrJ&#10;nhsrlFwE/ZMoIFwylQqZL4LP9xfhLCDWUZnSUkm+CJ64DT6c/fzTaa1jPlCFKlNuCBiRNq71Iiic&#10;03GvZ1nBK2pPlOYSJjNlKupgaPJeamgN1quyN4iiSa9WJtVGMW4taFfNZHDm7WcZZ+4myyx3pFwE&#10;4Jvzb+PfW3z3zk5pnBuqC8FaN+h3eFFRIWHTo6kVdZTsjHhjqhLMKKsyd8JU1VNZJhj3MUA0/ehV&#10;NJdG7bSPJY/rXB9hAmhf4fTdZtnH/a0hIl0Ew0FAJK0gR35bAmMAp9Z5DGsujb7Tt6ZV5M0I4z1k&#10;psIvREIOHtanI6z84AgD5Xg8iCZzQJ/B3Lg/m87HLfCsgOy8+Y8V66/82es27qF/R3e0YDE8LU4g&#10;vcHp63yCv9zO8KA1Un2TjYqax50OIaWaOrEVpXBPnp6QPHRK7m8FuzXN4BnywbSDHKZxV4KalFsG&#10;DE3izWcLhbX5TVGVM2UMF3Sz4vbRKb1Z//qJ/ELuVGngcyVTflgplpRCCqbsxisooypMeQgTu4pL&#10;p2x4XLASFmw7XLIRFc253Vhndt6Jkz90jqlHx9HXxnOKyF4r9miJVElBZc6XVkN9QdXj6t7L5X74&#10;IuxtKfSFKEtilHsQrrgrqAay9X3Z4GSLOIT+itzvJK0pnC6yphMYXgL4StpCaBsQE/Nqy4HY5ipt&#10;NgE+XluHbEVm+ur8ezBbRtF8cB4m4ygJR9F0HS7no2k4jdbTUTSa9ZN+8g+62B/FO8sBAFqutGh9&#10;Be0bb98txbZpNUXumwXZU9+SEDrvUPf1LoIKIUFfrWGfAGZsYP3JKJr4JtYfjoczhB3mneGOFV0K&#10;Opib/FkoWrKtf1cpQE13Tnm0/3fRjqaTwTjyRXssPSCEse6Sq4qgADiDl9483UMMTVzdEnRUKky/&#10;97mULxRgs9G8l6HxEKKeDybhcrmahqPRahaen4OUJOv5aAiQjNfHDNmCpqq+2VoGxZT+eJKaIMCr&#10;l8lBqiOyLethiI0SDjDbkRhG30YMPL7ea/2+OgBNNPvcMIb9rmHcI4XP1YGACrxsl2GPJu4A+rYq&#10;Ud942nXMV60aGD6fdO0Ybb5p2MPJbPijqbeqFClmH9OOnEigb/kCqAvhuO8fwOQvV/0nRfyh3hLs&#10;OTyU3GF78EeZrwzUbFX6BIhAx/FHk9XsQsDu19S6W2rgoIdDCS4v7gZeWanqRaBaKSCFMn+9p8f1&#10;kFuYDUgNF4dFYP/cUTwxyisJWcdbRieYTth2gtxVicJShmuRZl6EH4wrOzEzqnoAUixxF5iiksFe&#10;i8B1YuJgBBNwJ2J8ufRyc/BcyzsNx1XT7BDl+8MDNbotTwfZ/ag6XtH4VZU2a31D0UtoFBfCl/Az&#10;ikB2HADHveRvJL4s2tsTXnm+HPtVz3e8s38B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bqtwNN8AAAAHAQAADwAAAGRycy9kb3ducmV2LnhtbEyPwU7DMBBE70j8g7VI3KjjQksb4lRV&#10;BZyqSrRIiNs23iZRYzuK3ST9e5YT3HY0o5m32Wq0jeipC7V3GtQkAUGu8KZ2pYbPw9vDAkSI6Aw2&#10;3pGGKwVY5bc3GabGD+6D+n0sBZe4kKKGKsY2lTIUFVkME9+SY+/kO4uRZVdK0+HA5baR0ySZS4u1&#10;44UKW9pUVJz3F6vhfcBh/ahe++35tLl+H2a7r60ire/vxvULiEhj/AvDLz6jQ85MR39xJohGAz8S&#10;NTzPFAh2F/PlE4gjH8upApln8j9//gMAAP//AwBQSwMECgAAAAAAAAAhABjQfBKPYgEAj2IBABUA&#10;AABkcnMvbWVkaWEvaW1hZ2UxLmpwZWf/2P/gABBKRklGAAEBAAABAAEAAP/bAEMAAwICAgICAwIC&#10;AgMDAwMEBgQEBAQECAYGBQYJCAoKCQgJCQoMDwwKCw4LCQkNEQ0ODxAQERAKDBITEhATDxAQEP/b&#10;AEMBAwMDBAMECAQECBALCQsQEBAQEBAQEBAQEBAQEBAQEBAQEBAQEBAQEBAQEBAQEBAQEBAQEBAQ&#10;EBAQEBAQEBAQEP/AABEIA3QEJ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87+N3xu8PfAnw9pPiH&#10;xD4d8Ra5/bmtQaDY2Og2iXN3NdzJI8arG8ibs+UVAUlizKADnj0Svnf9sj/mh3/ZZvDP/txQAf8A&#10;DZH/AFar+0R/4Q3/ANvo/wCGyP8Aq1X9oj/whv8A7fX0RRQB87/8Nkf9Wq/tEf8AhDf/AG+j/hsj&#10;/q1X9oj/AMIb/wC319EUUAfO/wDw2R/1ar+0R/4Q3/2+j/hsj/q1X9oj/wAIb/7fX0RRQB87/wDD&#10;ZH/Vqv7RH/hDf/b6P+GyP+rVf2iP/CG/+319EUUAfO//AA2R/wBWq/tEf+EN/wDb6P8Ahsj/AKtV&#10;/aI/8Ib/AO319EUUAfO//DZH/Vqv7RH/AIQ3/wBvo/4bI/6tV/aI/wDCG/8At9fRFFAHzv8A8Nkf&#10;9Wq/tEf+EN/9vo/4bI/6tV/aI/8ACG/+319EUUAfO/8Aw2R/1ar+0R/4Q3/2+j/hsj/q1X9oj/wh&#10;v/t9fRFFAHzv/wANkf8AVqv7RH/hDf8A2+j/AIbI/wCrVf2iP/CG/wDt9fRFFAHzv/w2R/1ar+0R&#10;/wCEN/8Ab6P+GyP+rVf2iP8Awhv/ALfX0RRQB87/APDZH/Vqv7RH/hDf/b6P+GyP+rVf2iP/AAhv&#10;/t9fRFFAHzv/AMNkf9Wq/tEf+EN/9vo/4bI/6tV/aI/8Ib/7fX0RRQB87/8ADZH/AFar+0R/4Q3/&#10;ANvo/wCGyP8Aq1X9oj/whv8A7fX0RRQB87/8Nkf9Wq/tEf8AhDf/AG+j/hsj/q1X9oj/AMIb/wC3&#10;19EUUAfO/wDw2R/1ar+0R/4Q3/2+j/hsj/q1X9oj/wAIb/7fX0RRQB87/wDDZH/Vqv7RH/hDf/b6&#10;P+GyP+rVf2iP/CG/+319EUUAfO//AA2R/wBWq/tEf+EN/wDb6P8Ahsj/AKtV/aI/8Ib/AO319EUU&#10;AfO//DZH/Vqv7RH/AIQ3/wBvo/4bI/6tV/aI/wDCG/8At9fRFFAHzv8A8Nkf9Wq/tEf+EN/9vo/4&#10;bI/6tV/aI/8ACG/+319EUUAfO/8Aw2R/1ar+0R/4Q3/2+j/hsj/q1X9oj/whv/t9fRFFAHzv/wAN&#10;kf8AVqv7RH/hDf8A2+j/AIbI/wCrVf2iP/CG/wDt9fRFFAHzv/w2R/1ar+0R/wCEN/8Ab6P+GyP+&#10;rVf2iP8Awhv/ALfX0RRQB87/APDZH/Vqv7RH/hDf/b6P+GyP+rVf2iP/AAhv/t9fRFFAHzv/AMNk&#10;f9Wq/tEf+EN/9vo/4bI/6tV/aI/8Ib/7fX0RRQB87/8ADZH/AFar+0R/4Q3/ANvo/wCGyP8Aq1X9&#10;oj/whv8A7fX0RRQB87/8Nkf9Wq/tEf8AhDf/AG+j/hsj/q1X9oj/AMIb/wC319EUUAfO/wDw2R/1&#10;ar+0R/4Q3/2+j/hsj/q1X9oj/wAIb/7fX0RRQB87/wDDZH/Vqv7RH/hDf/b6P+GyP+rVf2iP/CG/&#10;+319EUUAfO//AA2R/wBWq/tEf+EN/wDb6P8Ahsj/AKtV/aI/8Ib/AO319EUUAfO//DZH/Vqv7RH/&#10;AIQ3/wBvo/4bI/6tV/aI/wDCG/8At9fRFFAHzv8A8Nkf9Wq/tEf+EN/9vo/4bI/6tV/aI/8ACG/+&#10;319EUUAfO/8Aw2R/1ar+0R/4Q3/2+j/hsj/q1X9oj/whv/t9fRFFAHzv/wANkf8AVqv7RH/hDf8A&#10;2+j/AIbI/wCrVf2iP/CG/wDt9fRFFAHzv/w2R/1ar+0R/wCEN/8Ab6P+GyP+rVf2iP8Awhv/ALfX&#10;0RRQB87/APDZH/Vqv7RH/hDf/b6P+GyP+rVf2iP/AAhv/t9fRFFAHzv/AMNkf9Wq/tEf+EN/9vo/&#10;4bI/6tV/aI/8Ib/7fX0RRQB87/8ADZH/AFar+0R/4Q3/ANvo/wCGyP8Aq1X9oj/whv8A7fX0RRQB&#10;87/8Nkf9Wq/tEf8AhDf/AG+j/hsj/q1X9oj/AMIb/wC319EUUAfO/wDw2R/1ar+0R/4Q3/2+j/hs&#10;j/q1X9oj/wAIb/7fX0RRQB87/wDDZH/Vqv7RH/hDf/b6P+GyP+rVf2iP/CG/+319EUUAfO//AA2R&#10;/wBWq/tEf+EN/wDb6P8Ahsj/AKtV/aI/8Ib/AO319EUUAfO//DZH/Vqv7RH/AIQ3/wBvo/4bI/6t&#10;V/aI/wDCG/8At9fRFFAHzv8A8Nkf9Wq/tEf+EN/9vo/4bI/6tV/aI/8ACG/+319EUUAfO/8Aw2R/&#10;1ar+0R/4Q3/2+j/hsj/q1X9oj/whv/t9fRFFAHzv/wANkf8AVqv7RH/hDf8A2+j/AIbI/wCrVf2i&#10;P/CG/wDt9fRFFAHzv/w2R/1ar+0R/wCEN/8Ab6P+GyP+rVf2iP8Awhv/ALfX0RRQB87/APDZH/Vq&#10;v7RH/hDf/b6P+GyP+rVf2iP/AAhv/t9fRFFAHzv/AMNkf9Wq/tEf+EN/9vo/4bI/6tV/aI/8Ib/7&#10;fX0RRQB87/8ADZH/AFar+0R/4Q3/ANvo/wCGyP8Aq1X9oj/whv8A7fX0RRQB87/8Nkf9Wq/tEf8A&#10;hDf/AG+j/hsj/q1X9oj/AMIb/wC319EUUAfO/wDw2R/1ar+0R/4Q3/2+j/hsj/q1X9oj/wAIb/7f&#10;X0RRQB87/wDDZH/Vqv7RH/hDf/b6P+GyP+rVf2iP/CG/+319EUUAfO//AA2R/wBWq/tEf+EN/wDb&#10;6ral+21p2jaddavq/wCzJ+0BY2FjC9zdXVz4LWKGCFFLPI7tOFVVUEliQAASa+ka87/aO/5N6+KH&#10;/Yma3/6QzUAdV4K8V6d478G6D440iG5hsPEWmWuq2sdyqrMkM8SyorhSyhgrgEAkZzgnrW1Xnf7O&#10;P/JvXwv/AOxM0T/0hhr0SgAooooAKKKKACiiigAooooAKKKKACiiigAooooAKKKKACiiigAooooA&#10;KKKKACiiigAr53/bI/5od/2Wbwz/AO3FfRFfO/7ZH/NDv+yzeGf/AG4oA+iKKKKACiiigAooooAK&#10;KKKACiiigAooooAKKKKACiiigAooooAKKKKACiiigAooooAKKKKACiiigAooooAKKKKACiiigAoo&#10;ooAKKKKACiiigAooooAKKKKACiiigAooooAKKKKACiiigAooooAKKKKACiiigAooooAKKKKACiii&#10;gAooooAKKKKACiiigAooooAKKKKACiiigAooooAKKKKACiiigAooooAKKKKACiiigAooooAKKKKA&#10;CiiigAooooAKKKKACiiigAqlq2s6VoVm1/rF/DaQLxvkbGT6AdSfYc18x/F39vTwF4Yvrjwv8MUi&#10;8S6vCxilvmJFhbsOuGGGmIP93C/7R6V4na/FfxR471Uaz4p1ua+uGPy7zhIwf4UQfKo9gKAP0M0/&#10;UrDVbVL3TbuK5gkGVeNsj/6x9qs18meFPiYfCNoNQOpPbgjhF+Yy47bejf0z1FfSHw88VSeNvB2n&#10;eKJbZbdr5ZG8sHoFkZB+YXP40AdHXnf7R3/JvXxQ/wCxM1v/ANIZq9Erzv8AaO/5N6+KH/Yma3/6&#10;QzUAH7OP/JvXwv8A+xM0T/0hhr0SvO/2cf8Ak3r4X/8AYmaJ/wCkMNeiUAFFFFABRRRQAUUUUAFF&#10;FFABRRRQAUUUUAFFFFABRRRQAUUUUAFFFFABRRRQAUUUUAFfO/7ZH/NDv+yzeGf/AG4r6Ir53/bI&#10;/wCaHf8AZZvDP/txQB9EUUUUAFFFFABRRRQAUUUUAFFFFABRRRQAUUUUAFFFFABRRRQAUUUUAFFF&#10;FABRRRQAUUUUAFFFFABRRRQAUUUUAFFFFABRRRQAUUUUAFFFFABRRRQAUUUUAFFFFABRRRQAUUUU&#10;AFFFFABRRRQAUUUUAFFFFABRRRQAUUUUAFFFFABRRRQAUUUUAFFFFABRRRQAUUUUAFFFFABRRRQA&#10;UUUUAFFFFABRRRQAUUUUAFFFFABRRRQAUUUUAFFFFABRRRQAUUUUAFFFFAH46eFfCHhbxXcRWlxq&#10;Unh/XJSfJMwHl3vP3lyQHJHJCtuGfmFdNaSt4M1268PyyrdXNlIqecRhOVDZC9zyOpx14NVvhxHf&#10;6hpU9rbaZpni/S95S70m7KJPC2eVUuPLcf3Vk2cHIcjArk/Ed3a6X44vrSy8Pz6DCrgrp8/lh4Mj&#10;nPlu6cnLDDEYI+ldValGKclv/XzX3P1OajUk3yv+v0/H5HudhqLalCJpZC8mBkk/lX3N8Av+SQ+H&#10;f+uU3/o+Svzo8I62CEUtwa/Rb4AMG+EHhxlPBimP/keSuU6T0KvO/wBo7/k3r4of9iZrf/pDNXol&#10;ed/tHf8AJvXxQ/7EzW//AEhmoAP2cf8Ak3r4X/8AYmaJ/wCkMNeiV53+zj/yb18L/wDsTNE/9IYa&#10;9EoAKKKKACiiigAooooAKKKKACiiigAooooAKKKKACiiigAooooAKKKKACiiigAooooAK+d/2yP+&#10;aHf9lm8M/wDtxX0RXzv+2R/zQ7/ss3hn/wBuKAPoiiivOvid8efAnwtvrTw/qP8Aaet+JtSQyWHh&#10;zQbJ77U7pR1YRJ9xBg/O5VeDzxQB6LRXg58cfteeMUSTwj8GvB3gm3blZvGGuSXkzJ2Jt7FfkP8A&#10;smTI746VE/wu/a41wmTV/wBqHRtAVlINvoPgq3lXv0kuZGYdR0GfcdwD32ivn1/2Y/iTqUgl8Q/t&#10;dfFGU7lJGmva6eOBg8JGRz+nXmmH9ji1nd/7Q/aY+P19FLnfBP42IjPOfupCvT06UAfQtFfO/wDw&#10;xR4R/wCi1fGf/wALKX/4ij/hijwj/wBFq+M//hZS/wDxFAH0RRXzv/wxR4R/6LV8Z/8Awspf/iKe&#10;P2OLWB0/s/8AaY+P1jFFjZBB42JjHOfuvC3X06UAfQtFfPqfsx/EnTZDL4e/a6+KMR3MQNSe11Ac&#10;jA4eMDj9evFSp8Lv2uNDIk0j9qHRtfVVAFvr3gq3iXt1ktpFY9D1Gfc9gD32ivBx44/a88HI8ni7&#10;4NeDvG1uvLTeD9cks5lTuRb3y/Of9kSZPbPSuy+GHx68B/FO9u9A006novibTUD3/hzXbJ7HU7VT&#10;0YxP99enzoWXkc80AejUUUUAFFFFABRRRQAUUUUAFFFFABRRRQAUUUUAFFFFABRRRQAUUUUAFFFF&#10;ABRRRQAUUUUAFFFFABRRRQAUUUUAFFFFABRRRQAUUUUAFFFFABRRRQAUUUUAFFFFABRRRQAUUUUA&#10;FFFFABRRRQAUUUUAFFFFABRRRQAUUUUAFFFFABRRRQAUUUUAFFFFABRXlV3+0d4Jm1W60rwboXiv&#10;xuti7Q3d94Y0eS+sYJ1OGgN0CIWlU/eRGZl6MAeKP+F+/wDVFfir/wCE5/8AbKAPVaK8q/4X7/1R&#10;X4q/+E5/9so/4X7/ANUV+Kv/AITn/wBsoA9Voryr/hfv/VFfir/4Tn/2yj/hfv8A1RX4q/8AhOf/&#10;AGygD1WivKv+F+/9UV+Kv/hOf/bKP+F+/wDVFfir/wCE5/8AbKAPVaK8q/4X7/1RX4q/+E5/9so/&#10;4X7/ANUV+Kv/AITn/wBsoA9Voryr/hfv/VFfir/4Tn/2yuaT9s34YJ8R9L+FWpeGvGuneItTvLWy&#10;a3uNGz9ha5IWB7oRuzQJIzKqs4AO4HoCQAe9UUUUAFFFFAH5VfDTwjp3iDTYdWlcWdzbTrYpd2Oo&#10;rBfwsYhKheNSHMMgEwQsrxlrecEKVXd458YHn0L4rX+nXOrXeoPGkWbm78vzZPl43eWiLwMDhR05&#10;ycmv0c8S/sjx+H9Ym174ZeRJaOXddLnISS33EExwSHgoePlcrgKPmbjHip/4J6+Nfip8Xb/xd8SN&#10;UHhjw0jQqIbaWKe+vAEG4IVLRxLnjc245B+QjBrapUclyrYyhTUXfqeA/Cyy8ReMdWttC8LaRd6p&#10;qE3KQW0ZdsDqxx91R3Y4A7mv1Q+DXhjWfBvwy0Lw14gjjj1GyhcTpHIHVWaR3A3Dg4DAHHGc9al+&#10;Gnwl+H3wh0FPD3gDw3baZb4XzZFG+e4YDG6WVss5+pwOwA4rr6xNQrzv9o7/AJN6+KH/AGJmt/8A&#10;pDNXoled/tHf8m9fFD/sTNb/APSGagA/Zx/5N6+F/wD2Jmif+kMNeiV53+zj/wAm9fC//sTNE/8A&#10;SGGvRKACiiigAooooAKKKKACiiigAooooAKKKKACiiigAooooAKKKKACiiigAooooAKKKKACvnf9&#10;sj/mh3/ZZvDP/txX0RXzv+2R/wA0O/7LN4Z/9uKAPoivkj9mTx34I074q/GvVvG9yth4k1b4kapo&#10;llrGoR+Xb3NpaeWkFjFcN8okjGD5RILB0Khtp2/W9fFf7OsniW88V/HnRvDd34a8Sxt8T9fk1TwT&#10;rREXnW7TIFu4Ztj4LEMjJJGyN5aDdEcswB9qUV85JZ/DrwwBHL4T+K/wneM7RHpAu59MQ+qpZtc2&#10;KLxwXROMAgdKvad450qWf7L4e/bN0O7uOotPEFvpMk6jsGjhFrIPxAPFAHv9FeXWEvxuvR5mj/Ev&#10;4Y63FjKmLw/dwkj3ZNQlH4gD6VdEv7QsXWx+Hd17/ar6DP8A5DegD0SivPP7S/aDX/mTfh5J/wBz&#10;NfJ/7YNR/av7QX/QhfDz/wAK6+/+VtAHodFeef2l+0G3/Mm/DyP/ALma+f8A9sFpDL+0LL0sfh3a&#10;+/2q+nx/5DSgD0SivLr+X43WQ8zWPiX8MdEixljL4fu5iB7M+oRD8SD9K5HUfHOlRT/ZfEP7Zuh2&#10;lx1Np4ft9JjnYdwscwupD+AJ5oA9/r5J/aa8d+CNQ+K3wU1bwRcLqHiPSfiPpeiXmsWCeZb21pd+&#10;Yk9jJcL8pkkGSIgSVCOWC7hu6l7P4deJwY4vCfxX+LDyHaY9XF3Bpjn1ZLxraxdeeSiPxkAHpXnH&#10;7RUniWz8V/AbRvEl34a8NRr8T9Ak0vwTopEvk26zOGu5ptiZKkqipHGqL5kg3SnDKAfalFFFABRR&#10;RQAUUUUAFFFFABRRRQAUUUUAFFFFABRRRQAUUUUAFFFFABRRRQAUUUUAFFFFABRRRQAUUUUAFFFF&#10;ABRRRQAUUUUAFFFFABRRRQAUUUUAFFFFABRRRQAUUUUAFFFFABRRRQAUUUUAFFFFABRRRQAUUUUA&#10;FFFFABRRRQAUUUUAFFFFABXyR4y0T9pb49+O/Fthpt94Gf4c+F9cl0KPw7eajqFgdTeOGGRpL97a&#10;NnmTMuBEsiRMBiSN6+t68q+BH/IR+KX/AGUC/wD/AEltKAMDS7P9rzQ9Ot9H0Xwp8C9PsLOMQ29r&#10;a3upxQwxjoqItuFUDsAMVa+0/tof9Ab4K/8Agz1b/wCMV7VRQB4r9p/bQ/6A3wV/8Gerf/GKPtP7&#10;aH/QG+Cv/gz1b/4xXtVFAHiv2n9tD/oDfBX/AMGerf8Axij7T+2h/wBAb4K/+DPVv/jFe1UUAeK/&#10;af20P+gN8Ff/AAZ6t/8AGKPtP7aH/QG+Cv8A4M9W/wDjFe1UUAeK/af20P8AoDfBX/wZ6t/8Yo+0&#10;/tof9Ab4K/8Agz1b/wCMV7VRQB8wXGqftL+P/i6vwK8eeL/DPgjS38OHxJeX/gY3Eup3cP2n7ObV&#10;Lm6UC1DFtxkjjMg2jY6E5HRfEH4ZeA/hV4R8B+G/AHhq10iyPxD0Caby9zzXMpuhumnmcmSeU95J&#10;GZj3NaLf8npp/wBkub/07LWv+0H/AMg7wJ/2UDw//wClQoA9VooooAwvHXihvBXg7WPFi6Tc6mdK&#10;tJLoWlspaSbaM4G0McepCkgAkA9K8Vvv2vND0vwDpninVLn4c2t3rWrS6TY3UvxBt18PO8cPnOz6&#10;m0AeMgAoY2thL5gwEK/PXvGvaQmvaPd6O+oX9iLuIx/abC4aC4hPZ43HKsDz3HYgjIrzmP8AZ+06&#10;K1mvF+Ivi4eKpb4ah/wli/2empCUQeRjy1tBZsnlfKVa3IPDHLAMADK0H9obUfHlt4cm+GXg/SfE&#10;I1vTtRv55x4iVbSH7FcR28qQzwwSrcb3kzG4CqygElc8Xbr44W+sLo7eHrC6+zXiaDdXFzHcRo0J&#10;1C7ESW7K8TgkKshfG1gAACpYMvZ6F8PdP0TVNM1p9c1rU7/TNPudO+0ahdCZ7hZ5o5ZJJDtHzbol&#10;2hNqKpKqgAUDG0f4G+DNCsdRsNOn1NI9T8Sx+KJS06sUuY5klSFMr8sAaMAJ1ALYPOaAOUf40eMb&#10;7xN4Z1JvDUGk+CNR1HU40v1v1nub23tLW5Yma3MI+zhnhDoUlkLKvz7M7TJL+0B4n0jQL7X/ABT8&#10;MY7FZvDtz4n0CC31r7RJfW0IjLQ3OYEFrcYmi+RTMnJ+ckYroLH4E+HbLX7XVj4l8RXGm6fdXd3Y&#10;aDNPAdPtHuo5UuFQCISsrec5CvIwQ8JsXKmrY/s9eHINNv8ASdS8XeKNYtptJl0HTlvri2Y6Pp8m&#10;zdBbFIFLZ8uP55/NkwiguRxQB6D4cu9evtGt7vxNpNlpmoygtLa2d613FGMnbiVooix24J+QAEkA&#10;sBk8d+0d/wAm9fFD/sTNb/8ASGavQ1UIoUdAMV55+0d/yb18UP8AsTNb/wDSGagA/Zx/5N6+F/8A&#10;2Jmif+kMNeiV53+zj/yb18L/APsTNE/9IYa9EoAKKKKACiiigAooooAKKKKACiiigAooooAKKKKA&#10;CiiigAooooAKKKKACiiigAooooAK+d/2yP8Amh3/AGWbwz/7cV9EV87/ALZH/NDv+yzeGf8A24oA&#10;+iK+VP2aPh74R8eRfGkeJNK824sfjR4neyvreeS2vLNyLcFoLiJlliPurDPfNfVdfO/7G/8AzXH/&#10;ALLN4m/9t6APQV8AfFDQ8jwl8Z7m5hUfurXxRo8OpIg/uiWBradh7ySO3uelVtRtvjdPB9n1nwP8&#10;M/FcY7SaldWGR7Rva3I/Av8AjXqFFAHgd/4CsL8lvEX7F3gvUXzktaS6VcHPqDPFEf5VSbwJ4Ftg&#10;B/wxRr0Hvp8mhIo+mzUUP6V6j4/+J134L1nSvDujfDbxR4y1TVre5u0tdDl06IwwwNErvI19d2yY&#10;3TRgBWY8njAzXQ+G9cvta0GHWda8Lan4YnkDNLp2qy2j3FuATy7Ws00PIGflkbg84ORQB4YPC3gN&#10;ev7K/wARYPaO9tB/6L1Kl/4RrwD/ANG0/E76fb4//ljXrE3xk+EFtpia3cfFXwfFp0t6unJdvrlq&#10;sLXZAIgDl9plIZSEzuwRxzWpqHjvwPpPiHTvCOq+MtCstd1dDJp2mXGowx3d4o6tDCzB5APVQaAP&#10;Ej4W8Bt0/ZX+Is/tJe2h/wDRmpUq+BPAtyCP+GKNen99Qk0J1P136i5/SvdJPFHh1LVLtNasZkme&#10;eKARXKMZ5YQ5ljj5+Z18uTKjkbGzjBriNL/aO+DuoXs+nX3jfSNGubPw/ZeJruLVdRtrZrWxus7G&#10;lBk+QrhdxPyjzI/mO4UAcfYeArCwIbw7+xd4L0585DXculW5z6kwRSn+ddZp1t8boIPs+jeB/hn4&#10;UjPaPUrq/wAD3jS1th+Af8a9E0fWdH8RaXba54f1Wz1PTr2MTW15ZzrNBPGejI6EqwPqDirlAHnD&#10;eAPihrmB4t+M9zbQsP3tr4X0eHTUcf3TLO1zOo945Eb3HSvG/wBpf4e+EfAcXwWHhvSvKuL740eG&#10;Hvb64nkuby8cC4Aae4lZpZT7sxx2xX1XXzv+2R/zQ7/ss3hn/wBuKAPoiiiigAooooAKKKKACiii&#10;gAooooAKKKKACiiigAooooAKKKKACiiigAooooAKKKKACiiigAooooAKKKKACiiigAooooAKKKKA&#10;CiiigAooooAKKKKACiiigAooooAKKKKACiiigAooooAKKKKACiiigAooooAKKKKACiiigAooooAK&#10;KKKACiiigAryr4Ef8hH4pf8AZQL/AP8ASW0r1WvKvgR/yEfil/2UC/8A/SW0oA9VoorlPivrmqeG&#10;fhj4r8RaHci31HTNGvLu1lMauI5UiZkba2Q2CBweKAOrorwPXfjL4wbQfBllpV1bW+uyaxbWviZh&#10;ArBIo9Rgsp1RWyE82SYFT1CBsc8jQ0X4s6hbeKJ/GGt+HL238IeJJp9P0m/bW2uGR7GO4di2niFU&#10;t0lEEzLIssrv8gcINqqAe2UV4K3xx+IdlqTeIPEXgi20zRR4OvvEllYQ6sty14qS23lec5gVreYJ&#10;IwaNfMjG8YdyOOr8c/ErVrDWpPDmjxfY5bLUfDfm3W5ZPOhv71opItjLhcJGw3A5+fjaRmgD0+iv&#10;LvDvxi1vWPEGmfbvA8Vl4V8Rahc6XomrLqhlupriATEme08lVhicW8hjZZpCfl3KmazPjL8V/HPh&#10;+z8V2Pw+8L29z/wjOlJd6lq0+oLDJaSTKxi+z27QulyVC73DvGApG3eflAB7JRXgmpftb+CdL+Kr&#10;/De41Twgn2XVrbQLmGfxZbw6417MI9rQ6UU3y24MqhpPMVuGKxso3V73QB4m3/J6af8AZLm/9Oy1&#10;r/tB/wDIO8Cf9lA8P/8ApUKyG/5PTT/slzf+nZa1/wBoP/kHeBP+ygeH/wD0qFAHqtFFFABRRRQA&#10;UUUUAFFFFABXnf7R3/JvXxQ/7EzW/wD0hmr0SvO/2jv+Tevih/2Jmt/+kM1AB+zj/wAm9fC//sTN&#10;E/8ASGGvRK87/Zx/5N6+F/8A2Jmif+kMNeiUAFFFFABRRRQAUUUUAFFFFABRRRQAUUUUAFFFFABR&#10;RRQAUUUUAFFFFABRRRQAUUUUAFfO/wC2R/zQ7/ss3hn/ANuK+iK+d/2yP+aHf9lm8M/+3FAH0RXz&#10;v+xv/wA1x/7LN4m/9t6+iK+d/wBjf/muP/ZZvE3/ALb0AfRFFFFAHh3x98HatrvjLwpr0Pw++IPi&#10;nTdP0/UrW4j8FeLF0G9hmle1aMvL/aNi0kREUmVEjDdtJXgEb3h7wj4j1bw1o13Y6t8SfBNvptvc&#10;W8nhXW9R0zVZr/lgpvLyQ3075yCDHeqdpAbBBA6rxH4su9P8VaL4T0qGF7nUILvUbp5lYrFZ24QM&#10;Rgj52kmhUZOMbzzjB8J+FX7SPiTxjqPhpf8Ahb/wl8a3OubRqHhnwtp0sWq6GGgeRnuH/tG5G2Jk&#10;CPvhhyTwQ2EIAzxR8HPiVpmj/Dq68NQ+LrUaL4P/AOEa1DTfCknh43EMsgg3lxrEMtu0J8tldoWE&#10;nyrhZQcC1qHwm+IOhax4Vs/CnhzX3kgsNEtb+8m1PStR0e4Fkw41CG5jinWWIbjFNYxgswUsEAxX&#10;tHg/xy2p/CbSfiP4jFvbtcaDFrF8IAVijzAJX2hiSFHOMkn3NeOzftAfES11O2sde1TwJ4Y1QW1n&#10;JbeHdctprWfxLLNbxylLC+luY4ImDu8IQpO2+MltgYYANPSfCXxMXWNF8NXXgC4g0/w9r+vahJrL&#10;ajaNb3cN5HemAwxrKZs5uEVxJGm1vu71ywxdR+GHjy30ixsrjwBr2oND4S8OQrcaHrVhaXljqOnS&#10;zM6wtPJ5bzDz1ZA4MDhHDuvyhvSp/Enxa8Ya1q4+HVx4W0jTPDt5/Z8y65p1xeTancrEryJG8NxE&#10;tqitIqeYVnyVf5MAZsfDL4p33xC1q5tZNLhsLeHQ7C/aDJeaG7kuLyG4hZ8hXVHtcAhRnk9wAAW/&#10;gnpHi3RPAcNn40tWt9Qe7upws1vZQ3ZiklZ1a7Fl/opuW3FpGh+QsSRnk13lc1pvie7k8c6v4M1K&#10;GJWt7S31PT5Y1I822kLRurZJy6SRnJGBtkj4znPS0AFfO/7ZH/NDv+yzeGf/AG4r6Ir5q/bi0XRv&#10;Emk/BrQPEWk2WqaXqHxg8OW15ZXtuk8FxCwuA0ckbgq6kEgqQQRQB9JmSNfvSKPqajN3ar965iH1&#10;cV5kP2U/2XV+7+zb8LB9PB2nf/GaeP2Wf2Y1+7+zl8Lx9PCGn/8AxmgD0c6jp6/ev7cfWVf8aYdY&#10;0lfvapaD6zr/AI158P2X/wBmlfu/s8fDIfTwlp//AMap4/Zm/ZvX7v7Pvw1H08KWH/xqgDuzr2hr&#10;97WbEfW4T/GmHxJ4dX72v6cPrdR/41xQ/Zs/Z1X7vwC+HA+nhWx/+NU8fs5fs9r934EfDsfTwvY/&#10;/GqAOvPivwuv3vEmlD63kf8AjTD4x8Ir97xVo4+t9F/8VXLD9nn4Ar934G/D4fTwzZf/ABunj9n/&#10;AOA6/d+CfgIfTw3Z/wDxugDoz438Fr97xfog+uoRf/FUw+PvAq/e8aaCPrqUP/xVYQ+A3wNX7vwY&#10;8Cj6eHbP/wCN08fAz4Jr934O+CB9PD1p/wDG6ANc/ET4fr97x14eH11OD/4qmH4l/DlfveP/AA2P&#10;rqsH/wAVWcPgl8GV+78I/BY+mgWn/wAbp4+DPwfX7vwo8HD6aFa//EUAWz8Ufhmv3viL4YH11e3/&#10;APi6Yfiv8LV+98SvCo+us23/AMXUY+D/AMJV+78LvCI+miW3/wARTx8JfhWv3fhn4UH00a2/+IoA&#10;afi98J1+98T/AAkPrrdt/wDF0w/GT4Qr974q+Dx9dctf/i6sD4WfDFfu/DjwuPpo9v8A/EU8fDL4&#10;br934feGh9NJt/8A4igCifjV8G1+98WvBg+uvWv/AMcqM/HH4Kr974weCR9fEFp/8crVHw4+Hq/d&#10;8B+HR9NLg/8AiaePh/4DX7vgnQB9NNh/+JoAxD8d/gev3vjL4GH18RWf/wAcph+P3wJX73xq8Bj6&#10;+JLP/wCOV0I8C+CV+74O0MfTT4f/AImnjwZ4PX7vhPRh9LCL/wCJoA5g/tCfANfvfHDwAPr4lsv/&#10;AI5TD+0V+z6v3vjr8PR9fE9l/wDHa60eEvCq/d8M6SPpZR/4U8eGPDa/d8PaYPpaR/4UAYXhr4yf&#10;CHxpqqaD4O+Kvg/XdTkRpFstM1y1up2VRlmEcbliAOpxxXjHgjxvrPiTx9cW+rfGX4zw3KeJ9Qsk&#10;0ix+Hscnh7yYLyWOOI6l/YrqIzGih3N5kMWG9SMD6MttI0mykE1npdpBIBgPFAqnH1ArzrTPgrr2&#10;h61LfaD8e/iBp+lTarPqraFHa6FJZbpp2nlh3yaa1z5bO7/8tt4DfKwwCADE8d/GnxhF4R8f2/g7&#10;wrBb+JvBej3lzetfXrJbWtwFLWux/IcTCSINMPkwoCqwBY4u6Z8XPiRd2viOWX4aaGg8MyQWE8z+&#10;K/KhkvHgt5XbfJaoEtUW4bdKf3n7v5YWLYG9c/BPwndWOpWb3uqrJrlje2Gr3KzIJtRS5JLPM2zB&#10;dCT5ZAAQEqBtO2qmofArQ9U8I6h4WvfFfiCWfUdStdYk1ZxZNdLewRwokwja3Ns3+oRijwsm4k7Q&#10;MAAGJ4B+OsvxBk0EC10+3uJPEt7oF9/YWuRanpsskFi8+6K5a3Rpo/ujhYWDgg5ClWzPiZ8ffEHw&#10;m8e+J28UW3hqHwfYaVoo0+5v9fFgFv725uIQbh5Lfy4IT5fzyGVtqxAqjs5Udt4W+Cfh7wrewalF&#10;r+u6hdw61NrzTX00LGW6ls/sr7gkSgIU+YIoUK3C4QBBL4w+Dui+MfEE/iWfxFr2m3c1na2w/s+W&#10;BBFNbTNNbXSF4mYSxtJIAM+WyyMsiOMYAOQ8MftQeHNe8DzePPJ0bUdM0nVDpGt3nhjXE1qzt52j&#10;RoXtp4o1+0xu0scZO2NkZ/mTAYiHUfjD8U9C+IOpaRqXgbSZbOXRtDGmadHrbeeNVvZ7iMxyt9k2&#10;rEPKO+QO21Ycqjlyo7i3+EemXGl2mleMPFHiDxgkFxJd3J1yaB1vZmj8tWlihijhVUXJWOJI4wxL&#10;lS+GrO1X4D6Hq08d1N4w8UR3EWnWdgk6XFuZBJZztNaXW9oS3nxM7gEnY6sRIklAGv4O8dar4i0f&#10;XovEWgRaLr/hyd7PUrO1vvtcCyeQkyPBcNFGZEZJEIZokIOQV458+Px/8XWmkQ6hpvw9j1fTdK8M&#10;6T4i1q/vNdW3uBBdrKXEMcdrsmmQQliD5CNngrwp9M8IfD6w8JaNqGmtrWqaze6zM9zqerai0Ju7&#10;2Zo1j8xxDHHEuERFCxxooCjC9c5MPwU8KweHtS8NpqGqm21Xw/ZeHJnMsfmLbWySLG6ny8CQiVtx&#10;II4GFHcA8w8UftM698Ntf8WWfjpPAun2jeJ00bwxc634uXSbIINOhupPtdxJaYh4bKhfPdnk2ABU&#10;310ej/tG3HjfRNL1P4XeFNL8TTz6fdapqCp4ijS2ht7edoH+zXEcUqXTPIj+VxHGyrlnjyBXR658&#10;D9N1XW9S8SaZ458U6Dql7dxahb3OnPZlrC5W2Fs8kKz28it5kKorpMJY/kVlVWG6uZ+Jfwg+IF5b&#10;6Lb/AA41u6kvorS503Vdb1PxS1reXFrO290dP7PuVlBf5gI2tWj+7E8anAANTQ/jT4s8T3Kf2B8N&#10;Ybi0j8L2HiS6eTXFhlDXcUzR2sSvEEdg0OGd5IlCtu5xtPPaZ+0BrniqPUNJhi8N2Gr6H4j0GxvJ&#10;fD2vprlnJbXt0qNGZmt4SkuxXDp5eV3KVY5Brs7T4FeGE8HXvhC/1HUJ4dT8N6f4avJFdFzDaI6p&#10;IgKnDEyMSG3KcAEEZBg0L4AaBo8txeXvi7xLrF5dzaTPPc3j2iF306ZpYNsdvbxxRqS21ljRVIGQ&#10;AxZiAaHxE+IHinQtVj8MeBvCNvrmpnTJ9Xu2utT+xR21rGwQGM+VL5szMfkjIRDtbdInGeL0z46+&#10;MYfCOm6xB4Mj1+DRfDOm654t1GXURZzRie3MrfZYEgdLiUKjOyF4VAZQrEnA9C8b/DKx8aaha6xF&#10;4m13w/f29tLYS3OkTQo91ZSlTJbSCWKRdpKghlCyKc7HXJzzt7+zz4ZuLWz0yz8VeJ9O05NJtND1&#10;Wytbi38rW7K2QpFHdF4WdTtZgWgaFmDEEkYAAOi8ceOdX0P+w9M8HeHbbXda8RyutjBeag1jarFH&#10;EZZJZZ1ilZAFAACxsSzKOBlh5/4U+MfxJ1TQdMsNL8EW2veKLltWv763v9VXT4bOzttQkgWMSxQS&#10;iSbgIi7FVvLYtIvU+leNPANn4wt9NMGuar4f1HRpjPp2p6S0IuLUshjdQs0ckTqyMVKvGw6EAMFI&#10;5U/ADRbXS9MsvD3jnxdod7pq3sJ1SyubZ7u6tru4M88ExngkRlMhyHCLIuPldSSSAP8ADvxi1bxt&#10;rmmQ+CvAr3+hy2Fhfapf3GopbXFkLxWaJUtyhWbYq5l/eoVDLsEhJAtWvxd+02WhXn/CPbf7a1bV&#10;tL2/a8+T9iF0fMzs+bf9l6cbd/U45ks/gt4e0jXdL1fw1r3iDQ7TTrSzsptK0+8WO0v47QMLYTlk&#10;Mx2bmBCSIJAcSCQACqtj8CNDsPEMWtjxf4nmtLS/vtRsNIluLc2VlNeJKtx5eIRKwYzuwEkj7Dwm&#10;1cqQDio/2jviM+hnXpPgxp0UDeGovGCB/FJyNLwDMsmLQ7boZ+SIbo3H3pYzxS3P7YPgOD4mr4DG&#10;p+EUhXU7XRZYbnxZbw6613cLEUaHSiheWAGZA0nmK3DFY2Ubq9Bk+DHheTQ28Ptf6p9nbwofB5YS&#10;x7/sZXG/OzHm4742/wCzUdj8G7PSvEKavo3jvxbp2mtNFd3ehWt3AljeXUaoomkbyftCkiNN0ccy&#10;RPzvRtzZAOe0f42eNtY1KGJ/htp9lpmrXmr6Vo94+vs8st7Ym4/18ItsRQyC3YiRXkYE4MfQnnPB&#10;nx/+Js3w+0zX9b+Hml6nLo/h6y1vxbd22usnlRTxtIDaR/ZFFxN5aGR428lV3BVdzXqtj8LvD9hH&#10;o0cV3qDLoep3+q2++RPnlu/P81Xwgyo+0ybQMEYXJODnkYf2avD1vp1vo0HjzxhHpxsYtK1O0Wez&#10;Cavp8RfyLW5IttwWNJGjDwmKVkwHd+tAHReKfjl8N/BmpJpHiDUdWjungjuVW20DULtDG4yp3wQO&#10;mfbOR3rH/wCGnvg921HxKfp4O1k/yta9TREjRY41CqgCqB0AHanUAeVf8NO/CLtd+Kz9PBOtn+Vp&#10;R/w058Je0njE/TwJrp/9s69VooA8q/4ab+FPZPG5+nw/18/+2VH/AA018LO1r49P0+HXiE/+2Neq&#10;0UAeVf8ADTPww7af8RD9Phr4kP8AKxo/4aY+GfbSPiUfp8MPEx/lYV6rRQB5V/w0v8N+2hfFA/T4&#10;V+KD/LT6P+Glvh128OfFU/8AdJ/FP/yvr1WigDyr/hpT4fnp4W+Kp/7pX4nH87Cj/hpLwIenhH4q&#10;n/ul3iQfzsa9VooA8q/4aQ8En7vgz4qn/umXiEfzs6P+Gj/Bx6eB/iqf+6ba8P52leq0UAeVf8NG&#10;+Ez08BfFU/8AdOtbH87aj/hovwwenw9+Kp/7p9rA/nb16rRQB5V/w0T4dPT4cfFU/wDcg6qP5w0f&#10;8NEaEenwz+Kp/wC5F1Ifzir1WigDyr/hobRz934XfFU/9yTfj+aUf8NCaYenwp+Kp/7k28H81r1W&#10;igDyr/hoKxPT4R/FU/8Aco3I/nR/w0BbHp8Hviqf+5VmH8zXqtFAH5Y+NP8AgqX8Wvg9+1Z4w8A6&#10;p8PrzxN4MbU7aKw0S8tDY63YeZbwkxxFQ2/LszCORWJ3AB1FfcH7K/iQeMdG8e+Kl0PV9GGq+Nbu&#10;7Gn6vbfZ72132dmfLniydkgzgrk4Ndb4e+AXwg8L/ErXvjFpXgbTv+E18SSiS/1udTNdYEaxhImc&#10;nyU2IoKx7Q2Mtk81l/Aj/kI/FL/soF//AOktpQB6rWT4s8N2PjHwxq3hPU5Z4rTWLOaxneBgsixy&#10;IVYqWBAbB4yCPataigDz2T4G+C31vXPECy6lHd+IL7Sb+6KzrtWTT5EkiEalSFVmjUyd2ycEcYi0&#10;34GeG9P10ajPr2u6hpFvPdXWn+HruWBtO0+e5EgnkiCxLMxYTSgLLLIiCRgirxjyTwhP491G8uPC&#10;3hT4h33hWzN5411W4lsbGzuJpZ4NZCxDN1DKoTEjhgFBIPBU4YVvH3jXxl4++G3iK/v/AB+nh+DT&#10;fBOl6lNpcNpbGHVZL6FjI0plRpVTcPLjELphwdxfhaAPV7H9nnw1BFdWmq+LfFetWc2h3Phu2tr+&#10;8h22WnTGM+TE0USOSnlLtkkZ5P7zNhcWtK+BulWctxe6z428U+INQurjSria91Ka1EjnT5mlt12w&#10;wRxquWwwVBuAzwxLHzG4+LPxel+LGow6do/iMaDoviez8OmLz/DsOiPbyrBukme4ul1P7UfOZoxG&#10;gRv3aiOTO+ujT4oeIra78bW2teN4LDTvCdld/YNV/sv7SdSYybTN5KqvmG1fEDJCw3yNlsZVaAOz&#10;0L4LaHoPieDXovEmv3Wn6fdXF/pWg3M0B0/TLqfzPOmh2xLOS3mygLLLIiBzsVeMZPxX+Hnw/wBY&#10;1Ge58UfEzUPCKeJ7Q6df2lvqdpaxaxHAjyKGE8bNuiQyMTCyEoCJNyDA800P4n/EkXXinwNc+NvE&#10;kMkWseH9Pg1nxDY6OupacmoyOJGEdnH9mHCIIhPFvDSAyK4xm58bLqDUfCmnaRc+PZ/E+oWGj6jd&#10;3Fzo3hvRbqS8igmQM9xLqAeyghWSNVlRQjPImUMezaAD1mL4VWQ8Ut4r0bx74psNNvrlNSu9Esby&#10;BdOvboKgE7N5RuFyETckcyRPzvRtzZ76vmi4+KXxB1vwtd+M7fx9H4dk8K+DNI8Sf2VBY2zQazPc&#10;wPI6z+bG8qws6CJBbvG4bdlm4WvpK1lee2hnkiMbSRq7IeqkjOPwoA8Yb/k9NP8Aslzf+nZas/tQ&#10;ar/Yfhbwhq/9m32ofZPHWgS/ZbGHzbibF0PljTI3MewzVZv+T00/7Jc3/p2Wtf8AaD/5B3gT/soH&#10;h/8A9KhQB13gX4haD4/tLuXS4NRsbzTphbX+m6nZva3lnKVDqssT8jcjKysMqysCCRXT15bayfYP&#10;2mtTgiLhdX8FWMsilvkL297dAMF7NicAnuFQdq9SoAKKKKACiiigAooooAK87/aO/wCTevih/wBi&#10;Zrf/AKQzV6JXnf7R3/JvXxQ/7EzW/wD0hmoAP2cf+Tevhf8A9iZon/pDDXoled/s4/8AJvXwv/7E&#10;zRP/AEhhr0SgAooooAKKKKACiiigAooooAKKKKACiiigAooooAKKKKACiiigAooooAKKKKACiiig&#10;Ar53/bI/5od/2Wbwz/7cV9EV87/tkf8ANDv+yzeGf/bigD6Ir53/AGN/+a4/9lm8Tf8AtvX0RXzv&#10;+xv/AM1x/wCyzeJv/begD6IooooA4/xJ4Z1Gfx1oHi7TI/NSGzvdHv49ygpb3HlyLMMkZKSQICo5&#10;IkJ5xitDwX4U/wCEQ8C6N4K+3/a/7I0yDTvtPleX5vlxhN+zJ25xnGT9a6CigDxfQfg78WrfwWnw&#10;y8U/FLwlqHhWLTodLSKw8HXNnfNbxtGCsk76lNG2+FHjbEK8vuGNu06njf4T+OPFDa5oenfEqzg8&#10;JeJ0aPU9L1XQjqVxArxiN1sZzcIlupC7gskMyq5JAGcV6pRQB5P4i+D/AI3Sa7i+FvxXPg+y1e4g&#10;utSWTRxqE6zRxpGZbSRpkSJ3WNA4mjnjO3OwEtnH0P4K/FvwQ9lP8Pvih4OsZU0W10i//tjwfd6j&#10;9paCa4kW4Qx6nAY2c3Llw2/LcggcV7hRQByGkeHtXk+Imq+MNXRY449MttHsQpAEwDNNPPtDNtVn&#10;dECsdw8onoQT19FFABXzv+2R/wA0O/7LN4Z/9uK+iK+d/wBsj/mh3/ZZvDP/ALcUAfRFFFFABRRR&#10;QAUUUUAFFFFABRRRQAUUUUAFFFFABRRRQAUUUUAFFFFABRRRQAUUUUAFFFFABRRRQAUUUUAFFFFA&#10;BRRRQAUUUUAFFFFABRRRQAUUUUAFFFFABRRRQAUUUUAFFFFABRRRQAUUUUAFFFFABRRRQAUUUUAF&#10;FFFABRRRQAUUUUAFFFFABXlXwI/5CPxS/wCygX//AKS2leq15V8CP+Qj8Uv+ygX/AP6S2lAHqtFF&#10;FAGZa+GPDVjMbix8PaZbysJwXitI0Yid/Mm5Az+8cBn/ALzDJyaztU+Gvw51s6a2teAPDd+dHha2&#10;043WlQS/Y4WXa0cO5T5alflKrgY46V0lFAGBc+APAd54qtfHd54J0CfxLZQm3ttZk02Fr6CI9USc&#10;r5ir7BsVZm8I+FLmyi0y48MaTLZwQy28Vu9lG0ccUoxJGqlcBWHDAcEdc1rUUAca/wAI/h1Z+EtT&#10;8H+HPh/4R0yw1GwOnvZroUP2J4hvKRywR7BJErSMdm5fvNgqTmqmgfBzwdB4T8K+H/Gfhvw14mu/&#10;CUKx6fd3GhQKlq4GA1tG+8wALhRhy2ANzMck97RQBzd58NfhzqFxol3f+APDlzP4aAGiyzaVA76Z&#10;gAD7MSuYcAAfJjoK6SiigDxNv+T00/7Jc3/p2Wtf9oP/AJB3gT/soHh//wBKhWQ3/J6af9kub/07&#10;LWv+0H/yDvAn/ZQPD/8A6VCgAuf+TobP/sR5P/S6vVa8quf+TobP/sR5P/S6vVaACiiigAooooAK&#10;KKKACvO/2jv+Tevih/2Jmt/+kM1eiV53+0d/yb18UP8AsTNb/wDSGagA/Zx/5N6+F/8A2Jmif+kM&#10;NeiV53+zj/yb18L/APsTNE/9IYa9EoAKKKKACiiigAooooAKKKKACiiigAooooAKKKKACiiigAoo&#10;ooAKKKKACiiigAooooAK+d/2yP8Amh3/AGWbwz/7cV9EV87/ALZH/NDv+yzeGf8A24oA+iK+b/2V&#10;b+08M+Pvjd8MtcuEtPEc3xF1XxTBZSsFefTb1YWgnjBwXX5CGIGASBnmvpCuD+JnwQ+HXxZa0vPF&#10;ejyx6vpoI07WtOuZLPUrE8nMVxEQ6jJJ2klc9QaAO8orwgfCf9pbwaEHw/8A2jovEFnAAsWneONC&#10;jumYD+/eWpimY+pIJ75qFvFn7a3h9lGqfCL4beLVB5bQ/Edxp5Ycc4u4229+MnHqe4B77RXz63x8&#10;/aM01d3iH9jTX48KWJ0zxXp9/wDxYGAu0nI56Aj071G37U3j60RBqX7I3xaSZ8nba2dvcoBn+8sn&#10;8wKAPoaivnqX9r66tNkd7+yr8fxKyBmFv4PSdB7bln9u+D7Vn/8ADcWkf2z/AMI7/wAMz/tAf2p9&#10;l+2/Y/8AhCh532ffs8zb5+du7jPTNAH0rRXz1F+19dXe+Oy/ZV+P5lVCyi48HpAh9tzT+/bJ9qRf&#10;2pvH12jjTf2Rvi08yYO26s7e2QjP95pP5A0AfQ1FfPq/Hz9ozUl3eHv2NNfkyoYHU/Fen2H8WDkN&#10;uIwOehJ9O9Sr4s/bW8QMw0v4RfDbwkpPDa54juNQKjnnFpGu7txkZ9R2APfa+b/2qr+08TePvgj8&#10;MtDuEu/EcPxF0rxTPZRMGeDTbJZmnnkAyUX5wFJGCQRnitk/Cf8AaW8ZBx8QP2jovD9nOCsuneB9&#10;CjtWUH+5eXRlmU+hAB75ru/hn8EPh18Jmu7zwpo8smr6kANR1rUbmS81K+PBzNcSkuwyAdoIXPQC&#10;gDvKKKKACiiigAooooAKKKKACiiigAooooAKKzfEXiPw/wCENDvfE3irW7HR9I06Iz3l9fXCwQW8&#10;Y6s7uQqj3Jrze3/aL0nUkN1oXwr+J+qWDH/R76DwtNHDcp1WSPzijsjAgq20Ag5FAHrVFeVf8L9/&#10;6or8Vf8AwnP/ALZR/wAL9/6or8Vf/Cc/+2UAeq0V5V/wv3/qivxV/wDCc/8AtlH/AAv3/qivxV/8&#10;Jz/7ZQB6rRXlX/C/f+qK/FX/AMJz/wC2Uf8AC/f+qK/FX/wnP/tlAHqtFeVf8L9/6or8Vf8AwnP/&#10;ALZR/wAL9/6or8Vf/Cc/+2UAeq0V5V/wv3/qivxV/wDCc/8AtlH/AAv3/qivxV/8Jz/7ZQB6rRXj&#10;vwV/aq+F/wAevEWqeGfA0Ourc6Vbfa2nvNPKWlwglMUohuEZ4naN9quu4EFxjO19vsVABRRRQAUU&#10;UUAFFFFABRRRQAUUUUAFFFFABRRXz58Yte8Z/EL466H+zV4X8V33hXSp/DUvizxJqmmv5eoTWYuf&#10;s8dtbS/8sS0g+ZwN208YwQQD0zx38bvhD8Mt6ePfiR4f0WeMbjbXN8guSMZ4hBMjceimvOpP2z/h&#10;hqADeA/CHxI8cq/3G8PeD7yRW4PRpliGOCM5xx6c13fgP9n/AODPw0Xd4P8Ah1o9rdFtz380H2m9&#10;kYnJL3M26Vjnnlq9BoA+fpf2mPidf/8AIr/si/E25JLhf7VNppucdM7pGxnn+maY/wAbf2rpWjew&#10;/YpnaGRQd9z8QtMhZc+qbWI/n7V9CUUAfO5+KX7Z+Tj9lfw8B2z44t//AIij/haX7aH/AEax4e/8&#10;Li3/APiK+iKKAPnf/haX7aH/AEax4e/8Li3/APiKX/hb37Ylmmbn9j7TtQZjgC0+INlFsHv5kfP4&#10;GvoeigD57f4/ftFafg67+xl4jiAjDP8A2f4p0++wT2XZjd/P2qf/AIazuNPYr4o/Zr+NWlIr7XuE&#10;8MrdwIOOS8MrHv2UjjqTxXvtFAHi2h/tkfs56xfJpN38RIdA1BgCbXxDZXGlMmegLXKInp0Y9RXr&#10;+marpet2MWp6NqVrf2c43RXFrMssUg9VZSQfwNRaxoOh+IrNtP8AEGjWOp2r5DQXlsk0Zz1yrgiv&#10;nb4wfA/T/gp4U8Q/Gz9nW5fwRrXhyzn1q+0i1dv7E1e3gQvLFPZZ8tW8tW2PGEIP1yAD6YorB8A+&#10;KofHfgXw543toDBD4h0mz1WOInJRZ4VlC59g+K3qACiiigAooooAKKKKACiiigAooooAKKKKACii&#10;igAryr4Ef8hH4pf9lAv/AP0ltK9VrwPwl4x1v4XeJ/iHpWs/Cjx5qK6r4tuNWs7vSdJF1bT20ttb&#10;BWWQOOcowI6gjBoA98oryr/hfv8A1RX4q/8AhOf/AGyj/hfv/VFfir/4Tn/2ygD1WivKv+F+/wDV&#10;Ffir/wCE5/8AbKP+F+/9UV+Kv/hOf/bKAPVaK8q/4X7/ANUV+Kv/AITn/wBsrIb9qvwuniyPwI3w&#10;1+Iw8RS6e2rJpZ0JftLWayCMz+X5ufLDsF3dMnFAHtlFeVf8L9/6or8Vf/Cc/wDtlH/C/f8Aqivx&#10;V/8ACc/+2UAeq0V5V/wv3/qivxV/8Jz/AO2Uf8L9/wCqK/FX/wAJz/7ZQBkN/wAnpp/2S5v/AE7L&#10;Wr+0K6Jp/gJXdVL/ABB8PqoJxuP2kHA9eAT+FeYXfib4veJf2kE8Z/Df4I6/BHN4IOhf2h4tjGmW&#10;FnN9vEzSSbS8suEwRHGuXPG5AGdfWfCfwRsrXXrbx58TNfn8d+Mbb57a/v4RFZaW3Q/2fZAtHa8H&#10;HmZedhw8rCgCvc/8nQ2f/Yjyf+l1eq15Vc/8nQ2f/Yjyf+l1eq0AFFFFABRRRQAUUUUAFed/tHf8&#10;m9fFD/sTNb/9IZq9Erzv9o7/AJN6+KH/AGJmt/8ApDNQAfs4/wDJvXwv/wCxM0T/ANIYa9Erzv8A&#10;Zx/5N6+F/wD2Jmif+kMNeiUAFFFFABRRRQAUUUUAFFFFABRRRQAUUUUAFFFFABRRRQAUUUUAFFFF&#10;ABRRRQAUUUUAFfO/7ZH/ADQ7/ss3hn/24r6Ir53/AGyP+aHf9lm8M/8AtxQB9EUUUUAFFFFABRRR&#10;QAV5V/zdP/3T/wD9yNeq15V/zdP/AN0//wDcjQB6rRRRQAUUUUAFFFFABRRRQAUUUUAFFFFABRRR&#10;QAUUUUAFY3jPW5/DPg/XfEltCk02labdX0ccmdrtFEzhTjnBK4rZrlPix/ySzxl/2L+o/wDpNJQB&#10;8zeEPht+1l44uNI+Lnj+L4SeL9Qu4oNW0a01PUNSTTtDEkSsotbNIPLEgDf66UyzA5AkC8V619p/&#10;bQ/6A3wV/wDBnq3/AMYrv/hP/wAks8G/9i/p3/pNHXV0AeK/af20P+gN8Ff/AAZ6t/8AGKPtP7aH&#10;/QG+Cv8A4M9W/wDjFe1UUAeK/af20P8AoDfBX/wZ6t/8Yo+0/tof9Ab4K/8Agz1b/wCMV7VRQB4r&#10;9p/bQ/6A3wV/8Gerf/GKPtP7aH/QG+Cv/gz1b/4xXtVFAHiv2n9tD/oDfBX/AMGerf8Axij7T+2h&#10;/wBAb4K/+DPVv/jFe1UUAeK/af20P+gN8Ff/AAZ6t/8AGK4j4deF/G/7Tw8Q3n7RGv2j6F4Z8R6h&#10;4bPgrw001to9/JZzbTcX0rt9ovAWxiEmODCAtE5PH1DXiv7Lv/IO+Jn/AGVDxN/6VUAXNN0zTdG/&#10;aWt9J0fT7axsbT4drDb21tEsUUMa6hhURFACqBwABivXq8q/5um/7p//AO5GvVaACiiigAooooAK&#10;KKKACiiigAooooAKKKKACvjj4ztokP7dGn3mvr4lt7a2+Fkcq6toG83OjP8A2vKBdsEDFogCY3BS&#10;Rdsx3qUDEfY9fK/jTRvE+r/t827eEPE40TVLH4RC6ieW2FxbXONZdTBcR5Vmibfk7HVgyqwPGCAe&#10;n+Htf+LkulRav4T8Q+BPihokgH2e9hu20y5kXjOZIVuLeZ+f4VhX2HfUPxU8VWBCeIPgb43tsD5p&#10;rFrC/hP+75NyZT+MQrhda8OWI1OTVviB+ztqNnq0uVm8SeANQJeXHRme3e2v8nJIXy5AORuPU1F8&#10;U+AtLHl2f7S/xA8HBDgw+J7RIlHszavZeZj38wfWgD0Zvjv4Kt8DU9G8c6ex6/aPBOsbB/20W2aP&#10;/wAeoH7QfwhH/Hx4u+y+13p91bkfXzI1xXJ6V4v1XUQp8L/tY/DvWVP3TdaZa3e7/wABbyHP4Yro&#10;rQfHi5XdZfED4Zamv96Hw9eQg/lfyUAW/wDhof4Gj/WfFbw1F/11v0j/APQiKP8Ahoj4C9/jL4MH&#10;11u3H/s9NC/tDJ1n+Hcv/bK+j/8AZmpd/wC0KP8Al1+HZ/7b3w/9koAX/hoj4Efw/GDwg/8AuavA&#10;38mpP+Ghfgqf9T8RdJn9rd2mP/jgNG79oVv+Wfw7T/gd839BTWg/aFYFm1r4c2wHUnTb6bH/AJHS&#10;gBT+0B8MG/49b7Xr70Fj4X1S7J+nlW7ZpW+NFpcf8gP4bfETVCegHhqexz+N75AH44rHvdT+KViG&#10;Ou/HX4XaUg67fDcyuv8AwOXU8f8Ajlczd+PPD5mNvq37aumJMPvWvh+PRvOI9BG8dzJ+Qz70Ad7/&#10;AMJl8YtYwugfBuHSVcf67xN4gghaP38qyF1uP+zvX6ivDP2ltTN58MfHOiePfiG/i7xBB4e1GVPC&#10;fhG2NvZacRbyFbu/HmPKUi2+YDPKiM0fyRF9qjrGT4c6+GK6f8Z/ic7cGCYajbWMv1WY2lg/45A9&#10;qz/i/wCEvHX/AAzz8QNO0vwx4f8Ahd4UsPCuq3J0rRxFPfXojtJGEUrRotvbxtja6p5zMuQJEyaA&#10;PWP2cf8Ak3r4X/8AYmaJ/wCkMNeiV53+zj/yb18L/wDsTNE/9IYa9EoAKKKKACiiigAooooAKKKK&#10;ACiiigAooooAKKKKACiiigAooooAKKKKAGTSCGJ5mV2CKWIRSzHA6ADkn2r8b9a1D9ui4/b5i/aG&#10;tfgf4vF5BO09noDRxiRvC6SCBrYjdt5jk5PQTPvAzX7J15Vc/wDJ0+nf9k/vf/TjbUAeoWs63VtD&#10;dLHLGJo1kCSoUdQRnDKeVPqD0qWiigAooooAKKKKAPKrn/k6Gz/7EeT/ANLq9Vryq5/5Ohs/+xHk&#10;/wDS6vVaACiiigAooooAKKKKACvO/wBo7/k3r4of9iZrf/pDNXoled/tHf8AJvXxQ/7EzW//AEhm&#10;oAP2cf8Ak3r4X/8AYmaJ/wCkMNeiV53+zj/yb18L/wDsTNE/9IYa9EoAKKKKACiiigAooooAKKKK&#10;ACiiigAooooAKKKKACiiigAooooAKKKKACiiigAooooAK+d/2yP+aHf9lm8M/wDtxX0RXzv+2R/z&#10;Q7/ss3hn/wBuKAPoiiiigAooooAKKKKACvKv+bp/+6f/APuRr1WuU/4QX/i6f/CzP7U/5l/+wvsX&#10;kf8ATz53m+Zu/wCA7dvvntQB1dFFFABRRRQAUUUUAFFFFABRRRQAUUUUAFFFFABRRRQAVynxY/5J&#10;Z4y/7F/Uf/SaSurrlPix/wAks8Zf9i/qP/pNJQAfCf8A5JZ4N/7F/Tv/AEmjrq65T4T/APJLPBv/&#10;AGL+nf8ApNHXV0AFFeX/AB18deKPAVp4X1Pw1JHsl1lv7ThaESG4sYbO5uJo1zyrFYcqRzkDsSK5&#10;zX/jlqWkfErU54ZPtvg/SPD97KttaxI01/qELWTDZI3bF4kYGQN27PQYAPc6K8S0X4neLfBOk3Xg&#10;3xL4Mkm8ZRXFp9gtn8SvqEF+dQnlETPevbRtEqNHLvRYCsaoBGHG0Ve8B/FTxjda/PoPjbQoLe9v&#10;fFlxoiQQXqzRWEcWlpdfu5BEjTozB8F1RsSDIGNtAHr9FeLXfxyu7W/XxDcWE6aRbaLr08umQFJZ&#10;Lm5s9RhtYSrsqkM+WAXIUeZznANdn4E8ceJdb1nVPCnjnwlZ+H9e023t77yrDVG1G1mtZ2kWN1ma&#10;GFt4aFw6GPAOMMwOaAO2orxCT40+Mb3xL4a1NvDUOk+CNR1HU0S/W/W4ur23tLS5Yma3MI+zhnh3&#10;p5cshZV+fZnaU+CP7U3hL40eIz4c0zUfB0091pzavYx6D4ut9ZnjtVZFKX0USL9knHmp+7BlXhgJ&#10;CVIoA9wrxX9l3/kHfEz/ALKh4m/9Kq9qrxX9l3/kHfEz/sqHib/0qoA1f+bpv+6f/wDuRr1WvKv+&#10;bpv+6f8A/uRr1WgAooooAKKKKACiiigAooooAKKKKACiiigAr53/AOchf/dGf/c5Xvr6tpceppos&#10;mo2y6hLEZ47VpVErxg4LhM5IBHJArwL/AJyF/wDdGf8A3OUAfRFFFcDJ8f8A4DxeKT4Gl+NngJPE&#10;guvsJ0dvElmL4XOdvk+R5nmeZnjZtzntQB0upeC/B2tEtrHhPRr4t1NzYRS5/wC+lNc7d/AT4GX5&#10;Jvvgx4FuCepl8O2bH8zHXVnxBoC6bPrLa5p40+1eSOe7NynkxNG5SRWfO1SrqVYE8EEHkVzGvfHL&#10;4J+FvE3/AAhXif4w+CNI8Q5Rf7Jv/EFpb3uXAKDyHkD5YEEcc54oAof8M5fANf8AV/BzwfF/1y0i&#10;CP8A9BUUv/DOvwM7fCvw6PpZqK9Bnube2t5Lu5njigiQySSuwVEQDJYk8AAc5qvY6xpGqSTw6Zql&#10;ndyWpQTrBOshiLqHUMFJ25Vgwz1BB6GgDhv+GdPgSfvfCfwy/wDv6ejfzFLH+zp8AI3Eg+CXgR3H&#10;RpPD9o5H4shrutO1TTNYtvtukaja31vvePzraZZU3oxV13KSMqwKkdiCD0rI1b4i/D7QPEdh4P13&#10;x14e07XtUGbHS7vVIIby6GcfuoWYO/P90GgCnY/CP4UaWQdM+GPhO0I6GDRbaPH/AHygrprOwsdO&#10;i8jT7KC2jH8EMYRfyFYfib4kfDvwVqFhpPjLx74c0G+1V/LsLbU9UgtZbtv7sSSMDIfZQa2o9R0+&#10;a+l0yK/t3vIIo55bdZVMscblgjsuchWKOASMHa2OhoAs153+0d/yb18UP+xM1v8A9IZq723vbK7k&#10;uIbW7hmktZPJnWOQMYpNoba4H3W2spwecMD3rgv2jv8Ak3r4of8AYma3/wCkM1AB+zj/AMm9fC//&#10;ALEzRP8A0hhr0SvO/wBnH/k3r4X/APYmaJ/6Qw16JQAUUUUAFFVtR1LTtH0+51bV7+3sbGziae5u&#10;bmVYooYlGWd3YgKoAJJJwAK5PwX8bvgx8SdSk0b4d/F3wV4p1CGIzyWmi6/aX0yRAgFykMjMFyQM&#10;kY5FAHa0VBcXtlaS28N1dwwyXcnk26SSBWmk2ltqA/eO1WOBzhSe1T0AFFV49QsJr2fTIr63e8tk&#10;SWa3WVTJEj7gjMucqG2NgnrtOOhouNQsLS4trW7vreGe9doraOSVVedwpcqgJyxCqzEDsCegoAsU&#10;UVXj1CwmvZ9Mivrd7y2RJZrdZVMkSPuCMy5yobY2Ceu046GgCxRRRQAUVXtdQsL6S5hsr63uJLOX&#10;yLlYpVcwy7Q2xwD8rbWU4POGB7irFABRRRQAUUVlWHinQdSTVZrXUF8nRbiS1vp5Y2iiikjUNIPM&#10;cBWCg/MykqCGBIKkAA1aKyPDHi/wl430wa34M8UaRr+nM20Xel3sV1CTtDY3xsVzhlPXoQe9a9AB&#10;XlVz/wAnT6d/2T+9/wDTjbV6rXlmjN/b/wC0j4k1S0Ky2fhTwvY6HNKi8R6hdTyXU1uWx99bdbCU&#10;rnhbmM/xUAep0UUUAFFFFABRRRQB5Vc/8nQ2f/Yjyf8ApdXqteVXP/J0Nn/2I8n/AKXV6rQAUUUU&#10;AFFFFABRRRQAV53+0d/yb18UP+xM1v8A9IZq9Erzv9o7/k3r4of9iZrf/pDNQAfs4/8AJvXwv/7E&#10;zRP/AEhhr0SvO/2cf+Tevhf/ANiZon/pDDXolABRRRQAUUUUAFFFFABRRRQAUUUUAFFFFABRRRQA&#10;UUUUAFFFFABRRRQAUUUUAFFFFABXzv8Atkf80O/7LN4Z/wDbivoivnf9sj/mh3/ZZvDP/txQB9EU&#10;UUUAFFFFABXg37QKahqHxB8H6HH4X+JPiWym0rVbmXTPBHi1tBuPMSSzVJpZP7QsRIiiR12mRjmT&#10;IXqR7zXHeO/hP4P+I91p9/4jfxBb3elpNFa3OieJdS0aZY5ShkRpLGeFnUmNDtYkZUHFAHDXfjLW&#10;/hb4Y8J6bpnhjVbCPxE7aVaWPizXG1PU9P1GV8xPd3TXlx50AG7dsmdl/dqp+bC4dt4u+N9l8Sdf&#10;8NWPivwvdw6t4zXSrI3uiXTLplsmipdPhRejzMsFG0eWNzSNk7gF9U0z4R+BtM0w6S9pquqQmxn0&#10;3zNa1y+1W4+zTPvlTz7uaSX5mxzuyAqAEBFAntPhd4JsvE3/AAmEGm3X9q+bHcea+pXToZkt2thL&#10;5TSGPzDCxRn27mAXcSVUgA8sh+N3i7/hZ9t4Un1rwvq+kavLqlnHDpGjaipsJLWGWQF9UaT7NO58&#10;ra0CRxvGxbDOEJrqz488RWnwd8F6xocNiNd8TxaTY20l+09xbW810i5lk3SedMqDcdpl3uQAXBJa&#10;tTTvgT8MNL12PxHaaFefbbe4uLq183WL2aGzedHSYW8LzGKBHEjbo41VCcMRuAI3r74f+EdS8HQ+&#10;AbzSd+h20EFvBbrcSo8Kw7fKZJlYSo6FFKyKwcFQQ2RmgDxy28ffEnw7pPim31jxx4UtdeHi99Nj&#10;vLzTb+/t/LXT4JAtlpkM3nyMxyxgWcbN0jb3x8zvD3xj+J/xH8MaPH4WHh3S9Vl0bUdV1S41DTrt&#10;UmW2untViggMsc1q0jIXLSmQw8KUkPT0A/AT4YDS49Ji0rVoFj1A6oLq38Q6jDfG6aNYnka7ScXD&#10;F0RQ4MhEnO8Nk5dN8BfhVLo2m+H4/DU1rY6S9ybRLPU7u2ZEuJDJPCzxSq7wSMctAxMRwAVwAAAe&#10;a6R8V/idD4Et9Y0S40Kay8GeD9K1vXhrEc9xe6u01q0siQzrMgt2Cxk+bIk29mI2rgtXRWfxd8bJ&#10;8ZIvCXiC0stG8P6hOLfS47zQr5WvkNv5izQ6ojvaNIXyv2R44pAFZg7YAPV6h8C/hdqjaSbrw7OE&#10;0azg0+CGDU7uGGe1g/1MF1FHKEvI0ySqXAkUEk4yTVxPhJ4Cj8Ynx2ml3g1QzfavL/tS7+wi42bP&#10;tAsvN+zCfaced5XmY/ioA88+N3jb4lNZeOtP8Dajo+lWHhPRop76WeOc31zJcI7A200cqC28tVBD&#10;Mkm9jt+TG6qE37Q3i1/irdeF9L8Oald6RpuuQaBPaQeBtcunn3iLzL0avEhsIUjMpJicElYyTIhI&#10;WvT/ABn8Hfh58QNQOp+KtEnuZ3thZz+RqV1apdQgkqlxHDIiThGZmQSBtjEsu080t58Hvh9feLl8&#10;bXGj3X9pCWO4eNNTu0sp54wojnmsllFtNMgRNsskbOuxcMMCgDzSw+JPx417U9Pt9NufAllbeIb3&#10;XLCwM+lXc72H9nzyqk8u26QXAkSMAxL5RRju8xh8lV7T47/EnxJ4Um8c+HrPwxZWHhnw5Za/rtne&#10;wTSzag0sUkkkNrIsyC1CrEdskiTbi23aNpY+zWPgPwnpslhNZaV5b6XNeXFofPlPlyXbM1weW53M&#10;7HByBn5cVztx8AvhRcppUT+G50h0e2isoYIdVvIobi3jYtHDdRpKFvI1ZmKpcCRQWJA5NAHKX3xY&#10;+I8+qHxBoaeGk8KxeLLLwtJZXlncf2ifMmhjluROJhGOZCqxeUeMP5h/1ZxfEnjTxx4q+HeoN4p1&#10;zwFp1hr2t32jWVrdaLqN7Ibe1uLhMG2trlZb+SQQRlokMIVPMLGQfLXR61+z7L4h+LMXj/UvEGmR&#10;aPb31rqiaXZ2N9FNJeW4HlzSub5rRn+VQZFs1lKKE8zbkV2Wr/CHwFrWlWWjXOm39vBp19PqNrJY&#10;aveWVxDPM7vMVnglSUK7SPuTdsIO0jGBQB86eK/iH8SvHOgeCvHcfiC20vTbHQvEepahpFpBq2mN&#10;fXVjKtujFob2CWFDuDCCZZNnzBsttZPbtJ8dePNQ17xNrZh0H/hDvDU91YS2gjm/tRpYLdJWnEu8&#10;xsrMxQRGNSAA/mNnZWxB8Fvhla6JD4btvDCxabbW19Zw26XU4WOC8kElwg+fIDOoPX5cYXaOKtxf&#10;CzwJD4yl8fJojf2zMpDs15O1vvMYiaYWxfyBMYwIzME8woNpYrxQB5vafFT4yWenRz3+i+HNe1Dx&#10;L4YuPEnh7T9Ht5YpLZovIJtZmknYXZxcqRKnkBihXYu4NW58Mvi1q+ueBtb1zxFG2u6poNz5NxZ6&#10;P4bv9KvyCqMFfTb1mlhf5mx+9kR0AdWwdo2tK+BPws0a21SytPDcslvq1sbKWG71K7ukgtiQfItl&#10;mlYWkQYBhHB5aAqpABAI3PBfgHwz4Asp7Hw5Dfn7XKJri41HVLrUbqdwoUGS4upJJnwoCgM5AAAG&#10;BQB5d49/aFvLTwN4jutN+EnxSsbuHSbySC6fw9tWCQQsVkLeZwFODn2r4N/Z1/4Ki/FT4oeF9e+E&#10;PxY+GOp+MNSvNCvYYtf8L2GZ4VMDqZr22XEYjBILzIUCqD8jda/VjWtIsvEGjX+g6kjPaalay2lw&#10;qsVJjkQqwBHQ4J5ryw/Bb4V/A34EeMPCfwn8DaX4b07/AIR+/Mq2kX724ZbaQB5pWzJM+CRudmPv&#10;QB2vwn/5JZ4N/wCxf07/ANJo66uuU+E//JLPBv8A2L+nf+k0dUfjrkfBfx1hiD/wj2ocg4I/cP3F&#10;AG94i8I6X4nvdFvdTafOh3kl7BGhUJI728sDLICDldk78Ag5A5xkHidK/Zz+Hek+G7LwpGdVn06y&#10;0rUdICzXQLyxXs0csrvIFDeYrQpsZSNoHQ8EeSa74g1LWoNA+HU9/dNN8OPEOkDVXMjbpzJqltFp&#10;3mH+Pfau8hzn5gD1rYtPiv4wHxZ0eDT/ABv4g1fQ/Ek2tWyR3ek6baaUgtIpmU2QA+3u6PGqPJKz&#10;wvgkbNyCgD0iL4E6RJp2oprfjbxTrWt38lpKniG8mtU1C0Nq7PaiHyYI4FEbO5AaJt+9vM8wE1Gv&#10;wF02PTvLt/iB4vi1oa0fEC6+JrNr5bxrYW8h2tbm3KPECChhKjcdgXC7fJLP4xfFDwt8NLPx0fHi&#10;+OrzX/AU/iX7MbKyhh0+7i+zKDCYxF+5Jnk3C4kPzRn95GuQNfw/8SviXaaD4i0bxjq3jHRJlk0p&#10;dKvtYtfDt/rskt3K6tDDbaTPJbBWCAQyzoAMuXEoQmgD0u0+AXgmDR10K6u9Yv7X+ztS0x/tN2DJ&#10;JHe3K3Mrs6qG8wSKNrAjHfJ5ra8DfDmHwZdahq174r13xPrGppFDPqmstb+f9niLmKBVtoYYlRDI&#10;54TcSxLMx5rxLwX48+KfjG007wgnxC13TLgeN9R8O3OrXljpEmrG0h01513iCN7FZxLjlI9oCgMm&#10;7cKzr74u/F/wP4RtfGN94tl8T3Wq+FdavE0+TT7KC3t7mwnijinjKrG250kLSiWbytwyvkrmgD2O&#10;z+A/hy01621RvEniK50ywury7sNBmngOnWjXUcqXCoBEJWVvPchXkYIeE2LlTq+BPhifAtwWXx/4&#10;t1yzgtxZ6dYardwtb6dbjbiOMQxRtLgKoElw00oGQHAJz4vpfxA+Nh0bU9AvtR8S6NeHVfD0VnqX&#10;iUeHJ9TWK9vPKnHkaVNNB5WwfunkRWyWyX27qXxFdePBqvh6yv8A4la/qN14N8eXttFcJaadFPq0&#10;S6HNdJFcqtt5e7LtHmFIsq2cBgGAB9OV4r+y7/yDviZ/2VDxN/6VUnwo8WeMJ/EfhqDWviIfFtt4&#10;08MSeIpIjaW0KaVIrW4CWxgjRvs7ee6gTtJJmP75+YBf2Xf+Qd8TP+yoeJv/AEqoAz/HHjZvBX7T&#10;ltcp4Q8R6+bnwIY/K0Wx+0vFjUM7nG4bR2B9a6X/AIXnqj/6n4IfEc/7+kqn/s9H/N03/dP/AP3I&#10;16rQB498QfEDePfhHqA1qK+8BG51S0sI/wC37RzDcEzQlYrhYmBFtOW8hzuUYZgTjg8H4c1C4+E2&#10;pal4X0/wn4f8A3S6j4bNxp3hi/iudBNpdag0DSxwvbQtazyruV12YIEZV2YFq+ldQ0+w1axn0zVL&#10;K3vLO6jaKe3uIlkilRhgqysCGBHBBGK53SPhT8LvD/hm88FaD8NvC2m+HtR3fbNJtNHt4bK53fe8&#10;yBUCPnvkHNAHjvivXta8aeOtM0e1+IB0U2fxCvdHsdQtYLWSa2QaGztFD5qNE0vmPJzIkmDkFTgA&#10;Vm8b/FXxNY29jpfxPn00abo3iW6l1Ox0yykk1SXTb6OG2lImieNVdN3mCNQG3HYU+Uj2uf4UfC25&#10;0EeFrn4a+FZdFB3DTX0a2a1z5Yiz5RTZ/qwE6fdAXpxWvF4Y8NQQwW8Hh7TI4razbToY0tIwsVo2&#10;3dAoAwsZ2rlB8p2jjgUAfNXiX4s/F7wbYz2Y8Qan4kvtf03w3qERtbPS4JtLk1C5kgnjs/PMNuVA&#10;RfK+1yOQ7Dc8nCGO48Q/E/WofCF14j1jxXpN/wCFvGd5FHb3kmgS6jqcUei3E6xX62H2i3jkLbkx&#10;CYmKOG2KxUj6Uu/B3hHULe4tL/wto9zBd2S6ZcRTWMTpNZrnbbuCuGiG5sIflG48c1Us/ht8OtO0&#10;DT/Cmn+AfDlromk3Ed1p+mw6VAlraTo25JIoguyN1bkMoBB5FAHjf7O/xK+K/i3XdPPjWw8RDTvE&#10;WgHWlk1ufw4scc26HC6dHpl1LcPa4kYE3Ks6kJmTLbah8c6z4k8Q6/LqN98QGtLHSPiLo+hReGRb&#10;W3kuiz20iys5T7R577jIMSeX5Yx5ZOXr2/w74A8CeEL/AFPVfCXgrQdEvdam+0alc6dpsNtLey/3&#10;5njUGRvdiTRe+AfAup+IY/F2peCtBu9dhjSKPU59Nhku0RHDoomK7wFcBgAeCARzQB4Kvxf8Z2Xx&#10;Q0yTSvFniHxFouvPrkcVpdaTp1npbfYoZnRbIKP7Qdw8SxtJIzxPyV2bkFZkvjHxd4curb4iS/Em&#10;DxRqN38N73XIPtNnbJBprTXFmSyLbojNapkkCQvJiJ8yNnj6H074a/DnR9buPEuk+APDdlq93cm9&#10;uNQttKgjuZrgoyGZ5VUMz7HZdxOcMRnBNSaP8PPAHh67vdQ0DwN4f0y61JpWvJ7PTIIZLlpSplMj&#10;IoLlyi7s5ztGc4FAHjHiDxJ8VfD6eI/Anh/4mS+JdQt49Hu7TVbn+yrPUv8ATJplls7djAli05SE&#10;NAJYjnfhy3DV1vgzxD8SvGHwws7jwtrMZ8R2Wp3FhqUnirTo4J0ELyK8UqWTtA0ynywZIT5TYYqF&#10;yFHY2fwp+F2neF7zwPp/w28LW3hzUXeS80eHR7dLK5ZjlmkgCeW5JAJJBzitrQ9B0PwxpNtoPhrR&#10;rHSdMskEVtZWNukEEKf3UjQBVHsBQB+WX/BQ3wJ+1r4n/aE+GFt4H83UPFQ0e4Nnc+Fo54Et0FwC&#10;TLIxwBnnk4wOhr3j9l3QPj94b/azstN/aQ8Vadr3i0fB5mM9mmDFB/bKhY5XHEsgYOS4ABDAdq+4&#10;fKi83zvLXzNu3fj5tvXGfSvnr/nIX/3Rn/3OUAfRFfKvwy+MFlofi+98Iah+098FdIgPjHV7c+Ed&#10;RtAviBjJqU+2ETHVUAkkZgU/0Q8Oo2t1P1VRQB8n6xpXxkk+EHji+07x54Mg8JjXNeZ9Ln8JXUuo&#10;mEarP5iC9GpLEGY7irfZiFBAKtjJ0vHFr8ZPtfxgvvBOteGX8NjV4o9Y0m58MzX2qTWx0uzFzJaz&#10;fbEhMgiOUie3cFlILHcAPp6igDyfxzPo8nwX8PR+GtSN74bu7jQLVroP5gn0uS6t0Ys3dXjOGPoz&#10;ZrzbxHqWs+DviT461jw5bzNc+Mdei8HhoULeTeS6ZZNZztjosebnJ/2hX0vqul6frem3Wj6rapc2&#10;d7C0E8L9HRhgg456HtU8MSQRJDGW2xqFXcxY4AxyTkk+55oA+XtDbWvh94Fs9L8HXV7Db65q2veD&#10;LGGKRylpevqs4tblVHCFIxcFn4J2pk8CqvxU1fw54S1nxtoVr4/0W2vda8o3vgrxjZtJdeJ2jtI4&#10;0bSriGdLktIqIgdVnKSox2Kc19Lal4T0LV9e0rxLqVrLPfaJ5psd11KIYXkXa0nkhvKaTblRIyll&#10;DOFIDNnYoA+e5PiV8MvhVqHjI/GbytO1PxLqUIt7W9i+0XGq6c9tEkUFtGQXuxFiVXhiDuG3sU+c&#10;Z5b4OfGL4U/DvUbab4jfFPwn4Xg1TwbpDaSNc1+1tTJapeaj5catLIA7RRNCj4yVIwea+raaiJGu&#10;2NFUZJwBgZJyf1oA4HSrhD8bNWXS5hJaXnhixurwxtujMv2idYH44y0YkGe4RfQVH+0d/wAm9fFD&#10;/sTNb/8ASGau3stG03T72/1K0ttl1qciS3UpdmaRlQIo5JwAoGFGAMk4ySTxH7R3/JvXxQ/7EzW/&#10;/SGagDzL4B+H/wBpaX4FfDmXSPi18MrawfwlpDWsFz8PNQnmihNnFsR5F1tFkYLgFgiAkEhVzgd5&#10;/wAI5+1P/wBFk+FX/htNR/8Al7Wj+zj/AMm9fC//ALEzRP8A0hhr0SgDyr/hHP2p/wDosnwq/wDD&#10;aaj/APL2j/hHP2p/+iyfCr/w2mo//L2vVaKAPFPiFp3xc0z4N/EeX4k+PPButW58MX/2UaN4VutJ&#10;MDiB9zSNNqN0JFxjgBMY6muc8F/GfQ/FOi65pWsftYfCXxe0WjtPDa/D6D7Lq1oylQJQBqt40nzM&#10;ihRGuWZVJIbafo6igD5V8QSXGp2/gXXPix4i1TTPFOl+MpP7Thi1u5061sriTTLgWkSJFOIzHJiA&#10;KCWDvJIpyXZKx/Fms2Hhv4YeBdL1Xxr4yuNd8Q+HDrMU198Q77R4r3UDBCcJNEXuZ5s8pZwK0RBk&#10;LRkkGvsKigDx34EeKNe8T3a3etazc3xn8F+Gb5hJISn2iaO5M0gX7qs5VdxAGdo9BXmuh6/o9x8R&#10;vCl/qXjjX77xtb63rb+IdDbUZrj+z1S0vRAEsXLR2v7tVERRF85SWPmfeH1ZRQB8V+EPiXrd9qHi&#10;Sf4ceKdevba+8F3Wos0ni+fxHdrexXMCSuYSrW9ldRxSSFra1YqGIzGuFDbtvrfhOyu/GV58Pfib&#10;repeEJD4Yg1XxAmvXGoTWdg1xdC7aPUJHaVVXkPIJCYd0mCmzC/W9FAHyJ4p8UxL4CludC+MKDwN&#10;aeJmi0PU9c8aalpltrFp9jjbyv8AhIoGeYKty0vlySO4lKGM7wBXp/iLxTf3vwC8L6/e6n4h0XT7&#10;5tMXXtQluvLv7XTmdVnme5hCGPIxunQIVRmcbMZX2yigD4r13xRLonhbUZvBHjGG88D3fjq4TUdc&#10;1jx3faJA9mNKgaDzNdghnuEjMgULNkeZtQGY7/n6m0PjHxj4d0KPxJ4+1iJbfwf4h1OKTw54jv0j&#10;uHgu4PsUpu/KtZrry4yB5jRhJgSxDq/zfVdFAHyjf6t4g8LvLYXXj3xSNH1jQvDOteJNSm1a4lls&#10;47i5ljvbiByx+wxsiIH8jy0iXc6hCC1TReK9FfT7S1v/AIo6zH8H28R3FvaeKj4ouojNALGN4Yzq&#10;4l86SA3RnVZjNl2RI97A7T9UVgeMfBWjeOtOj0vW7zXreGKUTK2j6/f6TKWHZpbKaKRl9VLFT3FA&#10;HgXw0vr/AMVTeDrvUvHXjPUNOsdK8S6mvl6lcwz37W+rRpbvMiFTKVjyoicFCG2lMfLXnOneKbLx&#10;1YeOtG0vxVr974f1n4darqFz5nxAvNVuWv4WjB8wxkQ6fOociS2tZAnzYdFG0N9qaHoeleG9JtdC&#10;0SzS1sbKMRwxKSdo9ySSxJJJYkkkkkkmr1AHyrc6pZeHtMi8O+LviJ4k0DwNY+Jf7PutVbxHeRT2&#10;6R6LbvawvftKZkVpyTzJ+8k2o2/zCrXPif4stLTVb86l8TPE+maxbeHrC4+Hlp/aE+nya5fNHKXL&#10;WaeUt/O0giWS3ljYRqQdibia+nqKAPmaw8W6lp/7S0elX3jRtXvL+98h9Hs/E93Bd6bAbXO2bQ5k&#10;NvLaBwW+3wlHLFV3OMg/R2n6Tpmki4XTbGG2+13El3P5aBTLM5y0jHux45PYAdAKt0UAFFFFABRR&#10;RQAUUUUAeVXP/J0Nn/2I8n/pdXqteVXP/J0Nn/2I8n/pdXqtABRRRQAUUUUAFFFFABXnf7R3/JvX&#10;xQ/7EzW//SGavRK87/aO/wCTevih/wBiZrf/AKQzUAH7OP8Ayb18L/8AsTNE/wDSGGvRK87/AGcf&#10;+Tevhf8A9iZon/pDDXolABRRRQAUUUUAFFFFABRRRQAUUUUAFFFFABRRRQAUUUUAFFFFABRRRQAU&#10;UUUAFFFFABXzv+2R/wA0O/7LN4Z/9uK+iK+d/wBsj/mh3/ZZvDP/ALcUAfRFFFFABRRRQAUUUUAF&#10;FFFABRRRQAUUUUAFFFFABRRRQAUUUUAFFFFABRRRQAUUUUAFcp8WP+SWeMv+xf1H/wBJpK6uuU+L&#10;H/JLPGX/AGL+o/8ApNJQAfCf/klng3/sX9O/9Jo66S/sLHVLKfTdTsoLu0uo2hnt54xJHLGwwysr&#10;ZDKQcEHg1zfwn/5JZ4N/7F/Tv/SaOuroAzJPDPhuaW4nl8P6a8l3LBPcO1pGWlkgIMDucfM0ZVSh&#10;PK4GMYrJg+Fvw2s9Rvtb03wD4dsNV1KZ7m61G10q3iupZ2jaMzNKE3NJsd13Ek4YjoTXU0UAcl4F&#10;+FXgD4c6QdI8KeFtLs/Pt4be+uo7GCO41Hy4xGr3LxovnPtHJYdzRafCH4T6f4XvvBFh8MPCVt4d&#10;1ORpr3SIdEtksrp2OWaWAJ5bkkAksCSa62igDF0rwT4M0FYE0PwjounLay+fALSwihEUnlCHeu1R&#10;tbygI8jnYNvTipo/C/hmH7N5Xh3TE+xxTQW220jHkxykGVE4+VXIBYDhsDOa1KKAOb8P/DX4deE9&#10;MOieFfAPhzRtOa7GoG00/SoLeE3QYOJ9iKF8wMA2/G7IBzmrl/4O8I6qCup+FtIvAb6PVCJ7GKTN&#10;5GFEdx8yn96oRdr/AHhtGDwK2KKAMPw94F8E+EbvUtQ8J+DtD0W61mb7TqM+nafDbSXs3/PSZo1B&#10;kbk/M2TzXmP7Lv8AyDviZ/2VDxN/6VV7VXiv7Lv/ACDviZ/2VDxN/wClVAGr/wA3Tf8AdP8A/wBy&#10;Neq15V/zdN/3T/8A9yNeq0AFFFFABRRRQAUUUUAFFFFABRRRQAUUUUAFfO//ADkL/wC6M/8Aucr6&#10;Ir53/wCchf8A3Rn/ANzlAH0RRRRQAUUUUAFFFFABRRRQAUUUUAFed/tHf8m9fFD/ALEzW/8A0hmr&#10;0SvO/wBo7/k3r4of9iZrf/pDNQAfs4/8m9fC/wD7EzRP/SGGvRK87/Zx/wCTevhf/wBiZon/AKQw&#10;16JQAUUUUAFFFFABRRRQAUUUUAFFFFABRRRQAUUUUAFFFFABRRRQAUUUUAFFFFABTXdY0aRzhVBY&#10;n0Ap1Q3is1pOqgkmNgAOpOKAKnhzxDo/izQbDxN4fvPtWm6pbpdWk/lsnmROMq21wGGQehANLrWv&#10;aT4et4LrWLr7PFc3cFlE3ls+6aaRY41woJGXZRk8DOSQK+TtF+DMup/Dy71bxD8Or6fxFovw90FN&#10;Ce506T7TZalCLpmNsCu6O5UsgJTDgEA8HB6PxT4Rtp/iJLdat8N9d1Dxm/jXSr+y8QRaPPNFHoiz&#10;W52fbVXy44kw+62Lg7wZdhH7ygD6eor5C+GngnxppvxauNS8XWSNqEN7q0/iCa0+Gl/Hdanp8n2j&#10;yYbjW3vWtr+La0XlwwwtIhEaiKIBsdBc6Hr3h74feILfxh8N9W8SS376e1tbzw3d+ltoXnfurOaO&#10;0jMtybb5jLbKHM28ZLqWKgH0mdK0s6mNaOm2p1BYPswuzCvnCHdu8vfjdt3c7c4zzUMmvaTDr1v4&#10;ZkusaldWkt7FB5bfNDG6I7bsbRhpUGCcnPA4OPFv2dPDniTQ/hx420Kz8Pp4cLazet4ftYNCl0Wz&#10;hgktYTC1taSM5gi3ljtzw2/Ko2UXg/DfhvTdFN1qHhH4IeJ7e7t/AV/ZeIbd9OvNMbVNWMtr5im4&#10;VQ1zM+JGNxCXMoHyO5XAAPrWs/S9e0nWbjUbXTbrzpdJu/sV4vlsvlTeWkm3LABvkkQ5GRzjOQa+&#10;RvCHgvUItP8AGUVr8L5bLwPfX3h7UbrRNG8GXmiW+oWQkm+3Kunz/vZ5DhDMpjSSZVA8pty+Zs2v&#10;hDw5DpVxLqXwj16T4Xnxlc3lz4cfwzdTeZZtpkKW0h0oRNNLbrMDiERHyzsJRfLIUA+sKK+OPHXg&#10;PVH8J+Fbu88HazdzWR1U+H9H1Twhd65bQW8l2z2cG+0dbnSLtYfLVLolVhU7WOV219faa9zJp1rJ&#10;e232e4aBDLD5nmeW5Ubl3fxYORnvigCzRRRQAV53+0d/yb18UP8AsTNb/wDSGavRK87/AGjv+Tev&#10;ih/2Jmt/+kM1AB+zj/yb18L/APsTNE/9IYa9Erzv9nH/AJN6+F//AGJmif8ApDDXolABRRRQAUUU&#10;UAFFFFABRRRQAUUUUAFFFFABRRRQAUUUUAFFFFABRRRQAUUUUAFFFFABXzv+2R/zQ7/ss3hn/wBu&#10;K+iK+d/2yP8Amh3/AGWbwz/7cUAfRFFFFABRRRQAUUUUAFFFFABRRRQAUUUUAFFFFABRRRQAUUUU&#10;AFFFFABRRRQAUUUUAFcp8WP+SWeMv+xf1H/0mkrq65/4haXf654B8S6JpcHn3uoaPeWttFuVd8sk&#10;Lqi5YgDJIGSQPWgCp8J/+SWeDf8AsX9O/wDSaOurrw3wF8Zb3w94G8O6BqPwU+KS3em6TaWc4Tw9&#10;uUSRwqjYPmcjIPNbv/C/f+qK/FX/AMJz/wC2UAeq0V5V/wAL9/6or8Vf/Cc/+2Uf8L9/6or8Vf8A&#10;wnP/ALZQB6rRXlX/AAv3/qivxV/8Jz/7ZR/wv3/qivxV/wDCc/8AtlAHqtFeVf8AC/f+qK/FX/wn&#10;P/tlH/C/f+qK/FX/AMJz/wC2UAeq0V5V/wAL9/6or8Vf/Cc/+2Uf8L9/6or8Vf8AwnP/ALZQB6rX&#10;iv7Lv/IO+Jn/AGVDxN/6VVq/8L9/6or8Vf8AwnP/ALZXlnwX079obU4fGejaF4Xk+G+j67411vXD&#10;4h1+CObUjb3NxviSz0/LIHKdZbhtqEjEUvOAD1EOh/apMQdS6/D4MVzyAdSODj8D+Rr1euM+Hvwk&#10;8GfDUXd3olrc3ms6md2p67qlw13qeoNnP765fLlQfuxrtjQcIijiuzoAKKKKACiiigAooooAKKKK&#10;ACiiigAooooAK8m+MXwa1zxf4j0L4o/DTxPB4c8feGI5bazuruAz2V9ZyHMlndRj5vLYjIdfmUkk&#10;AnGPWaKAPnHTf2rPGPh/WtZ8JfFP9n/xdHqPhySGLUNR8Ixrren4kiWRZcKUnjUq2cNGSO5roNP/&#10;AG0/2Zb65+w3HxRtdKuxgPb6vY3Wnuh44P2iJBwTjOccHng1s/Dz/kuPxY/67aP/AOkEdekaromj&#10;a7b/AGTW9IstQg/55XVukqduzAjsPyoA5DTfj38DNZwNK+Mvge7Y7flh8QWjMC33QVEmQT6Hmuis&#10;/G3gzUCy2Hi7RbkpgsIb+J9uemcNxXKan+zl+z/rPOpfBPwNK/H7z+wLVX46DcqA49s1zN3+xb+y&#10;1exmKb4L6Eqk5zF5sR/NHB/CgD2S0vrK/QyWN5BcIp2lopA4B9Mip68Bu/2DP2S7yMRTfB+1UBt2&#10;YtUvojn6pODjnp0r8/P+CjNr+zD+zT448CfDz4YfCyGXWY7yDX/E8Ta3qDrJpYYqliS07bDPiRmZ&#10;cOipGQfnoA/YGs+TxDoELMk2uaejISGDXKAqR1zzxXzT8Ov2OP2IfiT4L0D4keDvhet3o+v2UGp2&#10;Mj65qRzHIoYK6m5IDD7rKc4IIPSuyh/Yd/ZTt5Vmj+DellkOQHurp1/FWlIP4igD0u7+KvwvsEEl&#10;98SPC1sjHaGl1i3QE+mS9clrH7Vn7NmhRede/HHwZIuM4s9Wiu279oS57f5zUWnfslfs0aXJ5lt8&#10;EPCLncGxcaclwMj2k3DHt0Ndjonwp+F3hl1k8OfDbwrpToMK1jo9vAVHPQogx1P5mgDzIftk/C/W&#10;ysXwz8OeO/iDM2Rjw74YumjU5xlpbhYowvfduIx3rK8ReFvj3+0lpzeGPHGh2vwt+H15IF1OwF6l&#10;/rurWwbPks8Y8m0RwBuwzuOnQkV9GUUAVtM02x0bTbTSNLtkt7OxgjtreFPuxxIoVVHsAAPwqzRR&#10;QAUUUUAFFFFABRRRQAUUUUAFFFFABRRRQAUUUUAFFFFABRRRQAUUUUAFFFFABRRRQAUUUUAFFFFA&#10;HEy+NdVj+M1v8PRDa/2bL4cfV2kKN53nC58vG7dt27e23Oe/au2ryq5/5Ohs/wDsR5P/AEur1WgA&#10;ooooAKKKKACiiigArzv9o7/k3r4of9iZrf8A6QzV6JXnf7R3/JvXxQ/7EzW//SGagA/Zx/5N6+F/&#10;/YmaJ/6Qw16JXnf7OP8Ayb18L/8AsTNE/wDSGGvRKACiiigAooooAKKKKACiiigAooooAKKKKACi&#10;iigAooooAKKKKACiiigAooooAKKKKACvnf8AbI/5od/2Wbwz/wC3FfRFfO/7ZH/NDv8Ass3hn/24&#10;oA+iKKKKACiiigAooooAKKKKACiiigAooooAKKKKACiiigAooooAKKKKACiiigAooooAKKKKACii&#10;igAooooAKKKKACiiigAooooAKKKKACiiigAooooAKKKKACiiigAooooAKKKKACiiigAooooA8q+H&#10;n/Jcfix/120f/wBII69Vryr4ef8AJcfix/120f8A9II69VoAKKKKACvlf9p79l39n/xZ4p8KeNvE&#10;vwt0fUtd8SeNtJstVv7gSPLd27K6GNyW+7tRFwMYCgDpX1RXlXx9/wCacf8AZQNH/wDatAHZfD/4&#10;d+C/hX4WtfBPw98P2+iaFYtI1tYW5byoS7l32BidoLMzEDjJJ7mujoooAKKKKACiiigAooooAKKK&#10;KACiiigAooooAKKKKACiiigAooooAKKKKACiiigAooooAKKKKACiiigAooooAKKKKACiiigDyq5/&#10;5Ohs/wDsR5P/AEur1WvKrn/k6Gz/AOxHk/8AS6vVaACiiigAooooAKKKKACvO/2jv+Tevih/2Jmt&#10;/wDpDNXoled/tHf8m9fFD/sTNb/9IZqAD9nH/k3r4X/9iZon/pDDXoled/s4/wDJvXwv/wCxM0T/&#10;ANIYa9EoAKKKKACiiigAooooAKKKKACiiigAooooAKKKKACiiigAooooAKKKKACiiigAooooAK+d&#10;/wBsj/mh3/ZZvDP/ALcV9EV83fttalp2jad8GNX1e/trGwsfjB4dubq6uZVihghRblnkd2IVVVQS&#10;WJAABJoA+kaK87/4aO/Z6/6Lx8O//Cosf/jtH/DR37PX/RePh3/4VFj/APHaAPRKK87/AOGjv2ev&#10;+i8fDv8A8Kix/wDjtH/DR37PX/RePh3/AOFRY/8Ax2gD0SivO/8Aho79nr/ovHw7/wDCosf/AI7R&#10;/wANHfs9f9F4+Hf/AIVFj/8AHaAPRKK87/4aO/Z6/wCi8fDv/wAKix/+O0f8NHfs9f8ARePh3/4V&#10;Fj/8doA9Eorzv/ho79nr/ovHw7/8Kix/+O0f8NHfs9f9F4+Hf/hUWP8A8doA9Eorzv8A4aO/Z6/6&#10;Lx8O/wDwqLH/AOO0f8NHfs9f9F4+Hf8A4VFj/wDHaAPRKK87/wCGjv2ev+i8fDv/AMKix/8AjtH/&#10;AA0d+z1/0Xj4d/8AhUWP/wAdoA9Eorzv/ho79nr/AKLx8O//AAqLH/47R/w0d+z1/wBF4+Hf/hUW&#10;P/x2gD0SivO/+Gjv2ev+i8fDv/wqLH/47R/w0d+z1/0Xj4d/+FRY/wDx2gD0SivO/wDho79nr/ov&#10;Hw7/APCosf8A47R/w0d+z1/0Xj4d/wDhUWP/AMdoA9Eorzv/AIaO/Z6/6Lx8O/8AwqLH/wCO0f8A&#10;DR37PX/RePh3/wCFRY//AB2gD0SivO/+Gjv2ev8AovHw7/8ACosf/jtH/DR37PX/AEXj4d/+FRY/&#10;/HaAPRKK87/4aO/Z6/6Lx8O//Cosf/jtH/DR37PX/RePh3/4VFj/APHaAPRKK87/AOGjv2ev+i8f&#10;Dv8A8Kix/wDjtH/DR37PX/RePh3/AOFRY/8Ax2gD0SivO/8Aho79nr/ovHw7/wDCosf/AI7R/wAN&#10;Hfs9f9F4+Hf/AIVFj/8AHaAPRKK87/4aO/Z6/wCi8fDv/wAKix/+O0f8NHfs9f8ARePh3/4VFj/8&#10;doA9Eorzv/ho79nr/ovHw7/8Kix/+O0f8NHfs9f9F4+Hf/hUWP8A8doA9Eorzv8A4aO/Z6/6Lx8O&#10;/wDwqLH/AOO0f8NHfs9f9F4+Hf8A4VFj/wDHaAPRKK87/wCGjv2ev+i8fDv/AMKix/8AjtH/AA0d&#10;+z1/0Xj4d/8AhUWP/wAdoA9Eorzv/ho79nr/AKLx8O//AAqLH/47R/w0d+z1/wBF4+Hf/hUWP/x2&#10;gD0SivO/+Gjv2ev+i8fDv/wqLH/47R/w0d+z1/0Xj4d/+FRY/wDx2gD0SivO/wDho79nr/ovHw7/&#10;APCosf8A47R/w0d+z1/0Xj4d/wDhUWP/AMdoA9Eorzv/AIaO/Z6/6Lx8O/8AwqLH/wCO0f8ADR37&#10;PX/RePh3/wCFRY//AB2gD0SivO/+Gjv2ev8AovHw7/8ACosf/jtdV4U8a+DfHenSav4H8W6L4hsI&#10;ZjbSXWlX8V3CkwVWMZeJmUMFdTtznDA9xQBtUUUUAFFFFABRRRQB5V8PP+S4/Fj/AK7aP/6QR16r&#10;XlXw8/5Lj8WP+u2j/wDpBHXqtABRRRQAV5V8ff8AmnH/AGUDR/8A2rXqteVfH3/mnH/ZQNH/APat&#10;AHqtFFFABRRRQAUUUUAFFFFABRRRQAUUUUAFFFFABRRRQAUUUUAFFFFABRRRQAUUUUAFFFFABRRR&#10;QAUUUUAFFFFABRRRQAUUUUAeVXP/ACdDZ/8AYjyf+l1eq15Vc/8AJ0Nn/wBiPJ/6XV6rQAUUUUAF&#10;FFFABRRRQAV53+0d/wAm9fFD/sTNb/8ASGavRK87/aO/5N6+KH/Yma3/AOkM1AB+zj/yb18L/wDs&#10;TNE/9IYa9Erzv9nH/k3r4X/9iZon/pDDXolABRRRQAUUUUAFFFFABRRRQAUUUUAFFFFABRRRQAUU&#10;UUAFFFFABRRRQAUUUUAFFFFABXzd+21punazp3wY0jV7C2vrC++MHh22urW5iWWGeF1uVeN0YFWV&#10;lJBUgggkGvpGvnf9sj/mh3/ZZvDP/txQB6J/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8y/Yl03TtG074z6RpFhbWNhY/GDxFbWtrbRLFDBCi2ypGiKAqqqgAKAAAABX0jXnfwb+Ef8AwqT/&#10;AITn/ioP7V/4TPxnqfi7/j08j7J9r8v/AEf77eZs8v7/AMuc/dGKAPRKKKKACiiigAooooA8q+Hn&#10;/Jcfix/120f/ANII69VrlPDvgX+wPHPizxn/AGp5/wDwlD2b/ZvI2/Z/IgWL7+47923PQYzjnrXV&#10;0AFFFFABXlXx9/5px/2UDR//AGrXqteVfH3/AJpx/wBlA0f/ANq0Aeq0UUUAFFFFABRRRQAUUUUA&#10;FFFFABRRRQAUUUUAFFFFABRRRQAUUUUAFFFFABRRRQAUUUUAFFFFABRRRQAUUUUAFFFFABRRRQB5&#10;Vc/8nQ2f/Yjyf+l1eq15Vc/8nQ2f/Yjyf+l1eq0AFFFFABRRRQAUUUUAFed/tHf8m9fFD/sTNb/9&#10;IZq9Erzv9o7/AJN6+KH/AGJmt/8ApDNQAfs4/wDJvXwv/wCxM0T/ANIYa9Erzv8AZx/5N6+F/wD2&#10;Jmif+kMNeiUAFFFFABRRRQAUUUUAFFFFABRRRQAUUUUAFFFFABRRRQAUUUUAFFFFABRRRQAUUUUA&#10;FfO/7ZH/ADQ7/ss3hn/24r6Ir53/AGyP+aHf9lm8M/8AtxQB9EUUUUAFFFFABRRRQAUUUUAFFFFA&#10;BRRRQAUUUUAFFFFABRRRQAUUUUAFFFFABRRRQAUUUUAFFFFABRRRQAUUUUAFFFFABRRRQB5j+0dd&#10;aha/Cy5/s2LXppZ9V0m2a30HU20/ULmOS/gR4YLkTQmJ3VmQN50YG7llHNeU+EPH9/8ADux+I3if&#10;TfCnxE0rTvB+kxi58M+NfE0uu6lLqLtuimhIu76RYGRgv7uVhIQQke5Du+lNc0HSfEdnHp+s2n2i&#10;CK6t7xE8xkxNBKssTZUg/K6KcdDjBBGRWbrHw98GeINWudb1nQYbu7vdLk0S6MjPsubJ23GGWMHZ&#10;IAclSwJXc20jc2QDwK8+LXxg8XeDryy0zUW0jU7HxB4eWLXr34ea7odrcw3OoJHLaraahLDM7JhQ&#10;7pKyOkmNqE8dlovxY+Istxo/iTV08NyeGvFF/f6VptjbWsyX1nLbpcsk00zTskyyC1bdEsUZj3gb&#10;3wTW0nw1+DGjyy/C6aPVpr7xJEt+ftet6nd3zx2sgeMrfSStNCsTkGNVlUISdgHNbul/Br4daP4i&#10;uPFFholyt7cecdkmp3ctrA82fOkgtnlMEEsm5t8kaK77m3E5NAHmml/EX9oDXdO8LpaX/gC0v/EP&#10;hi48UyyS6LeSw2qJ9l2WoQXitIzefIDLuUD5T5ZwQ1T4g/tEeLtB8OaR4v0PUfC0EbaFYa5e6E2k&#10;ahqt9OLgZZDLbOkenxgfdnmWVWw2VQLk+22PgPwppv8AZ32LSvL/ALJ0ptEs/wB/IfKsm8vMXLfN&#10;/qo/mOW+Xryc8xq/7PXwl12OO31Lw7eNbR6bDpLWsWs30NtPbQrthE0McwjmeMfckkVpEPKsDQBd&#10;+IfibxbZX3hvwt4Hl0i01bxJcThb3VrWS6trWGGEyufIjliaV2+VQBIoGSxJ27T5GPix8RPDnwz0&#10;25Txf4at9de5124ulvtK1LX7m5+z38qiK2tLWSOYQgfL5zMRGPLHltnj3Xxd4E8M+ONNt9L8RWly&#10;8dnMtxazWl9cWd1bShSu+K4gdJo2Ksykq4JVmByCRXOXHwA+FFxZadpv/CO3Vva6WlxDDDa6ve26&#10;SwzyGSaGcRzL9phZ2LGKbemT92gDzHxl8Wfif4z+Heta74MuNF0Gz03wlYatqAlWd72Wa9tzLi1n&#10;jlQW/lKMhmSQux2/u8bq6y/+KXj+21m+1+2Tw9/wiGjeI7Xwxc2EtvK2p3EkzwRm6S4EwjjCyXAx&#10;CYWLqufMXcBXR6r8AfhRrVnYaff+G7g22n6bFpEcMOq3kKTWcQIihuBHKouVjySnnbyjEspBOa0L&#10;r4RfD+88Xp45uNGnOqJLHcFV1G6WzluEULHcSWYkFvJOqqoWZ4zIoVcMMCgDjfhv8VvHGt/EzU/B&#10;fju1sNHYi7ksNLm0K+s7lY4pQqPFeu8lpqSNGd7GExNFlQyHJIzPGfjf4l6rq7Xej6lo+neF9L8c&#10;aX4elto4511Kci5t/NlNwsojEbGQx+QYiWTLGTnZXo/hv4SeA/CXiGfxPoWl3kV7N5uxJtVu7i2t&#10;RKwaUW1tLK0NqHYAsIUTceua5jQfDvwM+LPijW/GOgRT6lqXhrxG2marsur+1totasDGSzWxZIJZ&#10;ox5a+eEbK/KHK5FAHG+B/wBo3xh4t8ZNbp4a1CTRLy51G1hhHgXXLZdOW287ZczavMn2G6SQwgbI&#10;tm0yKFeTBNVE+MPx/Xw03iG5fwDHnwZH438tdKvG8qJVBlsT/pQ3u/JW4G0R9DDJ1r16w+DPw60z&#10;xJceK7PRbpb24eaXyW1S7eyglmDCaaCzaU28Er733yRRq7b2yTk1db4YeBn0w6O2h5s20P8A4Rsx&#10;/aZv+QdjHk5356fx53/7VAHnjfF7x7cXs/i+yg8Px+DdP16y8PXGnS28ranNJcNboblLgTCKMI9y&#10;MQmFi6pnzF3AVFpHxZ+Jt7qXhvXZ08Lnwx4uu9Shs7RLO4TULJLaC4kj8yVpikzOYAWAjj8vlfnz&#10;vHdn4M/Dk+J7fxeNDnF/bNFIsa6ldCzeaJAkU8loJPs8s6KqhZnjaRQq4YYFcd4c/Z4On/E6f4ga&#10;/r2mXVpFPeXGmaZp1lfWqWz3SMkxYT39xCCwdy32eG3DudzBiBQBxni74gfEDUvhp4T1/wAVa58P&#10;4tT1G1j8VwacvhrVdTkzFHFJFClla3PmTBHdiblm2I3lfuWIDVVufF/j/wAR/Erwx4+ufEMUOg3e&#10;g+F7m30C3l1G3EM+pXwSV5HhvUhuNoRgBLbsMFRwN4k9r1n4KfDfXrbR7PUNFvBBodj/AGZax22r&#10;Xlsr2e0L9mnEUq/aYSFGY5t6kjJGeat2/wAKPAFpDYQQaCVTTLbTrO1Bu5z5cNjIZbVcl8nY5Jyc&#10;lujFhxQBxFn8U/iLB4G8R/FPU7Dw3c6EkV02i2EHnQXcMkVy0EaXUrM8civt3s6rGY+V2vjfVLXf&#10;iR8avC1l4i8N3VhofiDxLpUGnajFfaJoV1JDFZXU0sbu2nfamnneHyGOyOdTKCNoUgrXe2Xwa+Gt&#10;he65fQ+GUkbxFFNb38NzdT3FuYpm3TRxQSO0Vukjne6xKgdvmYFuaq23wK+GdroF94cXStUlg1Ca&#10;K4mu7jXtQm1ESRf6po76Sc3UXl5Pl7JV2AkLtyaAL3wl8Z3HjzwRaa/e3+n3l35s1vcyWVndWS+Z&#10;HIVIe1ugJ7aTAG6GTLIxK7mADHsayPCvhPQvBejR6D4etZobWN3lJnupbmaWRzueSWaZmkldiSS7&#10;szE9TWvQAV5V8ff+acf9lA0f/wBq16rXlXx9/wCacf8AZQNH/wDatAHqtFFFABRRRQAUUUUAFFFF&#10;ABRRRQAUUUUAFFFFABRRRQAUUUUAFFFFABRRRQAUUUUAFFFFABRRRQAUUUUAFFFFABRRRQAUUUUA&#10;eVXP/J0Nn/2I8n/pdXqteVXP/J0Nn/2I8n/pdXqtABRRRQAUUUUAFFFFABXnf7R3/JvXxQ/7EzW/&#10;/SGavRK87/aO/wCTevih/wBiZrf/AKQzUAH7OP8Ayb18L/8AsTNE/wDSGGvRK87/AGcf+Tevhf8A&#10;9iZon/pDDXolABRRRQAUUUUAFFFFABRRRQAUUUUAFFFFABRRRQAUUUUAFFFFABRRRQAUUUUAFFFF&#10;ABXzv+2R/wA0O/7LN4Z/9uK+iK+d/wBsj/mh3/ZZvDP/ALcUAfRFFFFABRRRQAUUUUAFFFFABRRR&#10;QAUUUUAFFFFABRRRQAUUUUAFFFFABRRRQAUUUUAFFFFABRRRQAUUUUAFFFFABRRRQAUUUUAFFFFA&#10;HlWtf8nKeHP+xXvP/Rwr1WvKta/5OU8Of9ivef8Ao4V6rQAUUUUAFFFFABRRRQAV87/sb/8ANcf+&#10;yzeJv/bevoivnf8AY3/5rj/2WbxN/wC29AH0RRRRQAUUUUAFFFFABRRRQAUUUUAFeVfH3/mnH/ZQ&#10;NH/9q16rXlXx9/5px/2UDR//AGrQB6rRRRQAUUUUAFFFFABRRRQAUUUUAFFFFABRRRQAUUUUAFFF&#10;FABRRRQAUUUUAFFFFABRRRQAUUUUAFFFFABRXJ/EX4rfDr4TaONc+Ini7T9EtZCVhFxJmW4YDJWK&#10;JcvK3+yik15m37SHj7xOEf4SfszeOPEEEg3Je65JB4ftZFz95GuCZGH/AGzyewNAHvFFeBPqf7cu&#10;ufPp3hb4PeF4TkFNS1DUNRnXrgjyVRPQ8n8D0qNvAX7aeqPuvPj/AOB9EBZSV03wibgAYww/fyZ9&#10;/f1A4oA+gaK+em+CP7V1zJIt9+2rOLeTJ8u1+H2mwMvOQFfezAD8/eon/Z8/aR2N5f7aPiDfg7d3&#10;hWxxntnmgDtbn/k6Gz/7EeT/ANLq9Vr8PdT/AGpv227L9p3/AIVhJ4l1B/H8N6fB8YCW2G3XHDA/&#10;Z8eWT8+7H3fmziv02t/2ff2lWgja5/bO19ZSgLqvhaxIDY5A56ZoA+jKK+eh8EP2rbZo0sP21bgQ&#10;R87Lv4f6bOzHOTl96sR+o9akXwB+2jpkpaz/AGg/BWtKHOF1Lwf9nBXtnyJc++M8epoA+gaK8Bj1&#10;D9ufQ8PqHhz4OeKIVVRs0++1DT7hjxkkzK8fr0x9O1TL+0Z8SPC+9vi1+zF410S3QZN94euIPEFs&#10;qjq7+QVlRev/ACzJHpQB7xRXH/Df4u/Df4uaW+rfDzxdY6xFDgXEUTFLi1Y5ws0LgSRNweHUdDXY&#10;UAFed/tHf8m9fFD/ALEzW/8A0hmr0SvO/wBo7/k3r4of9iZrf/pDNQAfs4/8m9fC/wD7EzRP/SGG&#10;vRK87/Zx/wCTevhf/wBiZon/AKQw16JQAUUUUAFFFFABRRRQAUUUUAFFFFABRRRQAUUUUAFFFFAB&#10;RRRQAUUUUAFFFFABRRRQAV87/tkf80O/7LN4Z/8Abivoivnf9sj/AJod/wBlm8M/+3FAH0RRRRQA&#10;UUUUAFFFFABRRRQAUUUUAFFFFABRRRQAUUUUAFFFFABRRRQAUUUUAFFFFABRRRQAUUUUAFFFFABR&#10;RRQAUUUUAFFFFABRRRQB5VrX/Jynhz/sV7z/ANHCvVa8q1r/AJOU8Of9ivef+jhXqtABRRRQAUUU&#10;UAFFFFABXzv+xv8A81x/7LN4m/8Abevoivnf9jf/AJrj/wBlm8Tf+29AH0RRRRQAUUUUAFFFFABR&#10;RRQAUUUUAFeVfH3/AJpx/wBlA0f/ANq16rXlXx9/5px/2UDR/wD2rQB6rRRRQAUUUUAFFFFABRRR&#10;QAUUUUAFFFFABRRRQAUUUUAFFFFABRRRQAUUUUAFFFFABRRRQAUUUUAFFFFAHyr8ANQ8I+Pf2k/i&#10;74g8cz2d9428P+IZtE8Ow3j72stJt1AzZo/CksxaUpyC4yQH+b6qr4j+EGl3OreOfjrDqPw3s/G3&#10;h2D4k38s+nwSxx6zp1xxi8tjI6hlYDA2yRyL5Z2b8lV9UsfFPhHSp49P0D9pTxF4PuN2xNG8eQKx&#10;L/3QdSjju5SMHlbhgRyCRzQB9EUV5nYT/Hd4Fu9N8R/DXxRat/q5YrS804OP95Zrpc+4H4VOfEnx&#10;6tmIufhP4RuVH8Vl4ymYn/gMunpj6bj9aAPRaK87Hjr4sR/8fHwMu3/69fENi/8A6GyUv/CxfiIv&#10;3/2f/FR/656to5/neCgDCuf2X/hxdftL237UUlr/AMVPbaGdHEXljyzJnaLsnr5oh/c+myvYK88/&#10;4WT4+/6N78af+DPQ/wD5Po/4WN8RG+5+z/4rH/XTVtHH8rw0Aeh0V52fHfxXk/49/gXeJ/18+IbF&#10;B/44z0g8S/Hi5YC2+EvhO3U/xX3jOVSPwisJM/TI+tAHotFeaXs/x5EDXV/rvw18M268ySy215qQ&#10;Qf7zS2o/E1wmoeKvCupTyaf4i/aZ1zxRcZ2PovgO3QPu/ukafHNeRk+pnUDqT3ABzP7Uup+EPhx8&#10;W/hd8QPB01pZ+PrvxXp+kaxFZtslv9DuSY5VuwnVd/lCNpATuHy52nb9WV8NftEabNpemfDSPSfh&#10;tbeBvDtz8TNCmjiv5kk1vV7sPIPtFxtd9saoW5kkklYum4RbSG+5aACvO/2jv+Tevih/2Jmt/wDp&#10;DNXoled/tHf8m9fFD/sTNb/9IZqAD9nH/k3r4X/9iZon/pDDXoled/s4/wDJvXwv/wCxM0T/ANIY&#10;a9EoAKKKKACiiigAooooAKKKKACiiigAooooAKKKKACiiigAooooAKKKKACiiigAooooAK+d/wBs&#10;j/mh3/ZZvDP/ALcV9EV87/tkf80O/wCyzeGf/bigD6IooooAKKKKACiiigAooooAxvFfjLwj4E0e&#10;TxB428UaVoGmREK15qV5HbQhj0Xe5Ayew6muCH7UvwGbmL4gQzIejw2F1Ije4ZYiCPcGsv4ReHdL&#10;+JPiXV/jv4qtE1HUH1S+0vw0lyPMj0nTbWd4Fa3Q5WOScxmZ5B853qpO1FA9qoA8q/4aj+BP/Q8/&#10;+Uy8/wDjVH/DUfwJ/wCh5/8AKZef/Gq9VooA8q/4aj+BP/Q8/wDlMvP/AI1R/wANR/An/oef/KZe&#10;f/Gq9VooA8q/4aj+BP8A0PP/AJTLz/41R/w1H8Cf+h5/8pl5/wDGq9VooA8q/wCGo/gT/wBDz/5T&#10;Lz/41R/w1H8Cf+h5/wDKZef/ABqvVaKAPKv+Go/gT/0PP/lMvP8A41R/w1H8Cf8Aoef/ACmXn/xq&#10;vVaKAPKv+Go/gT/0PP8A5TLz/wCNUf8ADUfwJ/6Hn/ymXn/xqvVaKAPKv+Go/gT/ANDz/wCUy8/+&#10;NUf8NR/An/oef/KZef8AxqvVaKAPKv8AhqP4E/8AQ8/+Uy8/+NUf8NR/An/oef8AymXn/wAar1Wi&#10;gDyr/hqP4E/9Dz/5TLz/AONUf8NR/An/AKHn/wApl5/8ar1WigDyr/hqP4E/9Dz/AOUy8/8AjVH/&#10;AA1H8Cf+h5/8pl5/8ar1WigDyr/hqP4E/wDQ8/8AlMvP/jVQz/tXfAG2eCO48frGbiTyoy2mXgBb&#10;aWwT5OBwrHJ44r1uigDmfBHxM+HnxKtJr34f+NtE8QxWzbLg6dexztA/92RVJMbcHhgDXTV43+0f&#10;4U0jTPCGo/HLR7WOw8XfD2ym1221O3HlzXFrbIZbiymZcGWCWJHQo2QGKuMMqkevWk/2m0hucY82&#10;NXx6ZGaAJqKKKACiimySLFG0r52opY4Uk4HsOTQB5ZrX/Jynhz/sV7z/ANHCvVa+QNf/AG0P2Wbf&#10;9oPSNWn+Nnh2O00/Q7uwupWkkAhuPOH7thtyG4PFfW2nahZ6tYW+qafN51rdxLNDIFI3owypwcHk&#10;GgCzRRRQAUUUUAFFFFABXzv+xv8A81x/7LN4m/8Abevoivnf9jf/AJrj/wBlm8Tf+29AH0RRRRQA&#10;UUUUAFFFFABRRRQAUUUUAFeVfH3/AJpx/wBlA0f/ANq16rXlXx9/5px/2UDR/wD2rQB6rRRRQAUU&#10;UUAFFFFABRRRQAUUUUAFFFFABRRRQAUUUUAFFFFABRRRQAUUUUAFFFFABRRRQAUUUUAFFFFAHyX+&#10;z/8ADnTfFvjv4463baxq3h/X7L4kalDa6xpFwIrhIzHEfLkR1aKePd83lzI6Z5AB5r2i60j456fb&#10;vYzXXgXx1YlceTqdtPpE8g9JJIxcxOfdYYx7DrXBfsm/8jf8ev8Aspuof+ioq+iaAPn2+8C+H2na&#10;+8QfsYWUl4fv3fhufSGkPv5kktrKR+GfaoRpPw7tl2y/C7436D/s6fqmsKF/CxvXX8sivoiigD52&#10;M/wytR/yHv2hbH2ex8WTgf8AAmgkH60n9tfDdfu/FX43we0mk6yP/Rlka+iqKAPnb+3vh1/0Wb4y&#10;/T+y9R/+QaQ618N2+98VvjdN7R6TrB/9Asq+iqKAPnZbj4ZXQP8AxUH7Ql97JYeK4Af+BJBGP1pf&#10;7K+HVwu2L4ZfHHXv9m/1TWirfhfXiKP0FfRFFAHz5ZeBPDZnW+0P9jC3+1j7l34lm0gOPfzFmupR&#10;/wB859q7a00n45XttHY2h8BeBLEDBi06CfV5kH/TNmW1iRvcxyD2PWvTaKAPkb9qr4ZaV4Y0X4e+&#10;J9Q1bVPEfiSf4jeH7WXWdWmV51haZmaKGNFWK3jLIrFIkUEqC2SAa+ua+dv22P8AkUPhz/2U3w9/&#10;6Nkr6JoAK87/AGjv+Tevih/2Jmt/+kM1eiV53+0d/wAm9fFD/sTNb/8ASGagA/Zx/wCTevhf/wBi&#10;Zon/AKQw16JXnf7OP/JvXwv/AOxM0T/0hhr0SgAooooAKKKKACiiigAooooAKKKKACiiigAooooA&#10;KKKKACiiigAooooAKKKKACiiigAr53/bI/5od/2Wbwz/AO3FfRFfO/7ZH/NDv+yzeGf/AG4oA+iK&#10;KKKACiiigAooooAKKKKAPKv2Yf8AkjGj/wDXxff+lcteq15V+zD/AMkY0f8A6+L7/wBK5a9VoAKK&#10;KKACiiigAooooAKKKKACiiigAooooAKKKKACiiigAooooAa7pGjSSMFVQSzE4AHqa8+m/aB+DsEr&#10;wv44tSyHBKQzOv4MqEH8DXS+PmZPAniN0Yqy6ReEEHBB8lqyPhHY2J+F/hVjZwEtpNsSTGOSYxk0&#10;AZ3/AA0N8G/+h3g/8BZ//iKP+Ghvg3/0O8H/AICz/wDxFd99gsf+fKD/AL9j/Cj7BY/8+UH/AH7H&#10;+FAHgn7QHxt+GHiP4DfEnw9oXigX2pap4R1iys7WGzuGknnkspUjjUbOWZmAA9TXa6b+0H8HotOt&#10;YpPGsCukCKwNrPkEKMj7lejfYLH/AJ8oP+/Y/wAKPsFj/wA+UH/fsf4UAcD/AMNDfBv/AKHeD/wF&#10;n/8AiKP+Ghvg3/0O8H/gLP8A/EV332Cx/wCfKD/v2P8ACj7BY/8APlB/37H+FAHA/wDDQ3wb/wCh&#10;3g/8BZ//AIij/hob4N/9DvB/4Cz/APxFd99gsf8Anyg/79j/AAo+wWP/AD5Qf9+x/hQB+U/xD/Za&#10;+C/if9u7TPiXZ+JLdfhrqLf8JFq6rbyhU1CNgfswXZnEjgPwpUKCD1r9GIv2gvgvDGkMPjO2SONQ&#10;qqtpOAoHAAHl16B9gsf+fKD/AL9j/Cj7BY/8+UH/AH7H+FAHA/8ADQ3wb/6HeD/wFn/+Io/4aG+D&#10;f/Q7wf8AgLP/APEV5r8T9Y8WXvxB16CzvdWtPCXhX7DHqq6K0cV1Gs8RkM6/ISyr/EM9AD0yRV13&#10;SS17p2jfCf4oeLPEeuX0S3m6XUUls7O16mWf93xkcBDzzyOgYA948JfELwX46E//AAifiC31BrbB&#10;lRAyugPQlWAOOOuMV0VfP/wS1658S/ETTdbvGBubvwKhuXCqvmyx37RlyFAGTs9K+gKACiiigAr5&#10;3/Y3/wCa4/8AZZvE3/tvX0RXzv8Asb/81x/7LN4m/wDbegD6IooooAKKKKACiiigAooooAKKKKAC&#10;vKvj7/zTj/soGj/+1a9Vryr4+/8ANOP+ygaP/wC1aAPVaKKKACiiigAooooAKKKKACiiigAooooA&#10;KKKKACiiigAooooAKKKKACiiigAorC8ceLrDwJ4V1DxVqEMk8dkiiO3ix5lzPI6xwwpnjfJI6Ivu&#10;wrho/hV4q8bW8erfEn4ga/a3M/7w6ToV6bSytlIH7o4BaUrz85IJyaAPVqK8q/4Zv8Cf9BnxV/4O&#10;5v8AGj/hm/wJ/wBBjxV/4O5v8aAPVaK8q/4Zv8Cf9BjxV/4O5v8AGj/hm/wJ/wBBjxV/4O5v8aAP&#10;Va8e0L9rL4Ha18Vdd+Cs3jK20zxfoN21pLYX5EPnsBnMTNw4wR754q5/wzf4E/6DHir/AMHc3+Nf&#10;D2s/8Eotf+Jn7Snir4heLvGc+h+CpNU8/Tlt7lp9TuowowxkP+r5B5POORQB9W/smkHxd8eiP+im&#10;6h/6Kir6Jr5f/Ye8L6f4Km+MnhHSp7uaz0f4g3dlBJdztNO6RwQqC8jcu2ByT1NfUFABRRRQB50n&#10;xS8KaN4j8Y3XjH4gWei6XoV3b6Z5esPa2NpDKLRbl3Sd33SlkmBbcVCiPheC7b2sfE74daBomn+I&#10;9X8deH7XTdY2rplzLqcCRagzLuRLd2cLKzD7oUnPavOY/hj4ln+L03ii/wDD8cmlr40GtQTvNE22&#10;EaCLUTBd24ET5TGN3fGOaxrb4eeN/CiW15H8NB4jiubHX9EOnQ3dnGbFbvUXnimPnSLGYHjKiQIW&#10;kUKgEb8gAHq+lfFPwjqGhP4nvtQg0bSYtIs9bnu9TvLaBLe2uFZlM370mLAU5ZwEP8LNhsW9X+JX&#10;w58P6Np3iLXvH/hvTdJ1h449Ov7vVYIbe8eQZRYZGYLIWHQKTntXitv8LPiDpmhaddN4Q+3zaLpf&#10;g+RtLS8tw17LpzzNc28bPII9670ZC7LGzBfnAyRF8Sfh18S9Yv8Awz4y8M+G/FHhuMaPf6VeaB4Q&#10;n8OSXFqbq4SQtL/asD2pRlUmbyG3huB545oA921Dx34H0nxDp3hHVfGWhWWu6uhk07TLjUYY7u8U&#10;dWhhZg8gHqoNbtfM+ofCb4g6FrHhWz8KeHNfeSCw0S1v7ybU9K1HR7gWTDjUIbmOKdZYhuMU1jGC&#10;zBSwQDFfTFABRRRQB87ftsf8ih8Of+ym+Hv/AEbJX0TXzt+2x/yKHw5/7Kb4e/8ARslfRNABXnf7&#10;R3/JvXxQ/wCxM1v/ANIZq9Erzv8AaO/5N6+KH/Yma3/6QzUAH7OP/JvXwv8A+xM0T/0hhr0SvO/2&#10;cf8Ak3r4X/8AYmaJ/wCkMNeiUAFFFFABRRRQAUUUUAFFFFABRRRQAUUUUAFFFFABRRRQAUUUUAFF&#10;FFABRRRQAUUUUAFfO/7ZH/NDv+yzeGf/AG4r6Ir53/bI/wCaHf8AZZvDP/txQB9EUUUUAFFFFABR&#10;RRQAUUUUAeVfsw/8kY0f/r4vv/SuWvVa8q/Zh/5Ixo//AF8X3/pXLXqtABRRRQAUUUUAFFFFABRR&#10;RQAUUUUAFFFFABRRRQAUUUUAFFFFAGB8Qf8AkQvEn/YIvP8A0S9UPhF/yS7wp/2CLX/0WKv/ABB/&#10;5ELxJ/2CLz/0S9eW/DrwZ8XrzwH4fu9J+NC6fZTadA9vaf8ACO20vkRlBtTexy2Bxk8mgD3GivMP&#10;+ED+N/8A0Xpf/CXtP8aP+ED+N/8A0Xpf/CXtP8aAPT6K8y/4Qb42/wDRdYv/AAmLb/4qj/hBvjb/&#10;ANF1i/8ACYtv/iqAPTaK8y/4Qb42/wDRdYv/AAmLb/4qj/hBvjb/ANF1i/8ACYtv/iqAPTaK8y/4&#10;Qb42/wDRdYv/AAmLb/4qj/hBvjb/ANF1i/8ACYtv/iqAPTaK8y/4Qb42/wDRdYv/AAmLb/4qkbwJ&#10;8bj0+PEY+nhi1/8AiqAOA8UeONQ8EfFrxzoGmtYWup+KzpYs77UZ44rS0iS2ZZJZC5wSM/KvOT2P&#10;3Wq6ff8Ahj4CSDU/CvjfRvE2iapHHBrVrFe2xvI5wCBcQKjZZMscx84B79R2msfBr4k+Isf2/wDF&#10;nStS2gBftfgyxmwBnAG7OOp/M1nQfs7eKLaVZ7fx54ajkQ5Vl8CacCD6g44oAxP2d7Sey8YaJDcL&#10;tZvAhmA/2X1KR1P/AHywr6PrxTwJo3iTQfjzd2HijxSmvXQ8JKY7hLCOzCRfawFjEcfy8EE598dq&#10;9roAKKKKACvnf9jf/muP/ZZvE3/tvX0RXzv+xv8A81x/7LN4m/8AbegD6IooooAKKKKACiiigAoo&#10;ooAKKKKACvKvj7/zTj/soGj/APtWvVa4b4qeDtY8Yf8ACIf2OIP+JJ4r0/WLrzX2/wCjw79+3jlv&#10;mGBQB3NFFFABRRRQAUUUUAFFFFABRRRQAUUUUAFFFFABRRRQAUUUUAFFFFABRRRQB5V+0P8AvtB8&#10;I6dJzBe+NtDWVfUR3InX8pIUP4V6rXlX7QX/AB4eBv8AseNJ/wDQnr1WgAooooAKKKKACiiigD52&#10;/ZN/5G/49f8AZTdQ/wDRUVfRNfO37Jv/ACN/x6/7KbqH/oqKvomgAooooAKKKKACiiigAooooAKK&#10;KKAPnb9tj/kUPhz/ANlN8Pf+jZK+ia+dv22P+RQ+HP8A2U3w9/6Nkr6JoAK87/aO/wCTevih/wBi&#10;Zrf/AKQzV6JXnf7R3/JvXxQ/7EzW/wD0hmoAP2cf+Tevhf8A9iZon/pDDXoled/s4/8AJvXwv/7E&#10;zRP/AEhhr0SgAooooAKKKKACiiigAooooAKKKKACiiigAooooAKKKKACiiigAooooAKKKKACiiig&#10;Ar53/bI/5od/2Wbwz/7cV9EV87/tkf8ANDv+yzeGf/bigD6IooooAKKKKACiiigAooooA8q/Zh/5&#10;Ixo//Xxff+lcteq14v8AAXxR4Z8G/ADTvEXi/wARaZoelWk98099qV3HbW8Q+1y8vJIQq/ia0/8A&#10;hqb4Av8ANa/EmwvYz92aygnuoW/3ZIkZG/AmgD1WivKv+Go/gT/0PX/lMvP/AI1R/wANR/An/oev&#10;/KZef/GqAPVaK8q/4aj+BP8A0PX/AJTLz/41R/w1H8Cf+h6/8pl5/wDGqAPVaK8q/wCGo/gT/wBD&#10;1/5TLz/41R/w1H8Cf+h6/wDKZef/ABqgD1WivKh+1H8COS3j1EA5LPp92qj6kxYFdL4N+MHwr+IV&#10;w1l4I+Ifh/WrtE8x7W01CN7hVzjcYs7wMgjJGODQB2FFFFABRRRQAUUUUAFFFFABRRRQBgfEH/kQ&#10;vEn/AGCLz/0S9UPhF/yS7wp/2CLX/wBFir/xB/5ELxJ/2CLz/wBEvVD4Rf8AJLvCn/YItf8A0WKA&#10;Ourz/wCIXjj4gaL4o0Twf8OvBXh/X9Q1WyvL+Vtb8RT6TDBDbvAhCtDZXTOxNwvBVQAp57V6BXi3&#10;x6+EOofEbxH4Z1yP4S/Db4iWWj2l/bS6T43u2gt45J2t2SeI/YLwF1ELryinEnDdQQDq7r4rWXgz&#10;T9Hh+Lo07QNd1UyZstHmu9XtoUVgpme4FrE0cI3xhppYo41ZwpbkZoeOPjVoGmWviPR/DGuQRa/o&#10;Lw29xLfaJqNzZW88jQ7YibeP/SJyk6FLeN/MkLADAywwdG+H3xN8Nv4d1jwX4G+GnhK4tNMn0G60&#10;Kyv7iXS9NtWuVljntWjs7cysArboDHApL/60bctq+IPh/wDEeDRPGf8AwhOsafa6r4g8Qw6rB/pk&#10;lp51qsFtFJA9wsErW7v5LjzEjkKgjHP3QDd+EfxBl+IHgxvEeqXFhHdwXVxBeQQWl7Z/YyjZWKWK&#10;+iiuI5BGULCSNPvZAxglmn/HL4X6p4e1LxTZ+I5Tp2lPEk7SabdRSyGU4gMETxiS4WU8RNErrKf9&#10;WWrE+Evwn8Q+EvCfjHw/4rv4Hk8U6nc3qPBqd1qEkMc9tFEUee6AlkZWRgGPBAUgIMItO38AfF69&#10;8A6foOtP4Oh1LwndaZPoUdrLcPb3v2IjLXTtEpg85RgJHHJ5J5DzcAAHRzfHf4YwaBZ+I5dY1EQa&#10;heSadBaDQ79tQa7jiaV7c2Ih+0pMI0ZvLaMORjAORm14O+M3w58fapHo/hTXJ7y4mszfwM+m3UEN&#10;xCGCv5U0saxytGzKsiIxeNiA4U8VzHh74X+M38Tad468UnQrbVJvEc2u6lY2FzLPBbIdMNlHFBM8&#10;MbTMMIzO0cectgcAGx4P+FOv+HtW8DX11d6a0Xhmw1q1vFhkcmR7yeKSMxgoAQBG27ODkjGaAOku&#10;/i54AsfGK+BLnWZ11VpUtmZdOuWs4rh1DJbyXgjNtHOyspWF5BIwZcKcin+Gviv4F8XeIbvwvoWq&#10;3Ut/aCVv32m3VvBcrE4SVraeWNYrpUdgrNC7hSQCQTXFar8LvH91r2o6Dav4ePg/WvEtt4oub+S4&#10;lGp28kMkEptUtxCY5Az24xMZlKK2PLbaDTPhx8J/GvhH4mah4hePSNE0Cb7W0tpo+u389tqkssgd&#10;JjptwnkafIvzFjBI/mMxLEdKAPZqKKKAPMoP+Tkbr/sTE/8ASyvTa8yg/wCTkbr/ALExP/SyvTaA&#10;CiiigAr53/Y3/wCa4/8AZZvE3/tvX0RXzv8Asb/81x/7LN4m/wDbegD6IooooAiunaO2mkQ4ZY2Y&#10;H0IFfLPwl+J/jfUovDPiU/Eb4qeJvtFut74msvEPgOPTNGs7X7M8k0trerplr5u1woj2Tz7wRwwP&#10;mD6oljWaJ4mJAdSpx1wax/D3hHSfDng7T/A1v5t1pmn6fHpii5IZ5YUjEfzlQASVHOAB7CgDw7wP&#10;+2h4J8ZW+qT20vhXUZINHfXLCy8NeLrbWbtoQ8aLBexxogs7gvNGNm6RPvfvMqRVvW/2g/FHw4m8&#10;Xap8WtK0HQE0yHQ7extH8QxDTEuL2a4QSyajLBEY4vkTezx/J5bbFfI39xpXwO0q00fUfDeteOfF&#10;/iDRbuwOl2mnalfRCHTrU7cJCYIo3dl2LtmnaWVccOMnMMXwF0poNVl1fx54u1bV9U+wuNZuri1W&#10;7tJbN5HtpYRDAkSspkIIMbK4Hzq259wBJ8J/jl4b+J/grV/F1rf6DcL4enmttSl8Pa1HrOnl44ll&#10;LW93GqCZNjjqiMGDKVBFc/oXxY+J2q+K7WXVPAcNhpt54Tvdf03TbbV4Z5L7Ett5ImkliiFtMFkY&#10;Mgd4hvB8xyOPSfDHg3+wtAuND1nxPrfiqS9Lm8vdblieW43KEI2QxxQRLtAGyKNF6nGSSeHT9nDw&#10;zLZXmm6t4y8W6taT6JP4dtYL26t2Ww0+Ro2EUW2BS+wwrhpjIzDIcuMAAGN4f/aS1DWINf0oeF/D&#10;d/4l0rUNP021tdA8VjUtPuJr0uIVlvPs0bQMgjZpV8lyigFfMyAX6H8XviYZNW0O58GWF94tufE0&#10;+k6dpMmr+Tp9rDDYQTyM96ls0hiyzFWNuZCZUBRedu1Yfs7+H7S11P7X408U3+p6mmnn+1ZZbSK4&#10;tZ7J3a3ngSC3jgiZTIQUEXlMB8yHc+6ZfgLpkWmutt4+8XQ682rPrcfiNZrNtQiu3t1t5WVWtzbF&#10;HjXBjaEoM/Kq4XaAcv4m/agfw/beHzJ4T0qyudUmvLW9TXfES6Zbx3drceRJZ2ty8LQ3FyzgmNJG&#10;gV1wdy8gej+O/G2t+Hn0TSPCfhm21rXfEE0kdpa3momyto0jjMksks6RTFQFAACxuWZlHAywwdU+&#10;AukX3hy18K6f478XaTYCK5g1NLW5tpRrKXDmS4+1LcQSJvkd3YyQrFINxCsq4A2/GfgXQNV03QrR&#10;PEt/4WvNGnSLRdS0+eBLiCRozF5SC4SSKTfGSpR0fPBA3KCADxu7/ayTwP4c0GDxre+ELHxFrEus&#10;XUieK/FlroFtFa2t+8HkxTGJ1nnA2qqKoDbCzyJkE9Nqn7SepyWn/CQeC/h2uu+HrfRdI1+6vH1l&#10;bac21+0iokEQidZZlMYJVpI0IY4fIAPRJ8A9L0/TdMtfDHj/AMYeH7/TPtcf9q2VxayXd1Bc3BuJ&#10;oZvtFvLEymQ5DCMSLztdSSTs3vwj8OX9vqltcalrDjV9P0/Tp3ku/Nl8uzd3jbzJFZmdi53s5Yn2&#10;OSQDlI/jZ41murnwdD8ONLfxzFrD6ZHpw8Qv/Zvli0W7FxJe/ZPMRfKdVKi3YiQhRuX56cPjp4i1&#10;aC2tPCPw6h1DW7a1vbzXNPvNaFqLFLW4a3lSGQQv9okaVJBGCsaMq5Z48gVua/8ABTRNZ1bUvEmn&#10;+J/EGha7fajHqkOqadJbmaxmW0W1IiWaGSJkaJcMsqSAk5GCFxxvj34H+Lrew0XTfhFc/ZZ0t7yy&#10;1bV7vxKbK6uoLmTzZ/NQafcicvKWkJRrZ1JIjkQE0Abeh/GnxZ4nuU/sD4aw3FpH4XsPEl08muLD&#10;KGu4pmjtoleIRuwaHDO8kShW3c42nzKX4z/Ee5+Gnizwv4Ak8PTeMNB1TTLSTU4PHA1eFE1K727x&#10;dPpzqlwm4jyGtTHGCu0OoCH1+0+BXhhPB174Qv8AUdQnh1Pw3p/hq8kV0XMNojqkiAqcMTIxIbcp&#10;wAQRkGDRvgBoGlxaj9u8XeJdXudW/so3V1ePaIzHT5zNBsjgt44owSdrKiKpAyAGLMQDJ8OfFnxn&#10;cWujaDoXhK48V6sx1GfVJb7V7e2kjtLa/a13RtHbRxSzMwykZSFdqNukBA3amo/GPW7LxJdeT4Hi&#10;m8H6brMHh6+1ltUK3aXsrRIGjs/JKyQLJMiNIZlYENiNgMmzc/AzQ2fT5tJ8W+KdFnspb3zp9NvI&#10;opby2uro3M1rI5iJWPzMFWi8uVQMCQZbM198FdCvvFcniFvEmvxabc6hDrF54ejmg/s261CLZ5dy&#10;+YjOGBijbYkyxsyBmRjkkAyfhj8dW+IvjrXPBzaLo9idJaceSmvLLqtuI5fLH23T5Io5LcSctG0b&#10;TIyjJdSQD6zXB6F8JLPR/Ga+NL/xl4l12W0S5i0u01Wa3li0tJ2UyrFIsK3EgO0D9/LLtAwu0V3l&#10;ABRRRQAUUUUAFFFFABRRRQAUUUUAFFFFAHlX7QX/AB4eBv8AseNJ/wDQnr1WvKv2gv8Ajw8Df9jx&#10;pP8A6E9eq0AFFFFABRRRQAUUUUAfOn7KcsVv8Qfj9o07ql9F8RLm8e3Y4dYJoUMUhH91wrYPfBr6&#10;Lry34lfs/eHPHfiKHx/oGvat4L8cWkJgh8Q6HIsc0seBiO6jYGO6iG0fJIDwMAiuZJ/bM8EbI1T4&#10;efE+whGPMJm0DU5j6sP3tsM+2OT0xQB7xRXgTftD/GPQiB42/ZD8dW4yNzeH9SsdZGMqCRsdCepw&#10;CAeOcc4hf9s3wvYZ/wCEj+Cfxn0AKCWbUfBkqqADjOY3cEE9CMigD6Dor55b9uz4C20aPqjeL9Ne&#10;TO2O78LXysQO4xGQfzpZf2/P2UbXYuo/Eu5spXQP5Nx4d1RXAP8A2747HoSOKAPoWivnX/h4V+x9&#10;5nk/8LgXzMbtv9hannHrj7N0qWH9vz9k+63pYfE24vJVQuIoPDuqM7Y9B9n/AJ4HNAH0LRXzyv7d&#10;nwEuUc6XJ4u1GSPBMVr4WvmfBPXmMAfiacn7Z/hS+APhv4L/ABl1/K7l/s7wZMwYbtp5dlHB6k8e&#10;+eKAPoSivAh+0V8XtcYr4J/ZE8fXBJO06/fWOjDHPJ8yR8dO2fbPGZRP+2b423xrYfDv4ZWUox5k&#10;ks+vajDnuoXyrcke+RkdMUAZn7Z0sV7YfCjwtbSLJquq/EvRJLS1B+eRIXdpXx/dQEFj0GR619F1&#10;5T8Of2e9B8G+Jm+IvizxJq/jrxzJB9n/ALe1xkZrVDnclpAgEdqhychBnBI3EE59WoAK87/aO/5N&#10;6+KH/Yma3/6QzV6JXnf7R3/JvXxQ/wCxM1v/ANIZqAD9nH/k3r4X/wDYmaJ/6Qw16JXnf7OP/JvX&#10;wv8A+xM0T/0hhr0SgAooooAKKKKACiiigAooooAKKKKACiiigAooooAKKKKACiiigAooooAKKKKA&#10;CiiigAr53/bI/wCaHf8AZZvDP/txX0RXzv8Atkf80O/7LN4Z/wDbigD6IooooAKKKKACiiigAooo&#10;oA+Y/wBjfwtp3jDwNa/FDxKiapcWWratY+HIbiMNHpFvDeTQySQqcgTTOsrtMAHMbxx52pz9OV8+&#10;fsFf8mveFj63WqE/X7fPX0HQAUUV4f4a8AeHfil4m8b6r41W+vZtO8Qz6dahb6aJIoI0TaqqjADr&#10;QB7hRXmX/DOXwp/6A9//AODS5/8Ai6P+GcvhT/0B7/8A8Glz/wDF0Aem0V5l/wAM5fCn/oD3/wD4&#10;NLn/AOLo/wCGcvhT/wBAe/8A/Bpc/wDxdAHpteefHTw1per/AA18Sa2beKDW9E0e8v8AR9WjiX7V&#10;pt3FE0kU0LkZUq6qSv3WAKsGVmU1f+GcvhT/ANAe/wD/AAaXP/xdRz/s1/CK6gktbrQbuaGZDHJH&#10;JqVwyupGCpBfBBHGKAO48GazceIvCGia/dRok2pafb3cip91WkjViB7ZNbNeXwfs2fCO2hS3ttCv&#10;IoolCJGmpXCqqgYAAD4AA7U//hnL4U/9Ae//APBpc/8AxdAHptFeZf8ADOXwp/6A9/8A+DS5/wDi&#10;6P8AhnL4U/8AQHv/APwaXP8A8XQB6bRXzX8Z/BPw1+GNlpi6V4Ou9SvtUefYj6teBY4oUDSSEIxJ&#10;Cggnpxk1gy/CvVIfDB8aSWHgP+xRB9p+1DXNV2mP2+f72eMdc8YzxQB9ZUV8k+A9Q0uK/wDDOt6D&#10;od34d1ZfFNhpd7CNRuJUuLO5hZwSkp4DAEjrxg19bUAFFFFAGB8Qf+RC8Sf9gi8/9EvVD4Rf8ku8&#10;Kf8AYItf/RYq/wDEH/kQvEn/AGCLz/0S9UPhF/yS7wp/2CLX/wBFigDrqKKKACuQ8f8AjPW/DU2j&#10;aJ4T8N22ua9r1xJFaW15qDWNqiRRmSWSWdYpWUBQAAsbEsyjgZYdfXMeN/Alt41i0+VNe1bQdU0m&#10;4a50/VdKaEXNszIUcATxyROrIxUq8bDoQAwUgA8q/wCF6+OfD3wts/GeraD4ckuGu9XN/N4j8UQa&#10;La2qW95LGtukiQymWbYuFAjCN5ZLSKSMu8b/AB68Y3/gjUtd+GXhBGgs/DVrrV7qN3qCRT2DXcJk&#10;hWG3MMiXLIo3SB3jABG3eflren/Zs8LPBpENn4v8VWT6VFf2zzxT2sk95b3k5mnikklt3aPLtkSQ&#10;GKXAA3nFP1H9nDwze6NB4fs/GPivS7A6LbaDqMNlc2yjVLa3QpAZy8DEOgJ+aLy9w+V9ygLQBLe/&#10;GTXLTX7hovBEU3hDTtYt/D9/rJ1QpdrfStEgaOz8krJAsk6I0hmVgQ2I2AyYvhj8dW+IvjrXPBza&#10;Lo9idJaceSmvLLqtuI5fLH23T5Io5LcSctG0bTIyjJdSQDc1f4UeD08ZW+p6h411aytNY1SLUf8A&#10;hGWu7ZLDUtUgRXScK0X2hpFWBXMccqxnytzISCa0dC+Elno/jNfGl/4y8S67LaJcxaXaarNbyxaW&#10;k7KZVikWFbiQHaB+/ll2gYXaKAO8ooooAKKKKAPMoP8Ak5G6/wCxMT/0sr02vDvFvxL+HPw2/aJN&#10;38RfH/hvwtBe+DxHbS61qsFik7reZZUMzKGIBBIHTNdD/wANTfsx/wDRxvwv/wDCv0//AOO0AeoU&#10;V5f/AMNTfsx/9HG/C/8A8K/T/wD47R/w1N+zH/0cb8L/APwr9P8A/jtAHqFfO/7G/wDzXH/ss3ib&#10;/wBt67j/AIam/Zj/AOjjfhf/AOFfp/8A8drwf9k79oX4BeHv+Fyf2/8AHD4f6b/aXxa8Q6jZfbPE&#10;1lD9ptZPI8uePfIN8bYO11ypwcGgD7Iory//AIam/Zj/AOjjfhf/AOFfp/8A8do/4am/Zj/6ON+F&#10;/wD4V+n/APx2gD1CivL/APhqb9mP/o434X/+Ffp//wAdo/4am/Zj/wCjjfhf/wCFfp//AMdoA9Qo&#10;ry//AIam/Zj/AOjjfhf/AOFfp/8A8do/4am/Zj/6ON+F/wD4V+n/APx2gD1CivL/APhqb9mP/o43&#10;4X/+Ffp//wAdo/4am/Zj/wCjjfhf/wCFfp//AMdoA9Qory//AIam/Zj/AOjjfhf/AOFfp/8A8do/&#10;4am/Zj/6ON+F/wD4V+n/APx2gD1CvK/jyoln+GtsrgSzeP8ASzGhzl9kc8rAY9EjdvoppZP2qP2a&#10;Bhbf4+/D++lb7sFh4htbud/92KF2dvwBqPT/ALf8YPH3h3xmNHv9O8G+DJbm/wBJk1C3a3uNX1SW&#10;CS1W5jicb0tY7e4ulUyBWleZXVQkavKAer0UUUAFFFFABRRRQAUUUUAFFFFABRRRQAUUUUAFFFFA&#10;BRRRQAUUUUAFFFFAHlX7QX/Hh4G/7HjSf/Qnr1WvKv2gv+PDwN/2PGk/+hPXqtABRRRQAUUUUAFF&#10;FFABRRRQAUUUUAFFFFAHlVz/AMnQ2f8A2I8n/pdXqteVXP8AydDZ/wDYjyf+l1eq0AFFFFABRRRQ&#10;AUUUUAFed/tHf8m9fFD/ALEzW/8A0hmr0SvO/wBo7/k3r4of9iZrf/pDNQAfs4/8m9fC/wD7EzRP&#10;/SGGvRK87/Zx/wCTevhf/wBiZon/AKQw16JQAUUUUAFFFFABRRRQAUUUUAFFFFABRRRQAUUUUAFF&#10;FFABRRRQAUUUUAFFFFABRRRQAV87/tkf80O/7LN4Z/8Abivoivnf9sj/AJod/wBlm8M/+3FAH0RR&#10;RRQAUUUUAFFFFABRRRQB8+fsFf8AJrvhb/r51T/0vnr6Dr58/YK/5Nd8Lf8AXzqn/pfPX0HQAV5l&#10;8GP+Qp8RP+xvvP8A0FK9NrwPwV4n8f6H4k8e23hP4ZnxJbP4pu3kuBrENp5cnyjZtcEngA59/agD&#10;3yivMP8AhYPxo/6IC3/hT2v/AMTR/wALB+NH/RAW/wDCntf/AImgD0+ivMR8QPjLj5vgHID7eJrX&#10;/wCJpf8AhYHxk/6IJL/4Utr/APE0Aem0V5l/wsD4yf8ARBJf/Cltf/iaP+FgfGT/AKIJL/4Utr/8&#10;TQB6bRXmX/CwPjJ/0QSX/wAKW1/+Jo/4WB8ZP+iCS/8AhS2v/wATQB6bRXmX/CwPjJ/0QSX/AMKW&#10;1/8AiaQ/ED4y4+X4ByE+/ia1/wDiaAKXxW1fSvD3xV+HWt69dxWunW0OttPNL9wD7KvHuT0A6knA&#10;ya8yj8PX1vPF8SbnwdfD4ZDU21BPDxnJaJCoAvjb42+Xn5vLzwP9nmuu+IVr8QviZYW1h4k/Z/vA&#10;LOUywS23i21jkjYjBx8hB7HkdhXOHwf8a2QxNoHxKMZG0qfiHacj0/1NAEGo6np2ufFaXWtHuo7q&#10;wu/G/hp4J4zlHH2SXp9O47V9SV8s2/h/WvB9z4J0Cf4XXXhuxl8Y2F017c67DfyTzgFQhWNV2/Lk&#10;5xjg+tfU1ABRRRQBgfEH/kQvEn/YIvP/AES9UPhF/wAku8Kf9gi1/wDRYq/8Qf8AkQvEn/YIvP8A&#10;0S9UPhF/yS7wp/2CLX/0WKAOur5kHijxXqPiHwV8QNT8bNqslzrHiBofDH2a2SOxe0s72NYoWSMT&#10;lgECy+a8mXcbRGMKfpusG38A+BbTxFP4wtPBWgw69dOsk+qR6bCt3KwRkDNMF3sQjMoJPRiOhNAH&#10;zN4Y+M3xyufBOteINQXX7KTU/Bdz4isLvXm8NtDbXiiLZ/Z8OnXMs8tp+8bP2lWYEIDJlttdTrOu&#10;/FvwjqWu3Fx8XNS1S08M6zoOy3n0rTk+3RahNHHPbztHbqREgcmIx+XID/rHlr2jTPhj8NtEbWX0&#10;b4e+GrBvETF9YNrpNvEdSY9TcbUHnE5PL5rVuvDfh2++0fbdB064+2PDJcebao/nPCQYmfI+YoQC&#10;pP3SBjGKAPCLH4l/ECxOl+On8XvrY8Q6jrWnHwiLS2WGxFnHdunkukYuPNU20aSmWR0JkO1U+Wsi&#10;++IfxM0LSLu7s/jCuu3Op/Dm88WW6S6dYgafeF4BE0YijUtbje4RZN7Ha+5342+533hz4b+EdWv/&#10;AB+fDmiaTrmr+VY3WtW2mRC/umd1SKNpVQySncVAU7hnHFedeAfhn8HPh9pHin4gz60+v2V3JfWm&#10;q3eoaHp9uihbgpdRm3sbK3WbMsQDO8cjvsX52HUA4342eL/F3gCOTU9M+JXibWNZ8F2FvdTMmg6K&#10;sKtdSt8t9czxJ+7kVVVYrLy5sRgkyMwpi6Xc+Fv2gPEvxAF++ualea39jijvtM095La2h8PyXKW9&#10;vcJbLcohkfGDK3A9XkL+x6zZ/A7xZ4skfxH4X8Oatr+mXH/CONdahoaTTQPNbif7KJ5IzhHicHAb&#10;Yxbbyx212S+HfD63o1JdC08Xgm+0C4FqnmCXyvK8zdjO7yvkz12/L04oA8StPGfjKy+G+m3r/Ge0&#10;1XUvFVzoW+9NjZrJoEWosAzIiKEaMklYPPjYhvvtLyBma/4u+L8Wn3vg/wAN+NdT1270LxJJpsmo&#10;aadFt9f1O2WyjuCsMd5EthJLHJLtlCpH8i/LsbNe4WXw7+H+m6Rqfh/TvAvh610vW5ZZtTsodMgS&#10;3vpJP9Y80YXbKzfxFgSe9Vbr4T/Cy+8JW/gC9+GnhW48L2bK9vokujWz2ELKSVKW5Ty1IJJGF4Jo&#10;An+G/iMeLvAWg+JPtz3rX9jFK9w9n9kaV8YZjDubyzuB+UMwHYkYNdJUVra2tjbRWVlbRW9vAixx&#10;QxIESNAMBVUcAAcACpaAPMI4opf2kLoSxq+PBqY3DP8Ay+V6T9ktf+faL/vgV5xB/wAnI3X/AGJi&#10;f+llem0AQ/ZLX/n2i/74FH2S1/59ov8AvgVNRQBD9ktf+faL/vgV88fscW1u3/C8N1vGcfGXxMBl&#10;BwP9Hr6Nr53/AGN/+a4/9lm8Tf8AtvQB9BfZLX/n2i/74FH2S1/59ov++BU1FAEP2S1/59ov++BR&#10;9ktf+faL/vgVNRQBD9ktf+faL/vgUfZLX/n2i/74FTUUAQ/ZLX/n2i/74FH2S1/59ov++BU1FAEP&#10;2S1/59ov++BR9ktf+faL/vgVNRQAyOGKLPlRImeu1QM0+iigAooooAKKKKACiiigAooooAKKKKAC&#10;iiigAooooAKKKKACiiigAooooAKKKKAPKv2gv+PDwN/2PGk/+hPXqteVftBf8eHgb/seNJ/9CevV&#10;aACiiigAooooAKKKKACiiigAooooAKKKKAPKrn/k6Gz/AOxHk/8AS6vVa8quf+TobP8A7EeT/wBL&#10;q9VoAKKKKACiiigAooooAK87/aO/5N6+KH/Yma3/AOkM1eiV53+0d/yb18UP+xM1v/0hmoAP2cf+&#10;Tevhf/2Jmif+kMNeiV53+zj/AMm9fC//ALEzRP8A0hhr0SgAooooAKKKKACiiigAooooAKKKKACi&#10;iigAooooAKKKKACiiigAooooAKKKKACiiigAr53/AGyP+aHf9lm8M/8AtxX0RXzv+2R/zQ7/ALLN&#10;4Z/9uKAPoiiiigAooooAKKKKACiiigD58/YK/wCTXfC3/Xzqn/pfPX0HXz5+wV/ya74W/wCvnVP/&#10;AEvnr6DoAK8y+DH/ACFPiJ/2N95/6Clem18ueNdM/tn4dfEvSP8AhHtJ177Z8SLGD+y9XfZY3u7U&#10;LQeTO3lS4ibO1j5T8E/K3QgH1HRXzrp3hPU/hP4Smg0D4RfC/wCDd/4l13S9HfUfAskV5iGaXYZp&#10;PN021j81d2yMPHKm6QEjGVPRzaz4sl8VeF9Ej+Ma3GkWWhapqeralZafZMNSktLqCMLL8kioAryr&#10;KIdhLA7fLOAoB6joni3wp4laRPDnibSdVaLd5gsr2OcptkaNs7GOMOjofRlYdQRWtXzP+z/rM1n8&#10;XZ9Ds7i+utP8QeFI9a+033h/SdK8xYpY4oPssVmq3K23lyNtS83uowFc4bD7/wCLPxel+L2qw6do&#10;/iMaDovim08OmLz/AA7Doj28og3STPcXS6n9qPnM0YjQI37tRHJndQB9K0V80fEHxX4x8UeDfiv4&#10;SuPG09la6B4f1RbDUrK3gWbVuvmODJC0Y+zEfZn8sHLOWO07cUdM+J/xltviBJptvH4s1LR/D+v2&#10;HhqW4uZfDFvpN1BIlvvuLlnnivxdt5rOgghSJvkVYnB3UAfUtFfO9jqnxa19PDyj4v6pp58VeLdZ&#10;0yRrbS9NJsLG1F/5S2/mWzfvD5MJZ5fMGU4UZILtL8Y/EPxZHo3hW6+Ksvhqe003Wb661q30+y8/&#10;U3sL82yh0nieFI9gDzCNEbLrsaMUAfQ1FeL+K/iR4sm+A3hTxzaa7aeGdW8QXGgR3V69uskNut5c&#10;wRzFUlBABWRtu7pkZrD1Hxn4ysbHUvAMvxR8S3Wp2XiNtKsdW0jRNNm1nUolsEuXjHmRLp8MkbSE&#10;PK8ITagXartuoA+hKK+b/hr8R/iD49tPBF/qfxAutJsf7F1vVNWlSysJJL02WoRQxecVSSJQYy/m&#10;fZyoJJMbKMGrvwZ+I3jDV/it/wAIzqvi3xJr2k6v4YPiCCXW9L02wUN58SI9nDbAXEduyyMdt3uf&#10;gYdsNgA7b41/8fvw9/7HOw/lJXpteZfGv/j9+Hv/AGOdh/KSvTaACiiigDH8Y2NzqfhHXNNs499x&#10;d6bcwRL/AHnaJgo/MivK/APxw+H/AIY8E6F4d1271G01HTbCG1uYH0y4JjkRAGHCY6ivbKKAPMv+&#10;GjfhT/0GL/8A8Fdz/wDEUf8ADRvwp/6DF/8A+Cu5/wDiK9NooA8y/wCGjfhT/wBBi/8A/BXc/wDx&#10;FH/DRvwp/wCgxf8A/gruf/iK9NooA+eviH8f/hpceI/AV9/at+2n2GvtLef8S24CqXs7iOFiNnP7&#10;2RAOvLLXnesftB+AbD4b+JfhTPBr41rXdd1FNPkOh3Ys5obzUHmSX7T5flLtjlJMZYSEowCk4z9h&#10;3dlZ6hbtaX9pDcwOQWimjDoSCCCQeOCAR7gV+Wn/AAVn+PHxSf4keDPhb8LNM8RQ23gq9tfEN1qd&#10;lZTGOTWmINnGjhdrNEjbgATlp8YytAH0j4h+MfggR/E3bNqSXGueLtGudEd9LuF8144dPAlQlOiP&#10;C5P+41e5/wDDRvwp/wCgxf8A/gruf/iKZ+zz8Sm+Ovwd8IfEzxF4QudF1ue2El5YajYPDLZXyqY5&#10;jGJVDBGyxRx96OQepFeoUAeZf8NG/Cn/AKDF/wD+Cu5/+Io/4aN+FP8A0GL/AP8ABXc//EV6bRQB&#10;5l/w0b8Kf+gxf/8Agruf/iKP+GjfhT/0GL//AMFdz/8AEV6bRQB5D4H16y8d/GnUfGfh2K7l0eDw&#10;3HpzXU1rJCpuPtJfYN4Gflr16iigAooooAK+d/2N/wDmuP8A2WbxN/7b19EV87/sb/8ANcf+yzeJ&#10;v/begD6IooooAKKKKACiiigAooooAKKKKACiiigAooooAKKKKACiiigAooooAKKKKACiiigAoooo&#10;AKKKwfGXj7wL8OdJXXviF400HwxpjSrAt7rOpQ2UBlYEhBJKyruIBwM54NAG9RWP4U8ZeEPHmjx+&#10;IvA/ivR/EWlSsUjvtJvoru3dh1AkiZlJH1rYoAKKKa7pEjSSOqIgLMzHAAHUk0AOoqGyvbPUrODU&#10;NOu4bq1uY1mgnhkDxyxsMqysOGBBBBHBqagDyr9oL/jw8Df9jxpP/oT16rWbrXh3RfESWcet6fHd&#10;rYXcV/bByf3dxHnZIMHqMmtKgAoorOtPEGk32tah4ftLl5L7S0he7QQvsi80EovmY2FiFyVBLAFS&#10;QAykgGjRTXdIkaSR1REBZmY4AA6kmqena7omrtt0nWbG9byIrrFvcJIfJlBMUnyk/I4VtrdDtOM4&#10;oAvUUUUAFFFFABRRRQAUUUUAeVXP/J0Nn/2I8n/pdXqteVXP/J0Nn/2I8n/pdXqtABRRRQAUUUUA&#10;FFFFABXnf7R3/JvXxQ/7EzW//SGavRK87/aO/wCTevih/wBiZrf/AKQzUAH7OP8Ayb18L/8AsTNE&#10;/wDSGGvRK87/AGcf+Tevhf8A9iZon/pDDXolABRRRQAUUUUAFFFFABRRRQAUUUUAFFFFABRRRQAU&#10;UUUAFFFFABRRRQAUUUUAFFFFABXzv+2R/wA0O/7LN4Z/9uK+iK+d/wBsj/mh3/ZZvDP/ALcUAfRF&#10;FFFABRRRQAUUUUAFFFFAHz5+wV/ya74W/wCvnVP/AEvnr6Dr58/YK/5Nd8Lf9fOqf+l89fQdABXj&#10;/wAPfC/hrxnD8TfDXjDw7pmu6Re+LbtbnT9StI7q2nAEZAeKQFWAIB5HUCvYK8y+DH/IU+In/Y3X&#10;n/oKUAaegfAb4G+FNP1bSPC/wZ8C6PY69CttqtrYeHbO3iv4lztjnRIwJVG5sBgQMn1rqLDwz4c0&#10;qOzi0vw/ptmmn2hsLRbe0jjFvbHbmGMKBsj+RPkGB8o44FfOPiHwL8U76y8b+D/Dum6hZJ4L0rUY&#10;PCd4YiI71tRcSqIMPHua3gD24AkQ/vMb0zkc/wCCvhnqOp+EtU0f+wEfw3qHiDw75mj6Z8Nr/wAJ&#10;2IMV+Gu5fsd5dTyyFkx50oRInVQd0nzEAH074a+G/wAO/BcxuPB3gLw5oUrGZi+maVBasTKytKcx&#10;qD87Ihb+8VUnOBUt14A8CXviu28eXvgrQbjxNZQm3ttZl02F76GI9US4K+Yqn0DYrz340+F/DkOl&#10;+ENP1nwHNrfw90i6kj1bQNN0V9QhEItnS23afBG7XEKSbf3aRttJRtuEyKmneHPGP/DOOsaFpWl6&#10;raXk6agdJ015TDew6a9y7W9qCxBik+zFUVSQUyqkgrwAejw2fgK+1CfwdHo2lyz6NZqXszYL5dvb&#10;XW9dq5XZtkEUgZVPIHzDkZitPhX8MLDWdM8R2Pw48L22raLaCw02/i0e3S4srYDAhhkCbo4wONik&#10;DHavnmPwdoLJ4sn8A/CPxDpHgW4k8OPf6Mnh250439nDcXBvo4bJ41dxgqZIlTMo3YD+YC75fCWh&#10;/wBi2s998KNfm+EY8TT3Fl4Wj8OXJeC3OnqkMg0kRieKIXglZIzEvls6ykIBuAB9OQ+H9Bt/s32f&#10;RNPi+xTy3NtstkXyZpN3mSJgfKzeY+5hyd7Z6mszXPhv8O/E2nW+j+JPAXhzVrC0ujfW9rfaXBPD&#10;Dcli5mRHUqshZmbeBnJJzk14j8SW1XS4fGGkWXw/8YznxZ4J06y0eKDTJ78rLCLkSQXE8XmJFKiy&#10;xkmWT5+djSNxTdb+DGk+IPGGp+JdY8BzXmoXHj+zX7bJaO0h0lrC3SeNXxkWjlWWVR+7cgh84oA9&#10;08ZeCdC8d6LF4f1+Ay2Ed3bXjQBUZJTBKsixurqytGSoDLjkEjI61UuPhR8LbvwxZ+Cbv4a+FZvD&#10;unSrNZ6RJo1u1lbSKcq8cBTy0YEkggAgmvlHxf8ADbxZZxaZpEnhWzg8FaRqPiCy0vTL/wCG+oeJ&#10;7azkbUc2bwWNlc272wEOfJucNHGucNECC3Za78Hr3WtI8Qa34r8K6h4g8UaP4G0NNG1K800/a49T&#10;hF0zS24V5fLugxTcYpXYbgC7A8gH0J4esvAgvb6z8NaRpUFzoc0lhcrbWKxG3ecR3MkYIUcP5kcj&#10;beGJBPIpPDXw3+HfguY3Hg7wF4c0KVjMxfTNKgtWJlZWlOY1B+dkQt/eKqTnAr518R/D7wlpvxG8&#10;V6h4n+Dl3qXhvUPE0WqeI4rLwlNepq1u+kxx28kscMLnUES6WYtCokZHdZGQD5q9x+COm6npPw8t&#10;LPUdPvNPi+13smnWV5kT2mntcyNaQup5QrCYxsPKABTgrigDO+Nf/H78Pf8Asc7D+Ulem15l8a/+&#10;P34e/wDY52H8pK9NoAKKKKACiiigAooooAKKKKACvKv2kPk8FeHbn/nj8QPBnP8Av+ILGL/2pXqt&#10;eVftM/L8Lraf/n38Y+D7n6eX4j05/wD2WgD1WiiigAooooAKKKKACiiigAooooAK+d/2N/8AmuP/&#10;AGWbxN/7b19EV87/ALG//Ncf+yzeJv8A23oA+iKKKKACiiigAooooAKKKKACiiigAooooAKKKKAC&#10;iiigAooooAKKKKACiiigAooooAKKKKACvKvjnbeK7vVfh1b+Cda0nSdYbxNJ9nu9V0yTULaP/iW3&#10;u7fBHcW7vlcgYlXBIPOMH1WigD5Y+M2leP8A4Z6Ra63rvjHQblPFeuef4t1Qa1eeBtKhiisTHbr9&#10;ttheXFmpeNSXaTLsFQyqpVDznjHxp4qsfAvgnXfE/wAT9PSUW1+1pY23jXU9JbUitwRbSWWotaxp&#10;qtysQCrb3EBS4yJMENvP2VRQB8s674ygfxzDJrHxE8TaP40n8Y6RbWXhttWmgWTQ5JLblrFW8p42&#10;3P5lwEz5mYi4H7s62j/FJb3VPDvgqLxrczeI7HxL4ki1nT/tkhubeBYr97ZblM7kQqIWiD4BVVKZ&#10;C5H0BrWg6T4ht4LXWLX7RFbXcF7EvmMm2aGRZI2ypBOHVTg8HGCCK0KAPkC68cavpviT4b6lqXxB&#10;udQvL3RNAaLQ18V3mm6pK8gXz5oLJke11pZN373zBviVWIdWxWj4P+IsOq/tD6HF4c8S61Ml/q+r&#10;6ZrdtqPjGe8lQxQzvFDLpCKbTTxmMNGQY53RRuV8uw+rqKAPnr4wWur3HiX4heIIPGfijT38I+Gd&#10;M1PSbXT9aubW1iu994WkkhjcRzhgiKySq6EAfLkAjP1vxUyfEu8il8e61B8Qo/FFjaaN4YTVZkgu&#10;dCY2/nSjTg4ini8trh3umjZo3BUOu0LXs3xH8cXHga30Ce30+O7Os6/Z6M4dyvlrOWBcYHJG3pXX&#10;0AfNfwU8V3bfG3WvDk/jZ/FM866hJdvaeJ7u4NkUnUxpf6NdJjSnVTsjMDqko3MyH5SNHxQmr+K/&#10;inJ4Pu/F3iSy0mfxiLWaHTNYubJ2th4f80wrLC6yRKZcP+7ZTuGQQea+g6KAPlS78QW40XRNK+Jf&#10;xM8R6PodtZ67a6XfjW57SW/1O31B4LeGa4Rg11MIFGyCQuJiXLJIRxHZ+JNSsPAdhaah4r1XSfDk&#10;XhvwQNWu7e+ktTp9hMZ1upllRlNsGVUEkyFWRctuG0EfV9FAHyR8YPGt7p1t4Ii8PePIpvAtxpV3&#10;JZ654k+IOo+Fftl8twi24+329nK94wQny4pMLOp3n7R1p3iDxr4o0jxz4EvvFHj5L7WbrTdFDaFY&#10;+I7/AEW9kmdgLia006aBbfVo5N37xZYo5IFDYMbYA+taKACiiigAooooAKKKKAPKrn/k6Gz/AOxH&#10;k/8AS6vVa8quf+TobP8A7EeT/wBLq9VoAKKKKACiiigAooooAK87/aO/5N6+KH/Yma3/AOkM1eiV&#10;53+0d/yb18UP+xM1v/0hmoAP2cf+Tevhf/2Jmif+kMNeiV53+zj/AMm9fC//ALEzRP8A0hhr0SgA&#10;ooooAKKKKACiiigAooooAKKKKACiiigAooooAKKKKACiiigAooooAKKKKACiiigAr53/AGyP+aHf&#10;9lm8M/8AtxX0RXzv+2R/zQ7/ALLN4Z/9uKAPoiiiigAooooAKKKKACiiigD58/YK/wCTXfC3/Xzq&#10;n/pfPX0HXz5+wV/ya74W/wCvnVP/AEvnr6DoAK8y+DH/ACFPiJ/2N95/6Clem15l8GP+Qp8RP+xv&#10;vP8A0FKAPTaKKKACiiigDF8Y+KLXwd4duteuYGuDEY4YLdWCtcXErrHDEpPALyOi57ZzWZpPjqXU&#10;R4vSfSFgl8J3X2V1W53i4b7FDckg7BtGZtnQ/dz3wIvizoupaz4Q8zSLd7m80nUbDWIrZBlrj7Lc&#10;xzNEo7syowX/AGiK5bXfCfxWtNV8TP8ADy38MXOleOSlzc3Os31zaXWkTG0jt2dLdLeQXQ2xRt5b&#10;yQEHcC3PABPD8cjLb3d43hVhBYeFNJ8WXRW83MlvdtL5qKvl/MYkhZx039ML1r1GGaK4hSeBw8ci&#10;h0YHhlIyCK8c1f4a694Ug8RXegoupRXvgjTPB+lwqHadrmJrmMSSgLtWLFxGxbJwFckAAE+r6Dpa&#10;6JoenaKkhkWwtIbUOerBEC5/HFAF+iiigAooooA8y+Nf/H78Pf8Asc7D+Ulem15l8a/+P34e/wDY&#10;52H8pK9NoAKKKKACiiigAooooAKKKKACvKv2oPl+C+qz/wDPvqWi3P08vVbV/wD2WvVa8q/am+X4&#10;AeMp/wDn3s47n6eXPG//ALLQB6rRRRQAUUUUAFFFFABRRRQAUUUUAFfO/wCxv/zXH/ss3ib/ANt6&#10;+iK+d/2N/wDmuP8A2WbxN/7b0AfRFFFFABRRRQAUUUUAFFFFABRRRQAUUUUAFFFFABRRRQAUUUUA&#10;FFFFABRRRQAUUUUAFFFFABRRRQAUUUUAFFFFABRRRQB5V+0F/wAeHgb/ALHjSf8A0J69Vryr9oL/&#10;AI8PA3/Y8aT/AOhPXqtABRRRQAUUUUAFFFFABRRRQAUUUUAFFFFAHlVz/wAnQ2f/AGI8n/pdXqte&#10;VXP/ACdDZ/8AYjyf+l1eq0AFFFFABRRRQAUUUUAFed/tHf8AJvXxQ/7EzW//AEhmr0SvO/2jv+Te&#10;vih/2Jmt/wDpDNQAfs4/8m9fC/8A7EzRP/SGGvRK87/Zx/5N6+F//YmaJ/6Qw16JQAUUUUAFFFFA&#10;BRRRQAUUUUAFFFFABRRRQAUUUUAFFFFABRRRQAUUUUAFFFFABRRRQAV87/tkf80O/wCyzeGf/biv&#10;oivnf9sj/mh3/ZZvDP8A7cUAfRFFFFABRRRQAUUUUAFFFFAHz5+wV/ya74W/6+dU/wDS+evoOvnz&#10;9gr/AJNd8Lf9fOqf+l89fQdABXl3weube21j4hxXE8cT/wDCW3b7XYKdpVMHB7GvUa4zxF8Hfhp4&#10;r1STWtf8JWtzezY8yYPJGz4AALbGGTgAZPNAHV/b7H/n9g/7+D/Gj7fY/wDP7B/38H+NcD/wzz8G&#10;/wDoSIP/AAKn/wDi6P8Ahnn4N/8AQkQf+BU//wAXQB332+x/5/YP+/g/xo+32P8Az+wf9/B/jXA/&#10;8M8/Bv8A6EiD/wACp/8A4uj/AIZ5+Df/AEJEH/gVP/8AF0Ad99vsf+f2D/v4P8aPt9j/AM/sH/fw&#10;f41wP/DPPwb/AOhIg/8AAqf/AOLo/wCGefg3/wBCRB/4FT//ABdAHffb7H/n9g/7+D/Gj7fY/wDP&#10;7B/38H+NfiXp/j39o74X/tZeIP2bdH8P6L4/+w+I5NL06y8TExD7JJMBayveJJE6F45YMGR3yzoo&#10;DMwVv1s0r9nr4XNpdm2t+BNOj1EwRm7S1vbl4Fn2jeI2ZgxTdnBIBIxkCgD0j7fY/wDP7B/38H+N&#10;H2+x/wCf2D/v4P8AGuB/4Z5+Df8A0JEH/gVP/wDF0f8ADPPwb/6EiD/wKn/+LoA777fY/wDP7B/3&#10;8H+NH2+x/wCf2D/v4P8AGuB/4Z5+Df8A0JEH/gVP/wDF0f8ADPPwb/6EiD/wKn/+LoAqfGW5trjU&#10;fh7FBcRyP/wmNi21HBO0B8nA7CvUa4zw98G/hl4V1SLWdC8I2ttewZMUxeSQoSMZXexAPPUc12dA&#10;BRRRQAUUUUAFFFFABRRRQAV5V+1Z8v7NPxPn/wCffwrqVz9PLgd//Za9VrzD9qS3N1+zL8XLYdZf&#10;AmvoPqdPmAoA9PoqGyuBd2cF0Ok0SyfmAamoAKKKKACiiigAooooAKKKKACvnf8AY3/5rj/2WbxN&#10;/wC29fRFfO/7G/8AzXH/ALLN4m/9t6APoiiiigAooooAKKKKACiiigAooooAKKKKACiiigAooooA&#10;KKKKACiiigAooooAKKKKACiiigAooooAKKKKACiiigAooooA8q/aC/48PA3/AGPGk/8AoT16rXlX&#10;7QX/AB4eBv8AseNJ/wDQnr1WgAooooAKKKKACiiigAooooAKKKKACiiigDyq5/5Ohs/+xHk/9Lq9&#10;Vryq5/5Ohs/+xHk/9Lq9VoAKKKKACiiigAooooAK87/aO/5N6+KH/Yma3/6QzV6JXnf7R3/JvXxQ&#10;/wCxM1v/ANIZqAD9nH/k3r4X/wDYmaJ/6Qw16JXnf7OP/JvXwv8A+xM0T/0hhr0SgAooooAKKKKA&#10;CiiigAooooAKKKKACiiigAooooAKKKKACiiigAooooAKKKKACiiigAr53/bI/wCaHf8AZZvDP/tx&#10;X0RXzv8Atkf80O/7LN4Z/wDbigD6IooooAKKKKACiiigAooooA+fP2Cv+TXfC3/Xzqn/AKXz19B1&#10;8+fsFf8AJrvhb/r51T/0vnr6DoAKKKKACiiigAooooAKKKKAOOk+D3wxm1rxZ4jufBOlz6n45t4b&#10;TxBdTQh5L+CKIRRxOT/AqKAFGBnnrzWR4e1zV/h1rVp8P/HGo3F/pl/J5HhrxDdOXknbHy2F4563&#10;IA/dyn/XqMN+9BMnpFZ3iHw9ovivRbvw74h0+K+06+j8qeCTOGGcggjBVgQCrAhlIBBBANAGjRXn&#10;XhnxDrXgjXbT4ceP9QlvY71mj8N+IJ8A6kFUt9kuSMBb1EVj2E6K0i/MsqJ6LQAUUUUAFFFFABRR&#10;RQAUUUUAFFFFABRRRQAVwfx7tvtnwL+I1pjPn+E9Xjx/vWco/rXeVjeM9BfxV4P13wxHMsLavpt1&#10;YLIwyqGWJk3EdwN2aAE8E3P2zwZoN3nPn6ZayZ/3olP9a2qx/B2i3Hhvwjofh27uEnn0vTbayllQ&#10;ELI8cSoWAPOCVzWxQAUUUUAFFFFABRRRQAUUUUAFfO/7G/8AzXH/ALLN4m/9t6+iK+d/2N/+a4/9&#10;lm8Tf+29AH0RRRRQAUUUUAFFFFABRRRQAUUUUAFFFFABRRRQAUUUUAFFFFABRRRQAUUUUAFFFFAB&#10;RRRQAUUUUAFFFFABRRRQAUUUUAeVftBf8eHgb/seNJ/9CevVa8q/aC/48PA3/Y8aT/6E9eq0AFFF&#10;FABRRRQAUUUUAFFFFABRRRQAUUUUAeVXP/J0Nn/2I8n/AKXV6rXlVz/ydDZ/9iPJ/wCl1eq0AFFF&#10;FABRRRQAUUUUAFed/tHf8m9fFD/sTNb/APSGavRK87/aO/5N6+KH/Yma3/6QzUAH7OP/ACb18L/+&#10;xM0T/wBIYa9Erzv9nH/k3r4X/wDYmaJ/6Qw16JQAUUUUAFFFFABRRRQAUUUUAFFFFABRRRQAUUUU&#10;AFFFFABRRRQAUUUUAFFFFABRRRQAV87/ALZH/NDv+yzeGf8A24r6Ir53/bI/5od/2Wbwz/7cUAfR&#10;FFFFABRRRQAUUUUAFFFFAHz5+wV/ya74W/6+dU/9L56+g6+fP2Cv+TXfC3/Xzqn/AKXz19B0AFFF&#10;FABRRRQAUUUUAFFFFABRRRQBl+JvDOh+MdDu/DfiOwW80+8VRJHvZGVlYMkiOhDxyI6q6SIVdHVW&#10;UqygjkfCnibXPCuvW3wy+I1+13eXQf8A4RzxBIixprsUaF2gmCgJHqMUas7xqFSeNGuIQAlxBaeh&#10;VkeK/Cmh+NdBufDniK0aezuSj/JI0UsMsbh4popUIeKaORUkjlQh0dFZSGUEAGvRXAeEPFeuaHrc&#10;Xw1+I92s+rujtout+WsUWv26DLZVQEjvY1GZYlAVwDNEAnmRQd/QAUUUUAFeEftN/H/Svg7/AGRZ&#10;f8LF8M+GtQEU2vTQazfWtu2p2NqyCSyg89hmWYvtUplhsOMV7vWRZeGdOstd1bxDulnu9YSCGYzF&#10;SscMSkJEgAGEy8jYOTukbnGAADyjXPjP4x0zxRrur+GvDtr4k8HaZ4c0vxBPI2pJaSQWsv2ppZLZ&#10;RC5uJSkSN5cjxJheHBOCeMP2km8GW3ijXtY8O6LYeHNA1S10O21XVPEa2MdzfXEdu8ZlLw+XbW4F&#10;x88rSMw2ELG5IFXYv2ZfC1qkljYeN/GFppV1Zx6Xe6XFd232a706OWd47N8wGRI1Fw0YMbpJsVFL&#10;kZz1WpfCTw7qOm6zp6ahqllJq2qxa3Hd2syJNYXkUcSRSW5KFRtECHa6upywYMpK0AZfwn+OXhv4&#10;n+CtX8XWt/oNwvh6ea21KXw9rUes6eXjiWUtb3caoJk2OOqIwYMpUEVz+hfFj4nar4rtZdU8Bw2G&#10;m3nhO91/TdNttXhnkvsS23kiaSWKIW0wWRgyB3iG8HzHI49J8MeDf7C0C40PWfE+t+KpL0uby91u&#10;WJ5bjcoQjZDHFBEu0AbIo0XqcZJJ4dP2cPDMtleabq3jLxbq1pPok/h21gvbq3ZbDT5GjYRRbYFL&#10;7DCuGmMjMMhy4wAAY3h/9pLUNYg1/Sh4X8N3/iXStQ0/TbW10DxWNS0+4mvS4hWW8+zRtAyCNmlX&#10;yXKKAV8zIBfofxe+Jhk1bQ7nwZYX3i258TT6Tp2kyav5On2sMNhBPIz3qWzSGLLMVY25kJlQFF52&#10;7Vh+zv4ftLXU/tfjTxTf6nqaaef7VlltIri1nsndreeBILeOCJlMhBQReUwHzIdz7pl+AumRaa62&#10;3j7xdDrzas+tx+I1ms21CK7e3W3lZVa3NsUeNcGNoSgz8qrhdoBy/ib9qB/D9t4fMnhPSrK51Sa8&#10;tb1Nd8RLplvHd2tx5Elna3LwtDcXLOCY0kaBXXB3LyB6P478ba34efRNI8J+GbbWtd8QTSR2lrea&#10;ibK2jSOMySySzpFMVAUAALG5ZmUcDLDB1T4C6RfeHLXwrp/jvxdpNgIrmDU0tbm2lGspcOZLj7Ut&#10;xBIm+R3djJCsUg3EKyrgDovFPw303xHpuj2lhrOq+Hbzw84bStS0p4vtNoPLMTKBPHLE6tGSpWRG&#10;HQ8MAQAeKXf7WSeB/DmgweNb3whY+ItYl1i6kTxX4stdAtorW1v3g8mKYxOs84G1VRVAbYWeRMgn&#10;ptU/aT1OS0/4SDwX8O113w9b6LpGv3V4+srbTm2v2kVEgiETrLMpjBKtJGhDHD5AB0vDnwj8I634&#10;Q8N678Nfif4q06F7Wa5stf0y5tZZ9Qsb2b7U6SfabeSN0ZmDK/liRc/K6ksT1N78I/Dl/b6pbXGp&#10;aw41fT9P06d5LvzZfLs3d428yRWZnYud7OWJ9jkkA5SP42eNZrq58HQ/DjS38cxaw+mR6cPEL/2b&#10;5YtFuxcSXv2TzEXynVSot2IkIUbl+enD46eItWgtrTwj8OodQ1u2tb281zT7zWhaixS1uGt5UhkE&#10;L/aJGlSQRgrGjKuWePIFbmv/AAU0TWdW1LxJp/ifxBoWu32ox6pDqmnSW5msZltFtSIlmhkiZGiX&#10;DLKkgJORghccb49+B/i63sNF034RXP2WdLe8stW1e78SmyurqC5k82fzUGn3InLylpCUa2dSSI5E&#10;BNAG3ofxp8WeJ7lP7A+GsNxaR+F7DxJdPJriwyhruKZo7aJXiEbsGhwzvJEoVt3ONp8yl+M/xHuf&#10;hp4s8L+AJPD03jDQdU0y0k1ODxwNXhRNSu9u8XT6c6pcJuI8hrUxxgrtDqAh9ftPgV4YTwde+EL/&#10;AFHUJ4dT8N6f4avJFdFzDaI6pIgKnDEyMSG3KcAEEZBg0b4AaBpcWo/bvF3iXV7nVv7KN1dXj2iM&#10;x0+czQbI4LeOKMEnayoiqQMgBizEAyfDnxZ8Z3Fro2g6F4SuPFerMdRn1SW+1e3tpI7S2v2td0bR&#10;20cUszMMpGUhXajbpAQN2pqPxj1uy8SXXk+B4pvB+m6zB4evtZbVCt2l7K0SBo7PySskCyTIjSGZ&#10;WBDYjYDJs3PwM0Nn0+bSfFvinRZ7KW986fTbyKKW8trq6NzNayOYiVj8zBVovLlUDAkGWzNffBXQ&#10;r7xXJ4hbxJr8Wm3OoQ6xeeHo5oP7NutQi2eXcvmIzhgYo22JMsbMgZkY5JAMn4Y/HVviL461zwc2&#10;i6PYnSWnHkpryy6rbiOXyx9t0+SKOS3EnLRtG0yMoyXUkA+s1wehfCSz0fxmvjS/8ZeJddltEuYt&#10;LtNVmt5YtLSdlMqxSLCtxIDtA/fyy7QMLtFd5QAV87/sb/8ANcf+yzeJv/bevoivnf8AY3/5rj/2&#10;WbxN/wC29AH0RRRRQAUUUUAFFFFABRRRQAUUUUAFFFFABRRRQAUUUUAFFFFABRRRQAUUUUAFFFFA&#10;BRRRQAUUUUAFFFFABRRRQAUUUUAeVftBf8eHgb/seNJ/9CevVa8q/aC/48PA3/Y8aT/6E9eq0AFF&#10;FFABRRRQAUUUUAFFFFABRRRQAUUUUAeVXP8AydDZ/wDYjyf+l1eq15Vc/wDJ0Nn/ANiPJ/6XV6rQ&#10;AUUUUAFFFFABRRRQAV53+0d/yb18UP8AsTNb/wDSGavRK87/AGjv+Tevih/2Jmt/+kM1AB+zj/yb&#10;18L/APsTNE/9IYa9Erzv9nH/AJN6+F//AGJmif8ApDDXolABRRRQAUUUUAFFFFABRRRQAUUUUAFF&#10;FFABRRRQAUUUUAFFFFABRRRQAUUUUAFFFFABXzv+2R/zQ7/ss3hn/wBuK+iK+d/2yP8Amh3/AGWb&#10;wz/7cUAfRFFFFABRRRQAUUUUAFFFFAHz5+wV/wAmu+Fv+vnVP/S+evoOvnz9gr/k13wt/wBfOqf+&#10;l89fQdABRRRQAUUUUAFFFFABRRRQAUUV5nefFTU7T4t2nhN7Cz/4Re4kOitqHz+cutmD7SsOc7fL&#10;MAI6Z8wgZ7UAemUV5H4J+PDaxcJYeJ/B+s6etxqWq6fZauttGunXk1pPcDyI8zNOJPJty2541iYh&#10;gjn7odY/tD2Wq6RpOp6P8LvHF9PrdodUtNPhhsBcnTAIyb5g10ESPMqqELCZiG2xNigD0Dxf4R0X&#10;xvokuha5FIYmdJoZ4JDHPazod0c8Mg5jlRgGVhyCPqKg8FDxnb6ZJpnjhrW6vrGQwx6nbYRNRh/g&#10;maIf6mUjh0GU3ZKHadq1Na+Jfh7SvBVl45tIr3V7TVhbDS7awjU3F/JcECGKNZGRQzFh99lVeSxU&#10;AkcXo/x8u57XVX1H4f6/Lq6+IZND0rw5aQ2y6nK0dnFcSCRpLgWoKbpCZPOERULtZiw3AHsFFeaH&#10;48eHp4tG/sbwp4p1i51RbiW6s7Cyje40qK3mEFw9zG0ik+XMfLKQ+a7EEorKCw3Ln4naBa/2h5lp&#10;qB/s3X7Tw5LiNPmubjyNjr8/+rH2hMk4PDYU8ZAOvoryEftH6bcX40/Svhd471F7mbULTTXgtrFU&#10;1K5spXjuYYjJdJsK+Wzh5vLjZeFdm+WrMn7RXhN7Wz1PSPDfiTVtLbTLbWNV1Czt4PJ0S0nDGOS6&#10;EkyyE4RyUgWZ1CliAuCQD1WivNJvjrosXi+48Lr4O8Ty2dnrEGhXWupBbf2fDezxxSQoSZxMwfz4&#10;1DpEyqxwxXgnnfDP7Rmqalp0o1L4ReLZtaGp6vCml6cNPklGn2V40DXjE3nlhQdqld/mu4fy42AB&#10;oA9toqhoOuaX4n0Sw8RaJdC50/U7aO7tZQCN8TqGU4PI4I4PIq/QAUUUUAFFFFAHlX7Kvy/s4/Dq&#10;D/n38P2tt9PLTZ/7LXqteVfst/L8CPC8H/Put5bfTy7uZP8A2WvVaACiiigAooooAKKKKACiiigA&#10;r53/AGN/+a4/9lm8Tf8AtvX0RXzv+xv/AM1x/wCyzeJv/begD6IooooAKKKKACiiigAooooAKKKK&#10;ACiiigAooooAKKKKACiiigAooooAKKKKACiiigAooooAKKKKACiiigAooooAKKKKAPKv2gv+PDwN&#10;/wBjxpP/AKE9eq15V+0F/wAeHgb/ALHjSf8A0J69VoAKKKKACiiuO8d/Fjwf8OLrT7DxGniC4u9U&#10;SaW1ttE8NalrMzRxFBI7R2MEzIoMiDcwAywGaAOxorF8JeMPD/jnRk17w1eSz2jSPCwntZbaaGVD&#10;h45YZlWWJ1PBR1Vh3FW5tc0q31q18OzXYXUb23mu4INrZeKJo1kbOMDBljHJz83HegC/RRRQAUUV&#10;jy+K9Di1e60IT3Et/ZLatcQQ2c0pjW5d0iYlEI2kxvluihSWKjmgDYoqlrWs6Z4d0e91/WboW1hp&#10;1vJdXUxUsI4kUszYAJOACeATVtHWRFkQ5VgGB9QaAPLLn/k6Gz/7EeT/ANLq9VqrPb6bbzPrU9rA&#10;s8MDI1z5QMixD5iu7G7bnnHrTNG1jTvEGkWWvaRcfaLHUbeO6tpdjJ5kTqGVtrAEZBBwQDQBdooo&#10;oAKKKztT8QaRo97p2n6leeTcatNJBZp5bN5siRPKwyAQuEjc5OBxjqQKANGiqWiazpniPR7LX9Fu&#10;hc2GowJdW0wUqJInUMrYYAjIIPIzTNa17SfD1vBdaxdfZ4rm7gsom8tn3TTSLHGuFBIy7KMngZyS&#10;BQBoV53+0d/yb18UP+xM1v8A9IZq9Erg/j5/yQr4jf8AYpav/wCkctAFf9nH/k3r4X/9iZon/pDD&#10;Xoled/s4/wDJvXwv/wCxM0T/ANIYa9EoAKKKKACiiigAooooAKKKKACiiigAooooAKKKKACiiigA&#10;ooooAKKKKACiiigAooooAK+d/wBsj/mh3/ZZvDP/ALcV9EV87/tkf80O/wCyzeGf/bigD6IoorhP&#10;GfxVtPB3jPw94Vn0h7m31eVIr/UFnCppnnMY7UuuCW86YGMcjBBPPSgDu6K84sfjr4Nk8b6r4C1d&#10;7iw1Cw1ddIhlFpcTWskjwQyxiW5WLyLeRzNtSKSQM+35c5wJJfj58L4rO9vk1bVbiKyv30si18P6&#10;jcPc3aNIrwWqRwM126GGXesAkKBCWwOaAPQ6KxLbxr4Uu/CZ8dRa5bLoK2z3b30hMaRxJneXDAFC&#10;u1gysAVIIIBBFc/afG/4b3fhzUPFA1bUbe00uSKG5t7vRL62vg8rbYVSylhW5kMpOI9kbeZ/BuoA&#10;7uiuHPxo+HRfQYoNZuZ5vEsMlxp0cOl3crtHHIscryqkRNusbuqyGUJsJO7GDjmPgx8YNW8f6/qW&#10;h65qehTPb2cd7ZGw0fVbH7XEztumha+iSO4gUNEgmgaRXOXPl7hGADK/Yn8P694X/Zw8N6L4m0S/&#10;0jUYLjUTLaX1s9vMga9mZSyOAwypBGRyCDXulcPqPxq+HGlahrmmXus3azeHGSLUimk3kkUUziMx&#10;wLIkRSSd/Oi2QozSPvG1TzUU/wAcfhvB4ctvE51HVpLe7umso7SHw/qEupLOi7njewSA3UbIvzMH&#10;iG1SGbAOaAO9orlV+KPgKTS77WofEMUtjpul2+s3M8UMjotnOHMUoKqdwYRvwuSMcgZFcrq/x90f&#10;QfE9p4b1Pw9qZF74pfwzHc2lpc3aJtsFu/PlMMLCJfmCEOQAAzltqtgA9UorgND+PHwt8QHUzZeI&#10;bm3j0mxbVJ59Q0q8sIZbJetzby3ESJcw8j95CXTkc8is/R/2hPAmqz+Irh2vrHSvDttYSy3F7pt5&#10;bXckt08qpCLKWFbjeTGmxQjNJ5q7QcjIB6fRXAy/HT4axeHLfxP/AGlq0tvdXT2SWcPh/UJdSW4R&#10;dzxvYJAbqNkX5mDxDapDNgEGuy0fV9M1/SrPXNGvYrywv4Euba4iOUlicAqwPoQRQBcooooAQ5xx&#10;1rxnUf2V/hnf2Mmtr4c8OQ/EVrsaqnjldBgOqJqAm80S+b/rSgICeV5uPK/d5xXs9FAHkWhfBHxL&#10;Y3trb678RLfUtC0vUdS1jTrGHRfs08d3dtcZ82fz2EsUa3ThUEaNkZZ24Aw/Hn7KmgeNNL8GxXcP&#10;gnV9R8JaMmhCTxb4Mh120lt8R7pI7eSVDBNmPKuJCoDEMsgAx7zRQBw+sfDGO58A6N4O0DV49Juv&#10;DjWc+lXsenwiGGe2xsLWsQjjMZAKtGnljaxClDgjmIfgt41tEk8Q2nxKsB4y/tubW4tRk0Bm08Ga&#10;0jtpbd7MXKu0W2MMuLhXUhMs2Du9fooA8ktfgn4m0KXS9S8JfEs6dq6peQ63fT6Qlz9vW6uvtUzw&#10;RmQLbyCUt5ZbzkVGKsjnDA1n4S61feNLk2vxJsrTR9U1ux8VS6NJpQkvXuLRrdXCXHnKPIYRRZHk&#10;lldgd5B2H1uuc8ceCLDxtpsEEt3cadqenTi90nVrTaLnTbsKVWaIsCDlWZHRgUkjd43VkdlIBh6F&#10;8Kv7FudBuP7e87+w7zWbvH2Xb532+WR9v3zt2eZjPO7H8Oa8qvf2K/DF3PolzOPAurXNlpdppN/e&#10;+IvAdpq935dvv2SWMk8mLSQ7+Q6zx/Kp2A5J9h8DeN7/AFS8ufBnjS0t9O8X6VEJbmCDcLa/t87V&#10;vbTcSTCxwGQkvC52OW+SSTs6APPp/hMksWpwx64I11DxRYeJFAtBiIW32b9xgMAd32b73GN/3Tjn&#10;nY/gl450XUbnWPBvxN03Tb2a61JUa68OvdILC9uvtTxMouk3TxzNIY5gVUK+GifGT7HRQBkeEvDV&#10;j4N8L6T4T0ySaS10izis4nmbdI6xqFDMe7HGT7mteiigAooooAKKKKAPKv2Yvl+D9pB/z7674htv&#10;p5es3qf+y16rXlX7NHy/DfUoP+ffxz41hx7L4m1ID9AK9VoAKKKKACiiigAooooAKKKKACvnf9jf&#10;/muP/ZZvE3/tvX0RXzv+xv8A81x/7LN4m/8AbegD6IooooAKKKKACiiigAooooAKKKKACiiigAoo&#10;ooAKKKKACiiigAooooAKKKKACiiigAooooAKKKKACiiigAooooAKKKKAPKv2gv8Ajw8Df9jxpP8A&#10;6E9eq15V+0F/x4eBv+x40n/0J69VoAKKKKACvJPij4H8X+MPid4Xk8LeOfE3g4WmhawsmsaNY2Nx&#10;iR5bLZDL9ttp4gG2s2AFc+WcMAGr1uigD5B8YeDfHk3wz0fSNc0e4vX0rxRfP44fXPBl34otdclM&#10;DCK+/s2zkt3u7dyYmVIQ6wttUxnyiVj1P4X68ND8IalN4QvtX8SReGPEWnaXqkPheSwurIS3MMsF&#10;tGWluJdOU2wuI4TNOCoYIxR22V9hUUAfLCfD/wAP+IbLVNN+H/wu1bQvAF/q/hpZNFm8P3GlpNdR&#10;agXvphZSxo6xmIxCWUoEk2k5YAsdd/gzomleItV8W6L8OlttY0/x9pCaPeW+nFJbTShFYxTJbMq5&#10;jtfLWVXVMRkK277vH0hRQB8o+D9E1Of9ofQ/Fem/Cd/Dsi6vq9rr18vhq/W8mjaGcwG61ecql5C7&#10;BWRI1kijYogkUqqt6D498P69efEHVr200TUJ7eS98HOksds7Iyw6jM8xDAYIjUhm/uggnAr22igD&#10;4wu/hjNfT/E/w7ZfDa412LXNC1tb+bVvBlzYX73LN5lvFNebms9b3MAIXRWkhVANwJIqxqXh+LUP&#10;iP4b1TwR8EZNCk0bXtE8i/8A+EK1Jb9NHIhRvKvJFjhsbcLlHsow5UKxkjj3My/Y9FAHiHx08P6R&#10;qnizTbvxv4C1XxZoA0a7ttNhstKl1EWesM6GOYxxKxgkKZCXJ2rFhsvHuyfEvFHw8+I1xceF1vtO&#10;a3dfCGiWfh6Sf4c6h4gv9Kv44WFx9mu4b23i0m4DFd0lwqq2FBkYKUH1HN4x1hPjZb+AlMH9ly+G&#10;n1Vvk/eeeLnyx82fu7e2OtdzQB5j8VfA9n441v4d6b4j8PLrml2usTz6jFPaedbYGn3Kq06YKbPM&#10;ZcBuNxXqcV4d8NvAPj+y+Klzca1FJb6yl3q76xd6Z8PLyzvr6zkFwLeOXX5r/wCx3cYDQmKOOItG&#10;yxjy4QHI+v6KAPjnwD4Z1bwt4e1dND8AalNpOlanoOp3V1beCb7Q9RuXtr4PcCaxYsmoXSxgu93a&#10;p++4UbyFrvtM0nUPGXif+1rnwVrK6PqnjPULgxarpEsPmWUmgeSsksUqgpG7/JiQA5O1gGytfRFF&#10;AHwXrngcJ8NdA8LeFv2fpNP1rw/4Zsv7NupfA2o3FxBfQu/2r7CVWO302ZXDt527zLjeGVJgF3er&#10;eJ/CVtcfEOS71X4ba7qHjN/GulX9l4gi0eeWKPQ1mtzs+2qvlxxJh91szBt4Mmwj95X09RQB8weG&#10;PCLx+MbIWfgHxJYePIdR1aTxf4ij0yW3Oo6dIl0IETUZFWG7BZ7UwwrIxh2jIj2mua8I+Hbjwt8G&#10;/jNpdj4Ve00k+Cr4tqU3hG88NXNxdra3AdLq3mYw3lwAdz31uqrLkDLbQR9iV59+0PK0HwA+Jk6A&#10;Fo/B2tOAemRZSmgBn7OP/JvXwv8A+xM0T/0hhr0SvO/2cf8Ak3r4X/8AYmaJ/wCkMNeiUAFFFFAB&#10;RRRQAUUUUAFFFFABRRRQAUUUUAFFFFABRRRQAUUUUAFFFFABRRRQAUUUUAFfO/7ZH/NDv+yzeGf/&#10;AG4r6Ir53/bI/wCaHf8AZZvDP/txQB9EV4r40/Zq0f4kXXibxD4s13xBb69q0irpz6X4o1O1srSK&#10;35sTJaQzR287JIDMfNif5nZcsoFe1UUAeFWXwx+Mt9c3uk+JX8HppOu69pviHUr2zvbl7qCW1jsy&#10;8EULQBJBJNatiQyIURh8jk8V/GXwA8Sax4P0G20+eGfV/Duvavq0drbeKdU8Px3cd7NcNsOoaeBc&#10;wsFmQnCSKSrKVOQw99ooA8lT4JPc/ALUvhBPdJp1zq1tdeZNBqeoXoinmlabJuriY3cp3N80pkR2&#10;O5lEZIC8j4d+AnjjSdLvtcSx0u18TR6hpl7Y29/4617xHFciyldxHNe6iGkgRxK+Fitz5TEtmbgD&#10;6IooA8+tPCXjy+8SaT4x1+70G21W28O6jps32ESvFBc3E8EkXliQAyIiw4Zm2FiAQig7V474T/Cb&#10;4p6D8RoPH3xD1axu5l0G40e4KeIb3UnnmaeGRbhElghht1cRtuiijUKdo3SjBT3KigDxjx78DtY8&#10;XeHvFenxX8MV1qfiu08TaeINUvNPZxBDboIpLq0KXFuzGFx5kRYqCpw3KHmT+z54oi8CLZp4T0C7&#10;1ufWW1Wa3uviD4ikurZjbrCHg8QSeZeiVVTGRAiMmI9q4Ltt/sVeJPEPi39nPw3r3inXb/WNSuLj&#10;UVlvL65eeaQLezKoZ3JY4UADJ4AAr3KgD5+1j4PfGg6HqGh2WveHdal8SeFrTQ9W1PVry4juLe4t&#10;zOfMRUhcXAcT7SztGylN53kla6LV/hb46TV217w7d6IbtfGB16FbqeVFW2fS/sLEkRNmVGZpAmNr&#10;hQpdNxK+v0UAfNWmfs9/FnWb/UdV8deI9O+23vhm40Vrg67e6tvu/tME0Vz5UsMMMMbmI74IUTbw&#10;N8nBTpbv4ZfFrxFqOr+Mtcj8IWGutNol5plha31xc2jS6fNO7Rzzvbo4WQTcOsRMZP3X2Av7hRQB&#10;4F4j+DHj3xJol7rOr+HfCV94k1fXBrE9jB4j1LS103FpHbJ9j1e1hFykgWIFn+zjzAxTCAZr1/wJ&#10;o+u+H/B2j6J4n1t9Y1WytI4bu+cljPIByxYgFvTcRk4yeSa3qKACiiigAooooAKKKKACiiigAooo&#10;oA5nxz4HtfGVnbSQ38ula3pUputH1e3UNNYz4wTg8SRsPlkib5XUkHBwRV8C+OLrXZ7vwt4qsItK&#10;8W6MiHULFGLRTRMSEu7VjzJbyFWweqsGjfDqRXYVy3jrwNH4ugtNQ03Um0bxJozvNo2sRxeY1rIw&#10;AeORMr51vIFVZYSwDgAhkkSORADqaK5LwH45k8Tm+0DxBpq6N4s0Py11jSfN8xUEm7yrq3kIXz7S&#10;by5DFNtGSkkbrHNFNFH1tABRRRQAUUUUAFFFFAHlX7OfyeFfFVt/zx+IHi3/AMf1m6l/9qV6rXlX&#10;7P8A8lt8QLb/AJ4/EDXOP9+ZZf8A2pXqtABRRRQAUUUUAFFFFABRRRQAV87/ALG//Ncf+yzeJv8A&#10;23r6Ir53/Y3/AOa4/wDZZvE3/tvQB9EUUUUAFFFFABRRRQAUUUUAFFFFABRRRQAUUUUAFFFFABRR&#10;RQAUUUUAFFFFABRRRQAUUUUAFFFFABRRRQAUUUUAFFFFAHlX7QX/AB4eBv8AseNJ/wDQnr1WvKv2&#10;gv8Ajw8Df9jxpP8A6E9eq0AFFFFABRRRQAUUUUAFFFFABRRRQAUUUUAeVXP/ACdDZ/8AYjyf+l1e&#10;q15Vc/8AJ0Nn/wBiPJ/6XV6rQAUUUUAFFFFABRRRQAV53+0d/wAm9fFD/sTNb/8ASGavRK87/aO/&#10;5N6+KH/Yma3/AOkM1AB+zj/yb18L/wDsTNE/9IYa9Erzv9nH/k3r4X/9iZon/pDDXolABRRRQAUU&#10;UUAFFFFABRRRQAUUUUAFFFFABRRRQAUUUUAFFFFABRRRQAUUUUAFFFFABXzv+2R/zQ7/ALLN4Z/9&#10;uK+iK+d/2yP+aHf9lm8M/wDtxQB9EUUUUAFFFFABRRRQAUUUUAfPn7BX/Jrvhb/r51T/ANL56+g6&#10;+fP2Cv8Ak13wt/186p/6Xz19B0AFFFFABRRRQAUUUUAFFFFABRRRQAUUUUAFFFFABRRRQAUUUUAc&#10;n488DP4pFjrmhamNF8V6F5r6Nq4h80ReZt822njBXz7Sby4xLAWXOyORGjmhhmid4E8cp4tivNN1&#10;TTDoviXRWSHWdHkm81rV2B2SxSYXz7aUKzRThV3hWVljljlij6quQ8d+B7jX5bPxP4Xv49J8W6Kr&#10;jTdQZC0ckbEGS0uVGDLbSbV3LnKsqSIVdFYAHX0VzHgbxxb+MbS6gubCTSdd0mQW2saRO4aWynIy&#10;MMMCSJx80coG1154IZV6egAooooAKKKKAPKvgV8msfFe2/54/EC84/37Gyl/9qV6rXlXwW+Txx8b&#10;bb/nj8QIv/H/AA7o0n/tSvVaACiiigAooooAKKKKACiiigAr53/Y3/5rj/2WbxN/7b19EV87/sb/&#10;APNcf+yzeJv/AG3oA+iKKKKACiiigAooooAKKKKACiiigAooooAKKKKACiiigAooooAKKKKACiii&#10;gAooooAKKKKACiiigAooooAKKKKACiiigDyr9oL/AI8PA3/Y8aT/AOhPXqteVftBf8eHgb/seNJ/&#10;9CevVaACiiigAooooAKKKKACiiigAooooAKKKKAPKrn/AJOhs/8AsR5P/S6vVa8quf8Ak6Gz/wCx&#10;Hk/9Lq9VoAKKKKACiiigAooooAK87/aO/wCTevih/wBiZrf/AKQzV6JXnf7R3/JvXxQ/7EzW/wD0&#10;hmoAP2cf+Tevhf8A9iZon/pDDXoled/s4/8AJvXwv/7EzRP/AEhhr0SgAooooAKKKKACiiigAooo&#10;oAKKKKACiiigAooooAKKKKACiiigAooooAKKKKACiiigAr53/bI/5od/2Wbwz/7cV9EV87/tkf8A&#10;NDv+yzeGf/bigD6IooooAKKKKACiiigAooooA+fP2Cv+TXfC3/Xzqn/pfPX0HXz5+wV/ya74W/6+&#10;dU/9L56+g6ACiiigAooooAKKKKACiiigAooooAKKKKACiiigAooooAK5Lxp8TNB8EXlppd7ZarqO&#10;oXsbTRWemWbXE3lqQC5AxgZOOtdbXmV5/wAnHaf/ANihL/6VUAH/AAvfS/8Aonnj7/wRN/8AFUf8&#10;L30v/onnj7/wRN/8VXptFAHgHjn4gw6td2vjHwb4H8b6b4v0mMx2lzNoMn2e9gJ3NZXYViWgc8hg&#10;C0T4dAfmR+o0r9oG3vdNtrvUfhT8QdPupYlaa1fRvMMLkcruRyrYPcdfbpXq9FAHmX/C99L/AOie&#10;ePv/AARN/wDFUf8AC99L/wCieePv/BE3/wAVXptFAHmX/C99L/6J54+/8ETf/FUf8L30v/onnj7/&#10;AMETf/FV6bRQB87fD34lTeHPHHxP1rUfhr46Sy8U+I7TVdPZdGLF4k0bT7RywDZU+ZaOMHsAe9d5&#10;/wAL30v/AKJ54+/8ETf/ABVem1wHx41q/wBA+E+v6jpdxJBdeXDBHLG5Rk8yZIyQRyDhj0oAo/8A&#10;C99L/wCieePv/BE3/wAVTZfj/wCHrWNrjUPBXjaytoxuluLjRGWOJe7MdxwBXlK+Efh14EutQ0T4&#10;2aNf3GoxI9zp+rw3t0U1iPPCKokwswJAKnjnOccnKu9D8SeB1mku4LjSNO8YaBrv2fQmu5phZRRW&#10;okQyF2OZDgZ449ugAPrS0u7e/tIb6zlWWC4jWWJ16OjDII+oIqaud+HP/JPfC/8A2BrL/wBEJXRU&#10;AFFFFABRRRQAV87/ALG//Ncf+yzeJv8A23r6Ir53/Y3/AOa4/wDZZvE3/tvQB9EUUUUAFFFFABRR&#10;RQAUUUUAFFFFABRRRQAUUUUAFFFFABRRRQAUUUUAFFFFABRRRQAUUUUAFFFFABXn/jf43+CfBOuR&#10;+EgmreIvErokz6F4dsJNRvoIG+7PPHHxbxHs8pRWPCknivPP2hNS/aC8UePtH+D/AMD/ABD4e8Pw&#10;3mh3GuaxqF9JNDePFHcRQiC2mSOURbvMO5/L3gfcdDzVXwL4E/ac+GujnQ/BXgj4HabbSSGadxqu&#10;sSz3Ux+9NPPJC0s8p7ySMzHuaAO4/wCF+/8AVFfir/4Tn/2yj/hfv/VFfir/AOE5/wDbKyvtP7aH&#10;/QG+Cv8A4M9W/wDjFH2n9tD/AKA3wV/8Gerf/GKANX/hfv8A1RX4q/8AhOf/AGyj/hfv/VFfir/4&#10;Tn/2ysr7T+2h/wBAb4K/+DPVv/jFH2n9tD/oDfBX/wAGerf/ABigDmviz8TtX8X2vhiLSPgp8Ty2&#10;leJrDVLjzPDxH7iIsXxhzk8jj9a7r/hfv/VFfir/AOE5/wDbKyvtP7aH/QG+Cv8A4M9W/wDjFH2n&#10;9tD/AKA3wV/8Gerf/GKANX/hfv8A1RX4q/8AhOf/AGyj/hfv/VFfir/4Tn/2ysr7T+2h/wBAb4K/&#10;+DPVv/jFH2n9tD/oDfBX/wAGerf/ABigDV/4X7/1RX4q/wDhOf8A2yj/AIX7/wBUV+Kv/hOf/bKy&#10;vtP7aH/QG+Cv/gz1b/4xXGfEzx5+2F4Si8Nadfj4S6PH4u8R2XhhdT0/+0L+4sGut4+0RwTLFG7J&#10;tJAdipIAKkZFAHQeOv2yvAfw1t7Wbxr8PfiLpkuos8en2s2hKLm+kQZZLeLzd0rAEEhQcA5OBzXt&#10;XhjxDpvi7w1pPizRWlbT9asYNRtGmiaKQwzRrIhZGAZTtYZUgEHg15bD8C/Bnw58I+L/ABU0l94k&#10;8Zalol4mpeKtdmFzqV0PJf5FfAS3hHaCBY4hgYXPNdh8Ef8Aki/gH/sV9K/9JI6AO1ooooAKKKKA&#10;CiiigDyq5/5Ohs/+xHk/9Lq9Vryq5/5Ohs/+xHk/9Lq9VoAKKKKACiiigAooooAK87/aO/5N6+KH&#10;/Yma3/6QzV6JXnf7R3/JvXxQ/wCxM1v/ANIZqAD9nH/k3r4X/wDYmaJ/6Qw16JXnf7OP/JvXwv8A&#10;+xM0T/0hhr0SgAooooAKKKKACiiigAooooAKKKKACiiigAooooAKKKKACiiigAooooAKKKKACiii&#10;gAr53/bI/wCaHf8AZZvDP/txX0RXzv8Atkf80O/7LN4Z/wDbigD6IooooAKKKKACiiigAooooA+f&#10;P2Cv+TXfC3/Xzqn/AKXz19B18+fsFf8AJrvhb/r51T/0vnr6DoAKKKKACiiigAooooAKKKKACiii&#10;gAooooAKKKKACiiigArzK8/5OO0//sUJf/SqvTa8W8d+F28XfHnTdLXxHrWilfCzzfadJuvs85xc&#10;kbS2D8pzkj1AoA9porzD/hRsv/RYviV/4Pv/ALCj/hRsv/RYviV/4Pv/ALCgD0+ivMR8EJgMD4xf&#10;En8dcz/7JS/8KRm/6LD8SP8Awdj/AOIoA9NorzL/AIUjN/0WH4kf+Dsf/EUf8KRm/wCiw/Ej/wAH&#10;Y/8AiKAPTaK8y/4UjN/0WH4kf+Dsf/EUf8KRm/6LD8SP/B2P/iKAPTa8++PulXus/CPxBZ6dA81w&#10;scM6xohZmEcySNgDn7qmqf8AwpGb/osPxI/8HY/+Ipp+B0pOT8YviV+Gu4/9koA8nbxt8NPiRdX2&#10;u/GLxhPpt0A9vpWj28F0P7IGeJSyx4eckA55GOo6KuXeeKNd+IQmiuLr+2bXwZoGvAa7HbyxpfRS&#10;2ojjLh1BWQdD64zz1PtR+BTMct8YPiST767/APYVgfEH4OPpHgTxBqf/AAtT4gXgtNMuZvs11rXm&#10;QS7Y2Ox12fMpxgjuKAPTvhz/AMk98L/9gay/9EJXRVzvw5/5J74X/wCwNZf+iEroqACiiigAoooo&#10;AK+d/wBjf/muP/ZZvE3/ALb19EV87/sb/wDNcf8Ass3ib/23oA+iKKKKACiiigAooooAKKKKACii&#10;igAooooAKKKKACiiigAooooAKKKKACiiigAooooAKKKKACiiigDyq5/5On07/sn95/6cbavVa8qu&#10;f+Tp9O/7J/ef+nG2r1WgAooooAKKKKACiiigAooooAK8T/ag+58J/wDsqOgf+hS17ZXif7UH3PhP&#10;/wBlR0D/ANCloA9M+If/ACIHib/sD3v/AKIesr4I/wDJF/AP/Yr6V/6SR1q/EP8A5EDxN/2B73/0&#10;Q9ZXwR/5Iv4B/wCxX0r/ANJI6AO1ooooAKKKKACiiigDyq5/5Ohs/wDsR5P/AEur1WvKrn/k6Gz/&#10;AOxHk/8AS6vVaACiiigAooooAKKKKACvO/2jv+Tevih/2Jmt/wDpDNXoled/tHf8m9fFD/sTNb/9&#10;IZqAD9nH/k3r4X/9iZon/pDDXoled/s4/wDJvXwv/wCxM0T/ANIYa9EoAKKKKACiiigAooooAKKK&#10;KACiiigAooooAKKKKACiiigAooooAKKKKACiiigAooooAK+d/wBsj/mh3/ZZvDP/ALcV9EV87/tk&#10;f80O/wCyzeGf/bigD6IooooAKKKKACiiigAooooA+fP2Cv8Ak13wt/186p/6Xz19B18+fsFf8mu+&#10;Fv8Ar51T/wBL56+g6ACiiigAooooAKKKKACiiigAooooAKKKKACiiigAooooAK8yvP8Ak47T/wDs&#10;UJf/AEqr02vMrz/k47T/APsUJf8A0qoA9NooooAZLIsMTysCQiljjrgV5v4A+Meu/ECbTbi3+Bfj&#10;zSND1WEXNvrmo3Oh/ZDCybkcxwajJcgOMYHk5GRuC849GukaS2mjQZZo2UD1JFfMPwc+H/iDw7Ya&#10;X4bvfg78atF1U6PJpdzrOqfEOK/0G3mNuUaVLD+25gse4fuwlplMrhUAOAD36H4m/De40i+8QW/x&#10;B8NS6Xpl01lfXqatA1va3AbaYZZA+1JASAVYg5OMVx4+POlzfFHS/h5YnwtdQa5HHc6ddx+MLD7V&#10;c2xgMrXCWO7zpIiSiI0e/cd7MEVVZ+a0rwP4p1r4f6P4a1H4PWnh+40XUfDUE7NeWcj6hFp9xE0k&#10;w8piPIQIWiEj+aQWzEh4bM8c+DPjB4h+I6RWPhGa20Gy8YaTrfnWA0mCyvrWJ4g8s7uzXst0gU5A&#10;WFNiKA0mNjAHuHizx14N8C2sF34w8U6ToyXkv2e0F/fRW5upsZEUXmMu+Q44Ucms6z+LHw9msvDF&#10;xqXizStGufGNvFcaLp+qX8Fvd3nmIHCRxF8yOAwyE3Vy/wAT/D/ib/hL4PE2j+Aj4vtbzw/eeHpL&#10;RLm2iazeaRG81hcOimBgu2TYWkAVMI/IHjWtfAn4s7bHT4/+E0FnrnhHRdAvrTw/e+HUtbSW1idZ&#10;EvJdRtprhItz5WSyMjZLERhgHIB9d0VHBG0UEcTOzlEClmOSSB1JwMn8KkoAK5T4sf8AJMPFn/YG&#10;vP8A0S1dXXKfFj/kmHiz/sDXn/olqALPw5/5J74X/wCwNZf+iEroq/KH9pr/AIKjfFT4YaPpXwj+&#10;E/ww1PwdqNppFrFLr/inT8TzKIVUTWVs2YzGSCVlcuGUj5F6191+Av2hby78DeHLrUvhJ8Ur67m0&#10;mzknuk8PblnkMKlpA3mchjk596APc6K8q/4X7/1RX4q/+E3/APbKP+F+/wDVFfir/wCE3/8AbKAP&#10;VaK8q/4X7/1RX4q/+E3/APbKP+F+/wDVFfir/wCE3/8AbKAPVa+d/wBjf/muP/ZZvE3/ALb12f8A&#10;wv3/AKor8Vf/AAm//tleEfsofGT+xv8Ahcf/ABar4iX3274s+Ib3/QtC83yN/kfupfnG2VcfMvOM&#10;jmgD7Moryr/hfv8A1RX4q/8AhN//AGytTwv8X/8AhJ9dtdD/AOFX/EDSftRcfbNU0TyLWLahb55N&#10;52524HHJIHegD0Givjcalrp8QSXVtoPxes9f1jxrqGl6V4su/Hch8LqyajKEiawOpOqoIozEsbWK&#10;73G1Tlg9ej3f7Qvi1vi1e+FtK8OaldaPpmvQ6BNaW/gbXLp59wi8y8GrxIbCFIzKSYXBJWMkyISF&#10;oA+gaK+dn+PfxH0i88Z23iiw0nTL3StO1C/0rSL3QdQtJMW7gRsl40jWupRuh3uYWheLKhkOSR1P&#10;xC8da/8A8JFP4as7kWcOn6l4UlSW2d0mkF3fuk0bkNgoViA24GQzA5B4APYKK+YLf4o/F3wp4Lup&#10;dQ+I/g641Rta8RzQCbwtqmpXctta38kaW8dlbXTSFBgjz9+2MGJfKflqveMviz8T/Gfw71rXfBlx&#10;oug2em+ErDVtQEqzveyzXtuZcWs8cqC38pRkMySF2O393jdQB9I0V41f/FLx/bazfa/bJ4e/4RDR&#10;vEdr4YubCW3lbU7iSZ4IzdJcCYRxhZLgYhMLF1XPmLuApfhv8VvHGt/EzU/Bfju1sNHYi7ksNLm0&#10;K+s7lY4pQqPFeu8lpqSNGd7GExNFlQyHJIAPZKK8I8Z+N/iXqurtd6PqWj6d4X0vxxpfh6W2jjnX&#10;UpyLm382U3CyiMRsZDH5BiJZMsZOdlVfht+0L4t8cfEG30xvDmpPoWp399YxxJ4G1y2GmpbtKEuZ&#10;dXmT7BdJIYgNsWzaZFAeXBNAH0DRXjXxE+JPxP0TxV4rg8Kr4WXRfBWgWniC8j1C2nlur9XN15lv&#10;G6TIsB224KyskgySChzleeP7Rviu9+KE+g6P4a1O50Wy1q30SWzg8Da3dSTCRYjJef2vEh0+FI/N&#10;JMLgkrGSZEJC0AfQ1FfO4/aB8f6Hqniu18Y6TplldWNtdzaVot1o19p8rGOZY4WS/dpLXUImV1eR&#10;ofKeIEAxtnI3o/iX8U/Det6l4Y8ZSeFNRurG+8OwR3mmWFxaxyxajdyQykwyTyFGQJhfnYEjcfvb&#10;FAPaqK8ivviP4hufGkekW+nW1wbHxVeaRbxRTzQmZI9GN0ofEgRmMjbfnVkAwQoYBhy/hf47eO7z&#10;w54gXxbq/hXQfEVgLN0ttY8P6ppT6f58pjZGt5Hk/tEKcLHLazBJ3yg8rqQD6ForyD4YfGPXtd8A&#10;+IvEPiXSLrXb7wzrL6U40Hw9d2M2oKBCyyx6fdyNNDxNyrSN8qFwSCKtf8L9/wCqK/FX/wAJv/7Z&#10;QB6rRXlX/C/f+qK/FX/wm/8A7ZR/wv3/AKor8Vf/AAm//tlAHqtFeVf8L9/6or8Vf/Cb/wDtlH/C&#10;/f8AqivxV/8ACb/+2UAeq0V5V/wv3/qivxV/8Jv/AO2Uf8L9/wCqK/FX/wAJv/7ZQB6rRXlX/C/f&#10;+qK/FX/wm/8A7ZR/wv3/AKor8Vf/AAm//tlABc/8nT6d/wBk/vP/AE421eq14H4Q8c/8Jv8AtQQT&#10;/wDCHeJ9A+y+ArpNmuaf9laXOo25yg3HcB3r3ygArwPQfjN4wbRPGen6nc2s+vRa1cWnhpjAFV4Z&#10;NQnsoA6jAfyngZmPUpgnnJr3yvPYfgb4Li17RPEbS6lJeaBd6te2u+ddjSahI8kodQo3BGkby/7v&#10;fceaAPN7H4veMr7w54Y8WnQrvW4fCfhyy8QeLLmPWf7OEhurVmPlWscDLeOiLJJ5TvDGN6EFmChe&#10;h8V/F/xtc6pCvhDw1bxeG7fxTpmg3WtPqC/aZJJJ4RMq2jQlfJKyeX5vmiQOThMDfWncfs6+GJLK&#10;y0my8V+J9P01NJtdE1Wytbi3EWuWVupWKO6Lws6nazgtbtCzBiCSAAL+pfA7QtQ8RHWovFHiOxsX&#10;1S11uXRLWeBbCW/gaMpOQ0RlBIiQMiyCM8tt3/PQAifFuW90zRriHRPIk1zVNX0pD9p3fZ2sluiJ&#10;eU+fd9l+7xjf1OOeU0746eMIPCWnatB4Oi8QwaL4a07W/FupS6iLOaNZ4DI32SBIHW4lCozsjNAo&#10;DKFYk7R1Fj8CNDsPEMWtjxf4nmtLS/vtRsNIluLc2VlNeJKtx5eIRKwYzuwEkj7Dwm1cqa99+z14&#10;Zuraz0608VeJtO04aVaaJq1laT24i1yyt1KxR3ReFnX5WYFoGhZgxBJGAADofHHjnV9D/sPTPB3h&#10;2213WvEcrrYwXmoNY2qxRxGWSWWdYpWQBQAAsbEsyjgZYeM3f7WSeB/DmgweNb3whY+ItYl1i6kT&#10;xX4stdAtorW1v3g8mKYxOs84G1VRVAbYWeRMgn3Dxp4Bs/GFvppg1zVfD+o6NMZ9O1PSWhFxalkM&#10;bqFmjkidWRipV42HQgBgpHLp8A9L0/TdMtfDHj/xh4fv9M+1x/2rZXFrJd3UFzcG4mhm+0W8sTKZ&#10;DkMIxIvO11JJIB3Hg7xTpfjjwpo/jHRHZrDW7GG/ti2M+XKgZc4JGcHsSPevK/2oPufCf/sqOgf+&#10;hS17HpthHpenW2mwzXM0drCkKyXM7zTOFAALyOSzsccsxJJ5NeOftQfc+E//AGVHQP8A0KWgD0z4&#10;h/8AIgeJv+wPe/8Aoh6yvgj/AMkX8A/9ivpX/pJHWr8Q/wDkQPE3/YHvf/RD1+W/x3/4Kf8AxQ+E&#10;vgLwp8IvhV8MNS8K6laeGtOhk8Q+J7DDzKLaNRNZW5yjRkjKyuXDAj5BQB+tFFeDfDX9ojUL/wCH&#10;vhq+1b4UfFHUb240m1luLuPw9uW4kMSlpAQ4yCcnOO9dJ/wv3/qivxV/8Jv/AO2UAeq0V5V/wv3/&#10;AKor8Vf/AAm//tlH/C/f+qK/FX/wm/8A7ZQB6rRXlX/C/f8AqivxV/8ACb/+2U5PjP4t1Zvs3hb9&#10;nz4g3M7ghJ9UWx0u0ifHBmea584JnGTFDKw6hTQA0f6X+1FMsPJ0vwLbvP7C5v5xH+f2WX8q9Vrj&#10;fh74M1XQZdU8T+LtQgv/ABP4ilSbUJLfd9mto0XbDaW4b5vKjGeTgu7ySEKXKjsqACiiigAooooA&#10;KKKKACvO/wBo7/k3r4of9iZrf/pDNXoled/tHf8AJvXxQ/7EzW//AEhmoAP2cf8Ak3r4X/8AYmaJ&#10;/wCkMNeiV53+zj/yb18L/wDsTNE/9IYa9EoAKKKKACiiigAooooAKKKKACiiigAooooAKKKKACii&#10;igAooooAKKKKACiiigAooooAK+d/2yP+aHf9lm8M/wDtxX0RXzv+2R/zQ7/ss3hn/wBuKAPoiiii&#10;gAooooAKKKKACiiigD5//YSja2/Zq0GwlVlmsdT1qznRhgpLFqVyjqR7MpFfQFfPMtv8QP2aPFvi&#10;bVvD3gDW/Hnw18W6pP4gktNA2zav4d1G4O66CWruPtVrNMTMPKPmRvJKCjKQR0kP7VnwxaFHvvDn&#10;xTsJmXLW9x8LfEvmRn0OyxZfyYj3oA9ioryD/hqv4Tf9A74lf+Gt8T//ACvo/wCGq/hN/wBA74lf&#10;+Gt8T/8AyvoA9foryD/hqv4Tf9A74lf+Gt8T/wDyvo/4ar+E3/QO+JX/AIa3xP8A/K+gD1+ivIP+&#10;Gq/hN/0DviV/4a3xP/8AK+j/AIar+E3/AEDviV/4a3xP/wDK+gD1+ivIP+Gq/hN/0DviV/4a3xP/&#10;APK+j/hqv4Tf9A74lf8AhrfE/wD8r6APX6K8g/4ar+E3/QO+JX/hrfE//wAr6P8Ahqv4Tf8AQO+J&#10;X/hrfE//AMr6APX6K8g/4ar+E3/QO+JX/hrfE/8A8r6P+Gq/hN/0DviV/wCGt8T/APyvoA9foryD&#10;/hqv4Tf9A74lf+Gt8T//ACvo/wCGq/hN/wBA74lf+Gt8T/8AyvoA9foryD/hqv4Tf9A74lf+Gt8T&#10;/wDyvo/4ar+E3/QO+JX/AIa3xP8A/K+gD1+vMrz/AJOO0/8A7FCX/wBKq+J/2uv+CmnjD4F/HDwt&#10;/wAK00W61rwZd6EJNW0TxL4a1DQ55J/tMgMtvJdwRTK3lqqhtskQ5+UsDj3L9mX9qXwV+1b8TdP8&#10;eeDdB1/SRB4XmtLy21OyZVjuFuFLLHOoMUyjd1Vt395VJxQB9Z15/wCKPjPoPhPxJqvh/UdA12WH&#10;QtLi1fVNTghha0tIJfOEQOZRLI7tAyBI43OWXOAcj0CvPvGfwd0jx2vjSz16+8yw8Z6Na6PPb/Zk&#10;cQrCZzvO/ckgJmGUZNvy4O4MRQBm3f7QGjaTod/f+IvBHifRdWsp7SBNBvvsKXtybt2S1aORbk2o&#10;WRkcAvOu0qQ+w8V0OjfE/TtVnsrG68Oa9pF9eaZeam1pqNskctultKkUiPtdlZi0ilWjLxuvzK5B&#10;BPnXhb9mOLwn4P8AEOg6Kvwy0i914wLKmi/DSzsdInhiLYju7IStJchwxDn7QnQeWIvm3WND/Z41&#10;7wlpOi2vg3x9pmj3Vjb6jY3aR+Hi1gLS8kSR4rK1+0g2YjaJfKBklRRkMj54AGeJv2g9fsLSTWfC&#10;ngi612zni8LXFnaReRHdiPVLp45DIZriOLKoqhQG4ducrkjrIvjVYR+K4fDeu+BfFmg2l4bpLHWt&#10;Tt7aKyu5LZHkmRVWdrhMJG7B5IUR1XKMwIJxj8BL238OnSdN8ZxR3sWm+HbO1up9MMsaTaTMZUlk&#10;iEyl1kYgFA6kAHDc5GJpf7L86eOrbxn4k8Y6bqr2lzqLCVdCaPUbq2vIZY3guLx7mRmCGUbBGsUY&#10;VApjJCsoBq2f7RNtPrhuNV8Ja3oHhmPw1d+IVu9UtE869gjlgWGW3EM0nyusrfupFSbJTKLkZ0Lr&#10;9oTRNK0fULvxF4I8UaLrFhNZwLoF/wDYUvbk3btHatHIt0bULIyOAXnTaVIfYeKzYfgD4g1CF7Dx&#10;h8S/7Ss7fw9P4b037HpAtLi3gaSB4p5JDLIstwht1ywREbjCLg7rd18G/GmtaZr9z4p8faBqviLX&#10;Le1sDLL4UV9INlbvI6282ny3EjSq5mcyEToWO3aYwMUAdkvxE0q28BXHxB8QaVq+g2llBLNd2eo2&#10;u27gMbFWTZGXWQlhhTGzq+VKMwIJZ4H+IUfjKe+0298Ka74Y1fTlimn0zWVt/P8AIlLCKZWt5pom&#10;R/LccPuBUhlU8VzGj/ALQ7b4J6n8FdXu7SfTtXiuo51stOW3srcTMW8q2tJGlWK3Q4CwszrgYOQT&#10;Tvgj8DtM+DseqyWum+BbO41QxLInhHwXbeHrYpHu2l0jeWSWQ7+WaUrwNiJk5APUq5T4sf8AJMPF&#10;n/YGvP8A0S1dXXKfFj/kmHiz/sDXn/olqAOT1H4LfCv45fBnwz4T+LHgbS/Emnf2NaGJbuL97bs1&#10;ugLwyriSF8ADcjKfevSdD0ey8PaLp+gaarraaZaxWcAdtzCONAi5Pc4A5rL+HP8AyT3wv/2BrL/0&#10;QldFQAUUUUAFFFFABXzv+xv/AM1x/wCyzeJv/bevoivnf9jf/muP/ZZvE3/tvQB9EUUUUAczffDf&#10;wVqXha+8FXuiCTR9RuZrye3+0ShjPLObhpFkDb0bzmLqVYFTjbjAxRu/g98Pr3xanjW40i7OpCWO&#10;4kRdUu1s554wojnms1lFtNMgRNsskbSLsXDDArtKKAOCtPgZ8L7O71S6Xw7POmrwXFrPaXep3dzZ&#10;xRXH+vS3tZZWhtRJ/EIUTd3zT9D+Cfw48PRypYaPfSvPNZXEs99rF7ezyyWchkti808ryN5bE4BY&#10;jACnKgAd1RQB51f/ALP3wr1K9mv7nRdSWS5ubm5nSHXtQhhm+0ENPFJEk4R4Hb52gZTEXLNs3MSX&#10;6r8AfhRrVnYaff8Ahu4Ntp+mxaRHDDqt5Ck1nECIobgRyqLlY8kp528oxLKQTmvQqKAONuvhF8P7&#10;zxenjm40ac6oksdwVXUbpbOW4RQsdxJZiQW8k6qqhZnjMihVwwwKd4b+EngPwl4hn8T6Fpd5Feze&#10;bsSbVbu4trUSsGlFtbSytDah2ALCFE3HrmuwooA4rVPg58O9Z8UDxjqGiTvqQure+OzUrqK2e6gK&#10;mK4a2SQQPMoRV81kL7RtJ28U7SfhB8P9D8VyeM9M0i6j1B5ZbhIm1O7ksreeXd5s0Fm8ptoJX3vv&#10;kjjV23tuJyc9nRQB5zrnwM8HeKviDe+PvEy3F7Jc2VlZLaR3dxbRMlu8z7bhYpVS6iYzA+VMjICm&#10;cEnjTvPg/wDD6/8AFy+N7nR7n+0vNjuZI01O7jsp7iMKI55rJZBbTTIETbK8bOuxcMMDHZ0UAcJZ&#10;fA74YWF7qV6nh2a4XVYbi2mtLzUrq6soopzmdLe1llaC2WQ8uIUTd3zWRpf7O3gLTpfElpKuoXuk&#10;+JLewjlt7vU72e7iltXldJlvpJ2uA4LpsKupj8pdpHGPUqKAOM0f4PfDvQoI7ex0B3WO8l1Atd31&#10;xdPLcy232aWSV5pGaVniJVt5bJJY/Mc1lwfs9/Cu30q80dNJ1dorwwkTSeI9SkurUQsWiS1uWuDN&#10;aIjElEgeNVycAV6PRQBz3g3wD4U+H9pe2XhTTpLSPUbo312ZLua4ee4KIjSu8rsxdgi7jnLHLHLE&#10;k9DRRQAUUUUAFFFFABRRRQAUUUUAeVXP/J0+nf8AZP7z/wBONtXqteVXP/J0+nf9k/vP/TjbV6rQ&#10;AV5T+05pn9s/CafSP+Ee0nXvtms6LB/Zervssb3dqVuPJnbypcRNnax8p+CflbofVqr32nafqcK2&#10;+pWNvdxJLHOsc8SyKJI3Do4BBG5WVWB6ggEcigD5d1Hw143+AvhjU/FXhL4XeEPAj69daVoMfh74&#10;eXFtPCjS3TK98rX0FhZ/aSsgjTzEVc7d7SfKlXW8dfHe/wDB8ekwS+JLPVrHxBNZSxG/8K/8JXeW&#10;aWqTcRLJNpnnK7/On7pjDtYCMnn6S1XSdK13TbnRtc0y01GwvI2hubW7hWaGaM8FXRgVZT3BGK52&#10;b4RfCi58I2/w/uPhh4Sl8L2jrJb6I+i2zWETA5DJblPLUgkkEL1oA8M1z4teONd8Ia34x0D4svoY&#10;8MeGNO1KCF9GtIhq01yJA8txFOsjxjfGY41hkAEgbJlGFrudR+Juu2j63bf8JFBHcWvxA0jQbaMx&#10;w7hazpZNJCAVySyyzHJywBJBGBjtPG3wf+HPj/SI9K8QeE9KdrS0kstOvEsIDc6bG67T9lkdG8k7&#10;ePlGPatK5+HngG98Qp4uvvBGgXOvRxxwrqs2mwveBI2Dxr5xXfhWAYDPBAI5oA+fNf8AHXxL0vw9&#10;Yaj4Y1i5stM0+fX77VIfDtto5vI0h1KZFnuLO7CedZqobzDbPHcM/IYsxrR8V/F3xNB8QdD1Pwx4&#10;58Q3uj3XibTNAnsE0bT7bRkW4WIyRySXH+nS3IDlwbd9i5Cunyu1e2618Mfht4kisYPEXw98NapH&#10;pd099Ype6Tbzra3LsXeaIOh2SFiWLLgkknOadP8ADT4cXPiGXxdc/D/w3LrtwIRLqj6VA13IIWDR&#10;Bpiu87GVWXJ+UgEYIoA6SvE/2oPufCf/ALKjoH/oUte2V4n+1B9z4T/9lR0D/wBCloA9M+If/Ige&#10;Jv8AsD3v/oh6830T4N/C742/s6eA/CfxV8EaX4k00+F9MMcd5Dl4GNpEC8Mgw8T4/iRlPvXpHxD/&#10;AORA8Tf9ge9/9EPWV8Ef+SL+Af8AsV9K/wDSSOgDpfD2haf4Y0LT/Dmko6WWl2sdpbq7FmEcahVB&#10;J6nAHNaFFFABRRRQAUUUUAFFFFABRRRQAUUUUAFFFFABXnf7R3/JvXxQ/wCxM1v/ANIZq9Erzv8A&#10;aO/5N6+KH/Yma3/6QzUAH7OP/JvXwv8A+xM0T/0hhr0SvO/2cf8Ak3r4X/8AYmaJ/wCkMNeiUAFF&#10;FFABRRRQAUUUUAFFFFABRRRQAUUUUAFFFFABRRRQAUUUUAFFFFABRRRQAUUUUAFfO/7ZH/NDv+yz&#10;eGf/AG4r6Ir53/bI/wCaHf8AZZvDP/txQB9EUUUUAFFFFABRRRQAUUUUAFFFFABRRRQAUUUUAFFF&#10;FABRRRQAUUUUAFFFFABRRRQAUUUUAeIfFr9jr4H/AB1+K2h/Fn4r6BP4iu/DumrptlpVzNjTiBM0&#10;okliUAytlyNrsYyOqGtmDTNN0X4+6NpGj6fbWFhZeC3t7a1tolihgiW5AVERQAqgAAADAAr1avMr&#10;z/k47T/+xQl/9KqAPTa8V1D4o/E2z8U+INQEfhf/AIRPw54osfDstp9mnOo3SXSWg85Z/O8uIxvd&#10;fcMTeYo+8h5PtVec6Z8C/Btr461j4haklxfanqeqpqsafariK2jdIIYozJbLL5E8iGHckrxl03YX&#10;GMkA898C/tFeNvGPjQ2dn4S1K80q/udRs7W0TwTrdmLL7N5wjml1idPsFwkrQqu2MJsMq4aXBpnh&#10;n48fErUdOu9E1ePQrTxhdX2nWNpY3/h3UdKbTHupGRjPBPKwvoY9p2z204SZgVxF1r1Sy+C/w30/&#10;xHc+J7fQZmurpppGtptSuprCKSYMJpIrJ5DbQySB3DyRxqz723E7jmrYfAX4XadpWo6NFol/cW2p&#10;LFHIb3W7+7mgSJ98KW0s0zSWqRv80awMgRgCoUgGgDA8KfE7x+/iK08KeLY/D012PFd14fubnTre&#10;aKOWGLS/taSojyuY3ZyMqWcKDtyxG85n/C1vHOoFtR0Lw7b6pq6aL4jltLG3lmVZ5LPU47eJfKMw&#10;jdinJyNxOQrIGIPRaT+zz4FsNI1LQb06ldWV1rv9vWUseq3sF/ZT/Z44Swvkn+0vIwRy0hkDOJWV&#10;sgnO5b/Br4aW2kpoUPhaIWEdld6esBuJmVYLmYTzKMvnJlVXDfeUgbSKAPMtO+OHjDUPAzyv408H&#10;af4ij1f+zpJtQ8JazbToPI80J/YUkgu3mJBwq3BRowZVcj5K6bQPi/rer/s7XvxZubG3XVrTT9Qf&#10;y1tpreJ57eSWJW8mb97ErNGGMb5dMlSSRWwPgD8MhpcOmfYdeLQXn29dQPijVDqZm2eX81+bj7U6&#10;7AEKNKUKjaRjit7Tfhv4L0bwTcfDrStES28PXUV1A9ksjsoS4Z2lUFiSATI5ABwM4GAAKAOc8ENq&#10;mnfEvVvC97r2oahDY+FdFlX7VcvJvnaa9Es2CcBn2pkgDhVHQADhfB2r+IPEuveDNGuvFWsfZ9Y0&#10;Xxh50kV/KGdk1KGOCXcG5aNGIRv4QcDANej6r8HPDPifTtIi8X3Wq3eqaTapZ/2rperXuj3VxEuD&#10;slezmjd0YgFo2YoTk7ecVpTfDrw7a29i/hqxt9Hv9E0q40jRriJGMdhBMI9wEIZVcZhiPPPy8EZO&#10;QA+FviO/8WfD7Q9f1Uo19cWoW6aMYR5kJR3UdgzKSB6Gk+LH/JMPFn/YGvP/AES1bPhrw/p3hTw/&#10;p3hrSUZbPTLaO1hDNliqKACT3JxknuSaxvix/wAkw8Wf9ga8/wDRLUAWfhz/AMk98L/9gay/9EJX&#10;RVzvw5/5J74X/wCwNZf+iEroqACiiigAooooAK+d/wBjf/muP/ZZvE3/ALb19EV87/sb/wDNcf8A&#10;ss3ib/23oA+iKKKKACiiigAooooAKKKKACiiigAooooAKKKKACiiigAooooAKKKKACiiigAooooA&#10;KKKKACiiigDyq5/5On07/sn95/6cbavVa8quf+Tp9O/7J/ef+nG2r1WgAooooAKKKKACiiigAooo&#10;oAK8T/ag+58J/wDsqOgf+hS17ZXif7UH3PhP/wBlR0D/ANCloA9M+If/ACIHib/sD3v/AKIesr4I&#10;/wDJF/AP/Yr6V/6SR1p/EZ0i+HviiWV1RE0a9ZmY4AAgfJJrM+CP/JF/AP8A2K+lf+kkdAHa0UUU&#10;AFFFFABRRRQAUUUUAFFFFABRRRQAUUUUAFed/tHf8m9fFD/sTNb/APSGavRK87/aO/5N6+KH/Yma&#10;3/6QzUAH7OP/ACb18L/+xM0T/wBIYa9Erzv9nH/k3r4X/wDYmaJ/6Qw16JQAUUUUAFFFFABRRRQA&#10;UUUUAFFFFABRRRQAUUUUAFFFFABRRRQAUUUUAFFFFABRRRQAV87/ALZH/NDv+yzeGf8A24r6Ir53&#10;/bI/5od/2Wbwz/7cUAfRFFFFABRRRQAUUUUAFFFFABRRRQAUUUUAFFFFABRRRQAUUUUAFFFFABRR&#10;RQAUUUUAFFFFABXlfjka94Y+KemfECy8J6rrun/2JLpcsemRrJNFIZhICVJHBHf2r1SigDzL/hc+&#10;qf8ARGvH3/gtX/4uj/hc+qf9Ea8ff+C1f/i69NooA8y/4XPqn/RGvH3/AILV/wDi6P8Ahc+qf9Ea&#10;8ff+C1f/AIuvTaKAPMv+Fz6p/wBEa8ff+C1f/i6zta/aJh8PfYf7a+FXjq1/tO9i06036YD5tzJn&#10;ZGMN1OD144r16vKvj7/zTj/soGj/APtWgCx/wufVP+iNePv/AAWr/wDF0f8AC59U/wCiNePv/Bav&#10;/wAXXptFAHmX/C59U/6I14+/8Fq//F0f8Ln1T/ojXj7/AMFq/wDxdem0UAeZf8Ln1T/ojXj7/wAF&#10;q/8AxdY/jH4j+IfFnhTWPDGn/B/xtFc6rZTWcUlxYqkaNIhUFm3cAZr2WigDI8I6ZcaJ4T0XRrzb&#10;59hp1tay7Tkb0iVTj8Qa16KKACiiigAooooAK+d/2N/+a4/9lm8Tf+29fRFfO/7G/wDzXH/ss3ib&#10;/wBt6APoiiiigAooooAKKKKACiiigAooooAKKKKACiiigAooooAKKKKACiiigAooooAKKKKACiii&#10;gAooooA8Y8f6lrfgr476R46HgPxPr+kTeErzSWl0OxF20NybyCULIu4FQUUkHocH0NaX/C/f+qK/&#10;FX/wnP8A7ZXqtFAHlX/C/f8AqivxV/8ACc/+2Uf8L9/6or8Vf/Cc/wDtleq0UAeVf8L9/wCqK/FX&#10;/wAJz/7ZR/wv3/qivxV/8Jz/AO2V6rRQB4n4j/aq8L+EI9Pl8U/DX4jaUmq6hBpNi13oaxC5vJm2&#10;xQR5l+aRyCAo5ODWv/wv3/qivxV/8Jz/AO2V8B/8FVNO/ah+K3xP8L+F/h98NfE48FeFrq2TTdRt&#10;0CJqGvXBG2SJtwYlAUiQkDDeaQcMK/Qj9nPxb8RfGnwY8Ma18XfCV/4b8aCzW21yxvIRGxu4vkeZ&#10;Qvy7JcCQAcAPt6qaAKf/AAv3/qivxV/8Jz/7ZR/wv3/qivxV/wDCc/8Atleq0UAeVf8AC/f+qK/F&#10;X/wnP/tleZfHPx/4v8fw+BIPBfwF+JN7e6H430rWpIbvSo7OJooTJndNJJsQbnXLHgDJPAr6iooA&#10;8dh+D/ir4nSR6r+0LrFrfWO4Sw+CNIkcaJB/s3jsFk1Nhx/rVSDPSDIDH162trezt4rS0gjgggRY&#10;4oo1CoiKMBVA4AAAAAqSigAooooAKKKKACiiigAooooAKKKKACiiigAooooAK87/AGjv+Tevih/2&#10;Jmt/+kM1eiV53+0d/wAm9fFD/sTNb/8ASGagA/Zx/wCTevhf/wBiZon/AKQw16JXnf7OP/JvXwv/&#10;AOxM0T/0hhr0SgAooooAKKKKACiiigAooooAKKKKACiiigAooooAKKKKACiiigAooooAKKKKACii&#10;igAr53/bI/5od/2Wbwz/AO3FfRFfO/7ZH/NDv+yzeGf/AG4oA+iKKKKAOA+NF7s8MW+irKyNq97F&#10;C21ip8pMyvyORkRhcj+9Xm+jeK/Gvg4qNN1CTU9PTA+y3B3OijspOMj6bTx3NdJ8WtWgufGdho5u&#10;Iw1hYNMIyRlnlcZIHcqsQz6CT3rl69jCYWnVoXmtzhr1pQqe6er+DPiloHi3FqX+x34O1oJDjLdw&#10;M4wf9k4P1rtK+aL3SrW+YSuGinUYWeI7XUeme49jkV6T8GfGOta5ca34Z1q4F0+gpaGO68sqZVmE&#10;vBOTkjy8ev5jHHisHLD+9e6N6NdVdOp6dRRRXGbhRRRQAUUUUAFFFFABRRRQAUUUUAFFFFABRRRQ&#10;AUUUUAFFFFABRRRQAUUUUAFFFFABXlXx9/5px/2UDR//AGrXqteVfH3/AJpx/wBlA0f/ANq0Aeq0&#10;UUUAFFFFABRRRQAUUUUAFFFFABRRRQAV87/sb/8ANcf+yzeJv/bevoivnf8AY3/5rj/2WbxN/wC2&#10;9AH0RRRRQAUUUUAFFFFABRRRQAUUUUAFFFFABRRRQAUUUUAFFFFABRRRQAUUUUAFFFFABRRRQAUU&#10;UUAFFFFABRRRQAUUUUAeVftB/wDIN8Cf9lA8Pf8ApWK9Vryr9oP/AJBvgT/soHh7/wBKxXqtABRR&#10;RQAUUUUAFFFFABRRRQAUUUUAFFFFABRRRQAUUUUAFFFFABRRRQAV53+0d/yb18UP+xM1v/0hmr0S&#10;vO/2jv8Ak3r4of8AYma3/wCkM1AB+zj/AMm9fC//ALEzRP8A0hhr0SvO/wBnH/k3r4X/APYmaJ/6&#10;Qw16JQAUUUUAFFFFABRRRQAUUUUAFFFFABRRRQAUUUUAFFFFABRRRQAUUUUAFFFFABRRRQAV87/t&#10;kf8ANDv+yzeGf/bivoivnf8AbI/5od/2Wbwz/wC3FAH0RRRRQB4R8e/2YbD4nav/AMLG8KeMNQ8J&#10;eNbK2EUeoxOZbaeJFbbHPA2VZATu4AYEAqQea+ftP+M3ij4dTponx20e30xPMSG31y1dnsLncPlY&#10;yMP3XOVIlPG3Jdty5+9yARg15/r/AME/COvwXNjcCT7Bdq0ctjIkctuUYEMoVlztIJGMkY4AArso&#10;Y2dK0Xqvx/r1v5HNUw0Ztyjo/wAP69DyvT9U07VbRb7TryOeBgCHU8YIzz6cEHnsa7z9nCwJ8Kat&#10;4okXnXtYuJo8j5kiixDsPsJY5iP96vGvEH7GHiX4fa/ba58AvF1xDoU8pGreFb6QGBo3JLmzYlRA&#10;cuzbAVTO3j5QD9ReB/Dz+E/B2jeG5po5p9OsoYJ5o1KrNMFHmSAHJG59zfjWuOxMayioO/8AX9dX&#10;6k4WnKDfOrP+v66G5RRRXnHWFFFFABRRRQAUUUUAFFFFABRRRQAUUUUAFFFFABRRRQAUUUUAFFFF&#10;ABRRRQAUUUUAFeVftCf6PpfgbVpOILD4geHfOPp9ovFtI/zluYx+Neq1i+M/CeleOvC+o+E9Za4j&#10;tdRh8szW0vlT27gho5oX/gljdVdHHKuintQBtUV5Uvj/AOK/giBNK8bfCbW/FrQZQeIPCTWTwXMY&#10;AxLNZ3FxFPBK3JMUSzoMcSchQf8AC/f+qK/FX/wm/wD7ZQB6rRXlX/C/f+qK/FX/AMJv/wC2Uf8A&#10;C/f+qK/FX/wm/wD7ZQB6rRXlX/C/f+qK/FX/AMJv/wC2Uf8AC/f+qK/FX/wm/wD7ZQB6rRXlX/C/&#10;f+qK/FX/AMJv/wC2Uf8AC/f+qK/FX/wm/wD7ZQB6rRXlX/C/f+qK/FX/AMJv/wC2Uf8AC/f+qK/F&#10;X/wm/wD7ZQB6rRXlX/C/f+qK/FX/AMJv/wC2Uf8AC/f+qK/FX/wm/wD7ZQB6rXzv+xv/AM1x/wCy&#10;zeJv/beuz/4X7/1RX4q/+E3/APbK8I/ZQ+Mn9jf8Lj/4tV8RL77d8WfEN7/oWheb5G/yP3UvzjbK&#10;uPmXnGRzQB9mUV5V/wAL9/6or8Vf/Cb/APtlH/C/f+qK/FX/AMJv/wC2UAeq0V5V/wAL9/6or8Vf&#10;/Cb/APtlH/C/f+qK/FX/AMJv/wC2UAeq0V5V/wAL9/6or8Vf/Cb/APtlSWvx2+1XMVt/wpv4oReb&#10;IqeZL4d2omTjLHzOAO5oA9Ror5x+LdtqGt/Gi+0uTwL8XvFtlZ+HdOmit/BHjptAhs5JLi7DvMn9&#10;rWAlZxGgBAkIEZztyM63ijx98T/CMur2nhK10iz0HwR4d0zV7q08Qi61HVLpZTOJbZrpbshZVWAf&#10;vmM+WzkMDuAB7xRXkuofFjX4/Edz4DSxsf7aTWJUI2yBf7GFmbkXOA4YN0g3AgeZk4/hrg/Fnx78&#10;Y+EPBPh3X9I1jwxiDw3purX2jyaVqmsahdiZfmDTRy/6BHx8txceeGIctjaWIB9LUVw3xD8T+LbK&#10;+8N+FvA0uj2mr+JJ5wt7q1rJdW1rDDCZXPkRyxNK7fKoAkUDJY527TzPgP4teMNfk0618Q2Giw3M&#10;2la9d3QsxKY1nsb9bZAjM2ShUknIyTgjb0oA9for5i1j9qDxzHc6ZFo3hu5upYPD2la1f2dh4G1z&#10;Wf7Umu4mkNtBdWKvDp+0KMPceZncMqqjee9X4kfEb+3fEesTR6BF4T8O6/aaRLbGwn+3m3litmku&#10;Wm88Inlm5JKeUflQnIoA9gorzW1+Ld/D4QtfF934M17WoNWv7pNPh8Pac1zItksjCCaUFxjeihsj&#10;A+cDFVP+F+/9UV+Kv/hN/wD2ygD1WivKv+F+/wDVFfir/wCE3/8AbKP+F+/9UV+Kv/hN/wD2ygD1&#10;WivKv+F+/wDVFfir/wCE3/8AbKP+F+/9UV+Kv/hN/wD2ygD1WivKv+F+/wDVFfir/wCE3/8AbKP+&#10;F+/9UV+Kv/hN/wD2ygD1WivKv+F+/wDVFfir/wCE3/8AbKP+F+/9UV+Kv/hN/wD2ygD1WivKv+F+&#10;/wDVFfir/wCE3/8AbKP+F+/9UV+Kv/hN/wD2ygD1WivKv+F+/wDVFfir/wCE3/8AbKP+F+/9UV+K&#10;v/hN/wD2ygD1WivKv+F+/wDVFfir/wCE3/8AbKP+F+/9UV+Kv/hN/wD2ygD1WivKv+F+/wDVFfir&#10;/wCE3/8AbKP+F+/9UV+Kv/hN/wD2ygD1WivKv+F+/wDVFfir/wCE3/8AbKP+F66lcAppPwD+Kl/c&#10;ZwIf7KtLTP8A20urqKIfi4oAPj5/pDfDfSI+Z7/4gaT5I9fs4mu5PyitpD+Feq1514d8OeMPFni6&#10;z+IPxEsYdHi0ZJ08P+HoboXBtnlXY95dyL+7a5MRaJUj3JEkkwEkvm5X0WgAooooAKKKKACiiigA&#10;ooooAKKKKACiiigAooooAKKKKACiiigAooooAK87/aO/5N6+KH/Yma3/AOkM1eiV53+0d/yb18UP&#10;+xM1v/0hmoAP2cf+Tevhf/2Jmif+kMNeiV53+zj/AMm9fC//ALEzRP8A0hhr0SgAooooAKKKKACi&#10;iigAooooAKKKKACiiigAooooAKKKKACiiigAooooAKKKKACiiigAr53/AGyP+aHf9lm8M/8AtxX0&#10;RXzv+2R/zQ7/ALLN4Z/9uKAPoiuN+IfjbXfC0mj6R4S8LQeINd1y4litbS51H7DAscUTSyu8wjlK&#10;4VQqgIdzuoJUZYdlXK+Pfh/a+O4NPZfEWs+H9R0m4a4stU0iSFbmAvG0cijzo5Iyro7KdyEjgqVY&#10;BgAcZrPxG8R6f4uvrK7W8tLcHwsiWKtbiS2lvruaKdXk8uQOMKgYA9FOx0J3VzvhP9r/AMEeLPH7&#10;+DLHUPCEouLm/sbC3s/Ftvc60J7QSmQ3emqge1jbyH2v5kh5TesZYCvSLn4SeHbu8+3TajrDy/8A&#10;Eny0l0JWY6bM0sBZ5FZ3LM53szEsOhByaraJ8H7TQdXnubLx14sOis1xJbeHWu4F06zkn3mRk2wi&#10;dwTI5Ec00kSEgoi7VwAec6t8f/ifd/DbWddtfh1pWhareeCp/FnhxpNfNypREj3rcj7IBDIhmRlV&#10;RMrjgsvICQfte+HbLx/bfD3xHc+BrO/h1Cz0LUrNfGkLauuozrFzbac8KSXFsrTKDMTG+AzCIqM1&#10;6TdfBfwpeaHa+H7i81RrW08Lz+ElImQO1nKsSs5IT/W4hXBGF5PynjFbSPgwui61Dqlp8TfGv2Yy&#10;xXeoaatzaRW2p3iKi/aZjFbrKjN5al44ZIoXOd0Z3NkA9HooooAKKKKACiiigAooooAKKKKACiii&#10;gAooooAKKKKACiiigAooooAKKKKACiiigAooooAKKKKACiiigAooooAKKKKACiiigAooooAKKKKA&#10;Cvnf9jf/AJrj/wBlm8Tf+29fRFfO/wCxv/zXH/ss3ib/ANt6APoiiiigAooooAKKKKAOE8ZfBXwN&#10;4714eJ9Zn8V2epfZUsnm0Pxhq+i+bCjOyLItjcwrJtMjkFgSNxweavxfC7wVHpV9o0the3cGp6ZB&#10;o9697ql3dXFzawhxGsk8srSuw818yFi7bssxOK6yigDAl8BeEZvFcnjiTRITrsulnRWvdzhzZF95&#10;ixnGN3OcbvfFcxq/7PXwl12OO31Lw7eNbR6bDpLWsWs30NtPbQrthE0McwjmeMfckkVpEPKsDXo1&#10;FAHP+LvAnhjxzpkGleI7S5eO0mW4tZrS+uLO6tpQpXfFcW7pNGxVmUlXBKswOQSK47Sv2ePh/beG&#10;dJ8Naxa3F4miT37WU1re3Vg6291cNK9tIYZg00JDIrRyMyPsBZc9PUaKAOA1L4EfC7VTpYuvD91H&#10;HpNlDpsUNtq15bRXFnCCIre7jilVLyJQWwlwJFG5uOTm54t+HMGs+FPEvhvw1d22iy+LHP8AadzN&#10;ateBlkjSGYpGZFCuYUCqc7VYBij8q3Z0UAU9H0qx0HSbLRNLgENnp9vHa28Y6JGihVH4ACrlFFAB&#10;RRRQAUUUUAFFFFABRRRQAUUUUAFFFFABRRRQAUUUUAFFFFABRRRQAUUUUAFFFFABRRRQAUUUUAFF&#10;FFABRRRQAUUUUAFFFFABRRRQAUUUUAFed/tHf8m9fFD/ALEzW/8A0hmr0SvO/wBo7/k3r4of9iZr&#10;f/pDNQAfs4/8m9fC/wD7EzRP/SGGvRK87/Zx/wCTevhf/wBiZon/AKQw16JQAUUUUAFFFFABRRRQ&#10;AUUUUAFFFFABRRRQAUUUUAFFFFABRRRQAUUUUAFFFFABRRRQAV87/tkf80O/7LN4Z/8Abivoivm7&#10;9trUtO0bTvgxq+r39tY2Fj8YPDtzdXVzKsUMEKLcs8juxCqqqCSxIAAJNAH0jRXnf/DR37PX/ReP&#10;h3/4VFj/APHaP+Gjv2ev+i8fDv8A8Kix/wDjtAHolFed/wDDR37PX/RePh3/AOFRY/8Ax2j/AIaO&#10;/Z6/6Lx8O/8AwqLH/wCO0AeiUV53/wANHfs9f9F4+Hf/AIVFj/8AHaP+Gjv2ev8AovHw7/8ACosf&#10;/jtAHolFed/8NHfs9f8ARePh3/4VFj/8do/4aO/Z6/6Lx8O//Cosf/jtAHolFed/8NHfs9f9F4+H&#10;f/hUWP8A8do/4aO/Z6/6Lx8O/wDwqLH/AOO0AeiUV53/AMNHfs9f9F4+Hf8A4VFj/wDHaP8Aho79&#10;nr/ovHw7/wDCosf/AI7QB6JRXnf/AA0d+z1/0Xj4d/8AhUWP/wAdo/4aO/Z6/wCi8fDv/wAKix/+&#10;O0AeiUV53/w0d+z1/wBF4+Hf/hUWP/x2j/ho79nr/ovHw7/8Kix/+O0AeiUV53/w0d+z1/0Xj4d/&#10;+FRY/wDx2j/ho79nr/ovHw7/APCosf8A47QB6JRXnf8Aw0d+z1/0Xj4d/wDhUWP/AMdo/wCGjv2e&#10;v+i8fDv/AMKix/8AjtAHolFed/8ADR37PX/RePh3/wCFRY//AB2j/ho79nr/AKLx8O//AAqLH/47&#10;QB6JRXnf/DR37PX/AEXj4d/+FRY//HaP+Gjv2ev+i8fDv/wqLH/47QB6JRXnf/DR37PX/RePh3/4&#10;VFj/APHaP+Gjv2ev+i8fDv8A8Kix/wDjtAHol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Xzv+xv8A81x/7LN4m/8AbevRP+Gjv2ev+i8fDv8A8Kix/wDjteEfsofGr4N+HP8Ahcf/AAkPxa8G&#10;aX/anxZ8Q6lY/bdetYPtVpJ5Hl3EW+Qb4m2na65U4ODxQB9d0V53/wANHfs9f9F4+Hf/AIVFj/8A&#10;HaP+Gjv2ev8AovHw7/8ACosf/jtAHolFed/8NHfs9f8ARePh3/4VFj/8do/4aO/Z6/6Lx8O//Cos&#10;f/jtAHolFed/8NHfs9f9F4+Hf/hUWP8A8do/4aO/Z6/6Lx8O/wDwqLH/AOO0AeiUV53/AMNHfs9f&#10;9F4+Hf8A4VFj/wDHaP8Aho79nr/ovHw7/wDCosf/AI7QB6JRXnf/AA0d+z1/0Xj4d/8AhUWP/wAd&#10;o/4aO/Z6/wCi8fDv/wAKix/+O0AeiUV53/w0d+z1/wBF4+Hf/hUWP/x2j/ho79nr/ovHw7/8Kix/&#10;+O0AeiUV53/w0d+z1/0Xj4d/+FRY/wDx2j/ho79nr/ovHw7/APCosf8A47QB6JRXnf8Aw0d+z1/0&#10;Xj4d/wDhUWP/AMdo/wCGjv2ev+i8fDv/AMKix/8AjtAHolFed/8ADR37PX/RePh3/wCFRY//AB2j&#10;/ho79nr/AKLx8O//AAqLH/47QB6JRXnf/DR37PX/AEXj4d/+FRY//HaP+Gjv2ev+i8fDv/wqLH/4&#10;7QB6JRXnf/DR37PX/RePh3/4VFj/APHaP+Gjv2ev+i8fDv8A8Kix/wDjtAHolFed/wDDR37PX/Re&#10;Ph3/AOFRY/8Ax2j/AIaO/Z6/6Lx8O/8AwqLH/wCO0AeiUV53/wANHfs9f9F4+Hf/AIVFj/8AHaP+&#10;Gjv2ev8AovHw7/8ACosf/jtAHolFed/8NHfs9f8ARePh3/4VFj/8do/4aO/Z6/6Lx8O//Cosf/jt&#10;AHolFed/8NHfs9f9F4+Hf/hUWP8A8do/4aO/Z6/6Lx8O/wDwqLH/AOO0AeiUV53/AMNHfs9f9F4+&#10;Hf8A4VFj/wDHaP8Aho79nr/ovHw7/wDCosf/AI7QB6JRXnf/AA0d+z1/0Xj4d/8AhUWP/wAdo/4a&#10;O/Z6/wCi8fDv/wAKix/+O0AeiUV53/w0d+z1/wBF4+Hf/hUWP/x2j/ho79nr/ovHw7/8Kix/+O0A&#10;eiUV53/w0d+z1/0Xj4d/+FRY/wDx2j/ho79nr/ovHw7/APCosf8A47QB6JRXnf8Aw0d+z1/0Xj4d&#10;/wDhUWP/AMdo/wCGjv2ev+i8fDv/AMKix/8AjtAHolFed/8ADR37PX/RePh3/wCFRY//AB2j/ho7&#10;9nr/AKLx8O//AAqLH/47QB6JRXnf/DR37PX/AEXj4d/+FRY//HaP+Gjv2ev+i8fDv/wqLH/47QB6&#10;JRXnf/DR37PX/RePh3/4VFj/APHaP+Gjv2ev+i8fDv8A8Kix/wDjtAHolFed/wDDR37PX/RePh3/&#10;AOFRY/8Ax2j/AIaO/Z6/6Lx8O/8AwqLH/wCO0AeiUV53/wANHfs9f9F4+Hf/AIVFj/8AHaP+Gjv2&#10;ev8AovHw7/8ACosf/jtAHolFed/8NHfs9f8ARePh3/4VFj/8do/4aO/Z6/6Lx8O//Cosf/jtAHol&#10;Fed/8NHfs9f9F4+Hf/hUWP8A8do/4aO/Z6/6Lx8O/wDwqLH/AOO0AeiUV53/AMNHfs9f9F4+Hf8A&#10;4VFj/wDHaP8Aho79nr/ovHw7/wDCosf/AI7QB6JXnf7R3/JvXxQ/7EzW/wD0hmo/4aO/Z6/6Lx8O&#10;/wDwqLH/AOO1wfx8+PnwK1n4FfEbSNI+NPgO+v77wlq9ta2tt4js5Zp5ns5VSNEWQszMxACgEkkA&#10;UAd5+zj/AMm9fC//ALEzRP8A0hhr0SvO/wBnH/k3r4X/APYmaJ/6Qw16JQAUUUUAFFFFABRRRQAU&#10;UUUAFFFFABRRRQAUUUUAFFFFABRRRQAUUUUAFFFFABRRRQAVi+K/BXg3x3p0ekeOPCWi+IbCGYXM&#10;drqthFdwpMFZRIElVlDBXYbsZwxHc1t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W03TdO0bTrXSNIsLaxsLGFLa1tbaJYoYIUUKkaIoCqqqAAoAAAAFWa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2VBLAQItABQABgAI&#10;AAAAIQCKFT+YDAEAABUCAAATAAAAAAAAAAAAAAAAAAAAAABbQ29udGVudF9UeXBlc10ueG1sUEsB&#10;Ai0AFAAGAAgAAAAhADj9If/WAAAAlAEAAAsAAAAAAAAAAAAAAAAAPQEAAF9yZWxzLy5yZWxzUEsB&#10;Ai0AFAAGAAgAAAAhAIa8NQhnBAAAKwoAAA4AAAAAAAAAAAAAAAAAPAIAAGRycy9lMm9Eb2MueG1s&#10;UEsBAi0AFAAGAAgAAAAhAFhgsxu6AAAAIgEAABkAAAAAAAAAAAAAAAAAzwYAAGRycy9fcmVscy9l&#10;Mm9Eb2MueG1sLnJlbHNQSwECLQAUAAYACAAAACEAbqtwNN8AAAAHAQAADwAAAAAAAAAAAAAAAADA&#10;BwAAZHJzL2Rvd25yZXYueG1sUEsBAi0ACgAAAAAAAAAhABjQfBKPYgEAj2IBABUAAAAAAAAAAAAA&#10;AAAAzAgAAGRycy9tZWRpYS9pbWFnZTEuanBlZ1BLBQYAAAAABgAGAH0BAACOawEAAAA=&#10;">
                <v:shape id="Picture 27" o:spid="_x0000_s1050" type="#_x0000_t75" style="position:absolute;width:55206;height:47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MTfFAAAA2wAAAA8AAABkcnMvZG93bnJldi54bWxEj0FrwkAUhO8F/8PyhN7qxhyqRFfRSKFQ&#10;WjS1h95es6/ZYPZtyK4x/nu3IPQ4zMw3zHI92Eb01PnasYLpJAFBXDpdc6Xg+PnyNAfhA7LGxjEp&#10;uJKH9Wr0sMRMuwsfqC9CJSKEfYYKTAhtJqUvDVn0E9cSR+/XdRZDlF0ldYeXCLeNTJPkWVqsOS4Y&#10;bCk3VJ6Ks1VwTvV0Fr73uX+XX2a7OxQfP2+FUo/jYbMAEWgI/+F7+1UrSGfw9yX+ALm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5TE3xQAAANsAAAAPAAAAAAAAAAAAAAAA&#10;AJ8CAABkcnMvZG93bnJldi54bWxQSwUGAAAAAAQABAD3AAAAkQMAAAAA&#10;">
                  <v:imagedata r:id="rId61" o:title="structure" croptop="8872f" cropleft="10752f"/>
                  <v:path arrowok="t"/>
                </v:shape>
                <v:shape id="Text Box 31" o:spid="_x0000_s1051" type="#_x0000_t202" style="position:absolute;top:48196;width:55206;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DB4506" w:rsidRPr="00E01FDE" w:rsidRDefault="00DB4506" w:rsidP="00267C56">
                        <w:pPr>
                          <w:pStyle w:val="Caption"/>
                          <w:jc w:val="center"/>
                          <w:rPr>
                            <w:noProof/>
                          </w:rPr>
                        </w:pPr>
                        <w:bookmarkStart w:id="53" w:name="_Toc452999196"/>
                        <w:r>
                          <w:t xml:space="preserve">Figura </w:t>
                        </w:r>
                        <w:fldSimple w:instr=" SEQ Figura \* ARABIC ">
                          <w:r>
                            <w:rPr>
                              <w:noProof/>
                            </w:rPr>
                            <w:t>9</w:t>
                          </w:r>
                        </w:fldSimple>
                        <w:r>
                          <w:t xml:space="preserve"> - Arquitetura da solução</w:t>
                        </w:r>
                        <w:bookmarkEnd w:id="53"/>
                      </w:p>
                    </w:txbxContent>
                  </v:textbox>
                </v:shape>
                <w10:wrap type="through" anchorx="margin"/>
              </v:group>
            </w:pict>
          </mc:Fallback>
        </mc:AlternateContent>
      </w:r>
      <w:r w:rsidR="00F30766">
        <w:t xml:space="preserve">Na figura 9 é apresentada a arquitetura da aplicação que é seguida pela explicação mais detalhada de cada um dos passos. </w:t>
      </w:r>
    </w:p>
    <w:p w:rsidR="00BB1D8F" w:rsidRDefault="00BB1D8F" w:rsidP="00BB1D8F">
      <w:pPr>
        <w:pStyle w:val="Heading3"/>
      </w:pPr>
      <w:bookmarkStart w:id="54" w:name="_Toc452999230"/>
      <w:r>
        <w:t>E-results</w:t>
      </w:r>
      <w:r w:rsidR="005D5BFD">
        <w:t xml:space="preserve"> (PL/SQL)</w:t>
      </w:r>
      <w:bookmarkEnd w:id="54"/>
    </w:p>
    <w:p w:rsidR="004D062E" w:rsidRDefault="006D67B2" w:rsidP="004D062E">
      <w:pPr>
        <w:pStyle w:val="BodyText"/>
      </w:pPr>
      <w:r>
        <w:t>E-results é o nome da base de dados qu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BodyText"/>
      </w:pPr>
      <w:r>
        <w:lastRenderedPageBreak/>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Heading3"/>
      </w:pPr>
      <w:bookmarkStart w:id="55" w:name="_Toc452999231"/>
      <w:r>
        <w:t>Módulo de Mapeamento</w:t>
      </w:r>
      <w:bookmarkEnd w:id="55"/>
    </w:p>
    <w:p w:rsidR="00B01E52" w:rsidRPr="004D062E" w:rsidRDefault="00B01E52" w:rsidP="009A689D">
      <w:pPr>
        <w:pStyle w:val="BodyText"/>
      </w:pPr>
      <w:r>
        <w:t xml:space="preserve">Este módulo é responsável pelo mapeamento entre os dados do E-results com as tabelas do EHR. </w:t>
      </w:r>
      <w:r w:rsidR="00C93AF9">
        <w:t xml:space="preserve">Usa os arquétipos e </w:t>
      </w:r>
      <w:r w:rsidR="00C93AF9" w:rsidRPr="00C93AF9">
        <w:rPr>
          <w:i/>
        </w:rPr>
        <w:t>templates</w:t>
      </w:r>
      <w:r w:rsidR="00C93AF9">
        <w:t xml:space="preserve"> para mapear corretamente os dados.</w:t>
      </w:r>
    </w:p>
    <w:p w:rsidR="00BB1D8F" w:rsidRDefault="00BB1D8F" w:rsidP="00BB1D8F">
      <w:pPr>
        <w:pStyle w:val="Heading3"/>
      </w:pPr>
      <w:bookmarkStart w:id="56" w:name="_Toc452999232"/>
      <w:r w:rsidRPr="00213817">
        <w:t>EHR</w:t>
      </w:r>
      <w:r w:rsidR="005D5BFD">
        <w:t xml:space="preserve"> (MySQL)</w:t>
      </w:r>
      <w:bookmarkEnd w:id="56"/>
    </w:p>
    <w:p w:rsidR="00AF50C7" w:rsidRDefault="004F58D4" w:rsidP="004D062E">
      <w:pPr>
        <w:pStyle w:val="BodyText"/>
      </w:pPr>
      <w:r>
        <w:t xml:space="preserve">Como já referido na revisão bibliográfica, </w:t>
      </w:r>
      <w:r w:rsidRPr="004F58D4">
        <w:rPr>
          <w:i/>
        </w:rPr>
        <w:t>EHRServer</w:t>
      </w:r>
      <w:r>
        <w:t xml:space="preserve"> é um repositório de informação clínica que segue os padrões do </w:t>
      </w:r>
      <w:r w:rsidRPr="00AF50C7">
        <w:rPr>
          <w:i/>
        </w:rPr>
        <w:t>openEHR</w:t>
      </w:r>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r w:rsidR="005D5BFD" w:rsidRPr="00AE2932">
        <w:rPr>
          <w:i/>
        </w:rPr>
        <w:t>EHRServer</w:t>
      </w:r>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AF50C7" w:rsidP="00AF50C7">
      <w:pPr>
        <w:pStyle w:val="BodyText"/>
      </w:pPr>
      <w:r>
        <w:t>O quantidade de dados no EHR varia de acordo com as atualizações e/ou inserções feitas na base de dados do E-results.</w:t>
      </w:r>
      <w:r w:rsidR="00583A19">
        <w:t xml:space="preserve"> </w:t>
      </w:r>
    </w:p>
    <w:p w:rsidR="00BB1D8F" w:rsidRDefault="009F718D" w:rsidP="00BB1D8F">
      <w:pPr>
        <w:pStyle w:val="Heading3"/>
      </w:pPr>
      <w:bookmarkStart w:id="57" w:name="_Toc452999233"/>
      <w:r>
        <w:t xml:space="preserve">Módulo de </w:t>
      </w:r>
      <w:r w:rsidR="00BB1D8F">
        <w:t>Indexação</w:t>
      </w:r>
      <w:bookmarkEnd w:id="57"/>
    </w:p>
    <w:p w:rsidR="004D062E" w:rsidRDefault="00191AD9" w:rsidP="004D062E">
      <w:pPr>
        <w:pStyle w:val="BodyText"/>
      </w:pPr>
      <w:r>
        <w:t>Previamente, antes de se iniciar a indexação, são definidos, num esquema (</w:t>
      </w:r>
      <w:r w:rsidRPr="00191AD9">
        <w:rPr>
          <w:i/>
        </w:rPr>
        <w:t>schema</w:t>
      </w:r>
      <w:r>
        <w:t>), os parâmetros de indexação e de recolha da informação a ser indexada</w:t>
      </w:r>
      <w:r w:rsidR="002719ED">
        <w:t>. Uma vez concluída a construção</w:t>
      </w:r>
      <w:r w:rsidR="008E3289">
        <w:t xml:space="preserve"> deste esquema, com a ajuda do </w:t>
      </w:r>
      <w:r w:rsidR="008E3289" w:rsidRPr="008E3289">
        <w:rPr>
          <w:i/>
        </w:rPr>
        <w:t>S</w:t>
      </w:r>
      <w:r w:rsidR="002719ED" w:rsidRPr="008E3289">
        <w:rPr>
          <w:i/>
        </w:rPr>
        <w:t>olr</w:t>
      </w:r>
      <w:r w:rsidR="002719ED">
        <w:t xml:space="preserve">, procedesse à indexação propriamente dita. Aqui são indexados tanto dados do E-results, como do </w:t>
      </w:r>
      <w:r w:rsidR="002719ED" w:rsidRPr="00B6420F">
        <w:rPr>
          <w:i/>
        </w:rPr>
        <w:t>EHRServer</w:t>
      </w:r>
      <w:r w:rsidR="00B456CF">
        <w:t xml:space="preserve">. </w:t>
      </w:r>
      <w:r w:rsidR="004B5DF4">
        <w:t xml:space="preserve">Do E-results são apenas indexados o texto integral dos documentos e os respetivos identificadores (ids) para no futuro </w:t>
      </w:r>
      <w:r w:rsidR="00934200">
        <w:t>ser possível mostrar o documento ao utilizador</w:t>
      </w:r>
      <w:r w:rsidR="004B5DF4">
        <w:t xml:space="preserve">. Já do </w:t>
      </w:r>
      <w:r w:rsidR="004B5DF4" w:rsidRPr="00B6420F">
        <w:rPr>
          <w:i/>
        </w:rPr>
        <w:t>EHRServer</w:t>
      </w:r>
      <w:r w:rsidR="004B5DF4">
        <w:t xml:space="preserve"> são indexados os dados demográficos dos pacientes.</w:t>
      </w:r>
    </w:p>
    <w:p w:rsidR="009F718D" w:rsidRDefault="009F718D" w:rsidP="009F718D">
      <w:pPr>
        <w:pStyle w:val="Heading3"/>
      </w:pPr>
      <w:bookmarkStart w:id="58" w:name="_Toc452999234"/>
      <w:r>
        <w:t>Índices</w:t>
      </w:r>
      <w:bookmarkEnd w:id="58"/>
    </w:p>
    <w:p w:rsidR="009F718D" w:rsidRPr="00D46A8F" w:rsidRDefault="00D46A8F" w:rsidP="009F718D">
      <w:pPr>
        <w:pStyle w:val="BodyText"/>
      </w:pPr>
      <w:r w:rsidRPr="00D46A8F">
        <w:t xml:space="preserve">Os índices serão o alvo de todas as </w:t>
      </w:r>
      <w:r w:rsidRPr="00D46A8F">
        <w:rPr>
          <w:i/>
        </w:rPr>
        <w:t>queries</w:t>
      </w:r>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p>
    <w:p w:rsidR="00BB1D8F" w:rsidRDefault="009F718D" w:rsidP="00BB1D8F">
      <w:pPr>
        <w:pStyle w:val="Heading3"/>
      </w:pPr>
      <w:bookmarkStart w:id="59" w:name="_Toc452999235"/>
      <w:r>
        <w:lastRenderedPageBreak/>
        <w:t xml:space="preserve">Módulo de </w:t>
      </w:r>
      <w:r w:rsidR="00BB1D8F">
        <w:t>Pesquisa</w:t>
      </w:r>
      <w:bookmarkEnd w:id="59"/>
    </w:p>
    <w:p w:rsidR="00D504D6" w:rsidRPr="00D504D6" w:rsidRDefault="00D504D6" w:rsidP="00D504D6">
      <w:pPr>
        <w:pStyle w:val="BodyText"/>
      </w:pPr>
      <w:r>
        <w:t xml:space="preserve">Este módulo é responsável por receber </w:t>
      </w:r>
      <w:r w:rsidRPr="00EA77BD">
        <w:rPr>
          <w:i/>
        </w:rPr>
        <w:t>queries</w:t>
      </w:r>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Heading3"/>
      </w:pPr>
      <w:bookmarkStart w:id="60" w:name="_Toc452999236"/>
      <w:r>
        <w:t>Interface</w:t>
      </w:r>
      <w:bookmarkEnd w:id="60"/>
    </w:p>
    <w:p w:rsidR="00B6420F" w:rsidRDefault="00B6420F" w:rsidP="004D062E">
      <w:pPr>
        <w:pStyle w:val="BodyText"/>
      </w:pPr>
      <w:r>
        <w:t>A solução em causa apresenta dois tipos de interface: interna, pertence à aplicação, e externa, vem de um serviço externo à aplicação. As interfaces são as seguintes:</w:t>
      </w:r>
    </w:p>
    <w:p w:rsidR="00B6420F" w:rsidRDefault="00154AD0" w:rsidP="00B6420F">
      <w:pPr>
        <w:pStyle w:val="BodyText"/>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nascimento</w:t>
      </w:r>
      <w:r w:rsidR="00B6420F">
        <w:t>;</w:t>
      </w:r>
    </w:p>
    <w:p w:rsidR="00B6420F" w:rsidRDefault="00154AD0" w:rsidP="00B6420F">
      <w:pPr>
        <w:pStyle w:val="BodyText"/>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BodyText"/>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Heading2"/>
      </w:pPr>
      <w:bookmarkStart w:id="61" w:name="_Toc452999237"/>
      <w:r>
        <w:t>Diagrama de casos de uso</w:t>
      </w:r>
      <w:bookmarkEnd w:id="61"/>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700224"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2">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DB4506" w:rsidRPr="005F3882" w:rsidRDefault="00DB4506" w:rsidP="00001777">
                              <w:pPr>
                                <w:pStyle w:val="Caption"/>
                                <w:jc w:val="center"/>
                                <w:rPr>
                                  <w:noProof/>
                                </w:rPr>
                              </w:pPr>
                              <w:bookmarkStart w:id="62" w:name="_Toc452999197"/>
                              <w:r>
                                <w:t xml:space="preserve">Figura </w:t>
                              </w:r>
                              <w:fldSimple w:instr=" SEQ Figura \* ARABIC ">
                                <w:r>
                                  <w:rPr>
                                    <w:noProof/>
                                  </w:rPr>
                                  <w:t>10</w:t>
                                </w:r>
                              </w:fldSimple>
                              <w:r>
                                <w:t xml:space="preserve"> - Diagrama de casos de uso do utilizador</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700224;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kxkfCAAAA2gAAAA8AAABkcnMvZG93bnJldi54bWxEj0FrwkAUhO+C/2F5Qm9mY4tSUlcRQQmI&#10;UG3w/Nh9JqHZtyG7mvTfu4LQ4zAz3zDL9WAbcafO144VzJIUBLF2puZSQfGzm36C8AHZYOOYFPyR&#10;h/VqPFpiZlzPJ7qfQykihH2GCqoQ2kxKryuy6BPXEkfv6jqLIcqulKbDPsJtI9/TdCEt1hwXKmxp&#10;W5H+Pd+sgr3+Puhh3s7La7G/yEt+NLf0qNTbZNh8gQg0hP/wq50bBR/wvBJv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5MZHwgAAANoAAAAPAAAAAAAAAAAAAAAAAJ8C&#10;AABkcnMvZG93bnJldi54bWxQSwUGAAAAAAQABAD3AAAAjgMAAAAA&#10;">
                  <v:imagedata r:id="rId63" o:title="use_case" croptop="6040f" cropbottom="2192f" cropleft="18036f"/>
                  <v:path arrowok="t"/>
                </v:shape>
                <v:shape id="Text Box 6" o:spid="_x0000_s1054" type="#_x0000_t202" style="position:absolute;left:190;top:44005;width:3913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DB4506" w:rsidRPr="005F3882" w:rsidRDefault="00DB4506" w:rsidP="00001777">
                        <w:pPr>
                          <w:pStyle w:val="Caption"/>
                          <w:jc w:val="center"/>
                          <w:rPr>
                            <w:noProof/>
                          </w:rPr>
                        </w:pPr>
                        <w:bookmarkStart w:id="63" w:name="_Toc452999197"/>
                        <w:r>
                          <w:t xml:space="preserve">Figura </w:t>
                        </w:r>
                        <w:fldSimple w:instr=" SEQ Figura \* ARABIC ">
                          <w:r>
                            <w:rPr>
                              <w:noProof/>
                            </w:rPr>
                            <w:t>10</w:t>
                          </w:r>
                        </w:fldSimple>
                        <w:r>
                          <w:t xml:space="preserve"> - Diagrama de casos de uso do utilizador</w:t>
                        </w:r>
                        <w:bookmarkEnd w:id="63"/>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Heading2"/>
      </w:pPr>
      <w:bookmarkStart w:id="64" w:name="_Toc452999238"/>
      <w:r>
        <w:t>Conclusões</w:t>
      </w:r>
      <w:bookmarkEnd w:id="64"/>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r w:rsidR="003D5169" w:rsidRPr="004E6610">
        <w:rPr>
          <w:i/>
        </w:rPr>
        <w:t>template</w:t>
      </w:r>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Glintt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4"/>
          <w:headerReference w:type="default" r:id="rId65"/>
          <w:footerReference w:type="even" r:id="rId66"/>
          <w:footerReference w:type="default" r:id="rId67"/>
          <w:headerReference w:type="first" r:id="rId68"/>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Heading1"/>
      </w:pPr>
      <w:bookmarkStart w:id="65" w:name="_Toc452999239"/>
      <w:r>
        <w:t>Implementação</w:t>
      </w:r>
      <w:bookmarkEnd w:id="65"/>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Heading2"/>
      </w:pPr>
      <w:bookmarkStart w:id="66" w:name="_Toc452999240"/>
      <w:r>
        <w:t>Protótipo</w:t>
      </w:r>
      <w:bookmarkEnd w:id="66"/>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Glintt.</w:t>
      </w:r>
      <w:r w:rsidRPr="002A32C4">
        <w:rPr>
          <w:color w:val="000000" w:themeColor="text1"/>
        </w:rPr>
        <w:cr/>
      </w:r>
    </w:p>
    <w:p w:rsidR="00047015" w:rsidRPr="00173F88" w:rsidRDefault="00047015" w:rsidP="00047015">
      <w:pPr>
        <w:pStyle w:val="Heading2"/>
      </w:pPr>
      <w:bookmarkStart w:id="67" w:name="_Toc452999241"/>
      <w:r>
        <w:t>Bases de dados da aplicação</w:t>
      </w:r>
      <w:bookmarkEnd w:id="67"/>
    </w:p>
    <w:p w:rsidR="00B37821" w:rsidRDefault="00B37821" w:rsidP="00B37821">
      <w:pPr>
        <w:pStyle w:val="Heading3"/>
      </w:pPr>
      <w:bookmarkStart w:id="68" w:name="_Toc452999242"/>
      <w:r>
        <w:t>E-results</w:t>
      </w:r>
      <w:bookmarkEnd w:id="68"/>
    </w:p>
    <w:p w:rsidR="00B37821" w:rsidRDefault="00BD7FF1" w:rsidP="00B37821">
      <w:pPr>
        <w:pStyle w:val="Heading4"/>
      </w:pPr>
      <w:r>
        <w:t>Oracle PL/</w:t>
      </w:r>
      <w:r w:rsidR="00B37821">
        <w:t>SQL</w:t>
      </w:r>
    </w:p>
    <w:p w:rsidR="00B37821" w:rsidRPr="00B37821" w:rsidRDefault="00B37821" w:rsidP="00B37821">
      <w:pPr>
        <w:pStyle w:val="Heading4"/>
      </w:pPr>
      <w:r>
        <w:t>Modelo de dados</w:t>
      </w:r>
    </w:p>
    <w:p w:rsidR="00B37821" w:rsidRPr="00B37821" w:rsidRDefault="00B37821" w:rsidP="00B37821">
      <w:pPr>
        <w:pStyle w:val="BodyText"/>
      </w:pPr>
    </w:p>
    <w:p w:rsidR="00B37821" w:rsidRDefault="00B37821" w:rsidP="00B37821">
      <w:pPr>
        <w:pStyle w:val="Heading3"/>
      </w:pPr>
      <w:bookmarkStart w:id="69" w:name="_Toc452999243"/>
      <w:r>
        <w:lastRenderedPageBreak/>
        <w:t>EHR</w:t>
      </w:r>
      <w:bookmarkEnd w:id="69"/>
    </w:p>
    <w:p w:rsidR="00B37821" w:rsidRDefault="00B37821" w:rsidP="00B37821">
      <w:pPr>
        <w:pStyle w:val="Heading4"/>
      </w:pPr>
      <w:r>
        <w:t>MySQL</w:t>
      </w:r>
    </w:p>
    <w:p w:rsidR="00B37821" w:rsidRDefault="00B37821" w:rsidP="00B37821">
      <w:pPr>
        <w:pStyle w:val="Heading4"/>
      </w:pPr>
      <w:r>
        <w:t>Modelo de dados</w:t>
      </w:r>
    </w:p>
    <w:p w:rsidR="00047015" w:rsidRDefault="00047015" w:rsidP="00516F3E">
      <w:pPr>
        <w:rPr>
          <w:color w:val="000000" w:themeColor="text1"/>
        </w:rPr>
      </w:pPr>
    </w:p>
    <w:p w:rsidR="00047015" w:rsidRDefault="00047015" w:rsidP="00047015">
      <w:pPr>
        <w:pStyle w:val="Heading2"/>
      </w:pPr>
      <w:bookmarkStart w:id="70" w:name="_Toc452999244"/>
      <w:r>
        <w:t>Mapeamento</w:t>
      </w:r>
      <w:bookmarkEnd w:id="70"/>
    </w:p>
    <w:p w:rsidR="0073739E" w:rsidRDefault="00FE2060" w:rsidP="003A221C">
      <w:pPr>
        <w:pStyle w:val="BodyText"/>
      </w:pPr>
      <w:r>
        <w:t xml:space="preserve">Este é sem dúvida um dos aspetos fundamentais do projeto e também o que levou mais tempo </w:t>
      </w:r>
      <w:r w:rsidR="00B92597">
        <w:t xml:space="preserve">a </w:t>
      </w:r>
      <w:r>
        <w:t>concluir. Aqui é realizado o mapeamento entre os dados da base de dados da Glintt e o EHR.</w:t>
      </w:r>
    </w:p>
    <w:p w:rsidR="00FE2060" w:rsidRDefault="004336C3" w:rsidP="00A76F12">
      <w:pPr>
        <w:pStyle w:val="BodyText"/>
      </w:pPr>
      <w:r>
        <w:t xml:space="preserve">É possível dividir este tópico em dois pontos: a base de dados da Glintt e o </w:t>
      </w:r>
      <w:r w:rsidRPr="005E0F0C">
        <w:rPr>
          <w:i/>
        </w:rPr>
        <w:t>EHRServer</w:t>
      </w:r>
      <w:r>
        <w:t xml:space="preserve">. Iniciando pelo segundo, o </w:t>
      </w:r>
      <w:r w:rsidRPr="005E0F0C">
        <w:rPr>
          <w:i/>
        </w:rPr>
        <w:t>EHRServer</w:t>
      </w:r>
      <w:r>
        <w:t xml:space="preserve"> é uma aplicação desenvolvida em grails (</w:t>
      </w:r>
      <w:r w:rsidRPr="005E0F0C">
        <w:rPr>
          <w:i/>
        </w:rPr>
        <w:t>groovy and grails</w:t>
      </w:r>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r w:rsidRPr="005E0F0C">
        <w:rPr>
          <w:i/>
        </w:rPr>
        <w:t>templates</w:t>
      </w:r>
      <w:r>
        <w:t>. Após algum estudo e pesquisa sobre o assunto conclui</w:t>
      </w:r>
      <w:r w:rsidR="00A76F12">
        <w:t>u-se</w:t>
      </w:r>
      <w:r>
        <w:t xml:space="preserve"> que a forma mais eficaz de o fazer</w:t>
      </w:r>
      <w:r w:rsidR="00A76F12">
        <w:t xml:space="preserve"> era utilizando a REST API que o </w:t>
      </w:r>
      <w:r w:rsidR="00A76F12" w:rsidRPr="005E0F0C">
        <w:rPr>
          <w:i/>
        </w:rPr>
        <w:t>EHRServer</w:t>
      </w:r>
      <w:r w:rsidR="00A76F12">
        <w:t xml:space="preserve"> disponibilizava. Todavia este problema ainda</w:t>
      </w:r>
      <w:r w:rsidR="002760BF">
        <w:t xml:space="preserve"> nem perto estava de ser resolvido, pois para submeter estes dados era necessário criar, não só arquétipos e </w:t>
      </w:r>
      <w:r w:rsidR="002760BF" w:rsidRPr="005E0F0C">
        <w:rPr>
          <w:i/>
        </w:rPr>
        <w:t>templates</w:t>
      </w:r>
      <w:r w:rsidR="002760BF">
        <w:t>, como também um xml com uma estrutura bem específica que não estava</w:t>
      </w:r>
      <w:r w:rsidR="005E0F0C">
        <w:t xml:space="preserve"> descrita </w:t>
      </w:r>
      <w:r w:rsidR="002760BF">
        <w:t xml:space="preserve">na documentação do </w:t>
      </w:r>
      <w:r w:rsidR="002760BF" w:rsidRPr="005E0F0C">
        <w:rPr>
          <w:i/>
        </w:rPr>
        <w:t>EHRServer</w:t>
      </w:r>
      <w:r w:rsidR="002760BF">
        <w:t xml:space="preserve">. Para </w:t>
      </w:r>
      <w:r w:rsidR="00A10212">
        <w:t>que tal se torna</w:t>
      </w:r>
      <w:r w:rsidR="002760BF">
        <w:t xml:space="preserve">-se exequível foi necessário entrar em contacto com o desenvolvedor do </w:t>
      </w:r>
      <w:r w:rsidR="002760BF" w:rsidRPr="005E0F0C">
        <w:rPr>
          <w:i/>
        </w:rPr>
        <w:t>EHRServer</w:t>
      </w:r>
      <w:r w:rsidR="002760BF">
        <w:t>, Pablo Pazos. Após várias discussões foi possível concluir como se iriam criar os</w:t>
      </w:r>
      <w:r w:rsidR="00B92597">
        <w:t xml:space="preserve"> arquétipos, </w:t>
      </w:r>
      <w:r w:rsidR="00B92597" w:rsidRPr="005E0F0C">
        <w:rPr>
          <w:i/>
        </w:rPr>
        <w:t>templates</w:t>
      </w:r>
      <w:r w:rsidR="00B92597">
        <w:t xml:space="preserve"> e xml, e como submete-los no </w:t>
      </w:r>
      <w:r w:rsidR="00B92597" w:rsidRPr="005E0F0C">
        <w:rPr>
          <w:i/>
        </w:rPr>
        <w:t>EHRServer</w:t>
      </w:r>
      <w:r w:rsidR="00B92597">
        <w:t>.</w:t>
      </w:r>
    </w:p>
    <w:p w:rsidR="0034591E" w:rsidRDefault="00B92597" w:rsidP="0034591E">
      <w:pPr>
        <w:pStyle w:val="BodyText"/>
      </w:pPr>
      <w:r>
        <w:t xml:space="preserve">Assim sendo, para construir os arquétipos recorreu-se ao uso do </w:t>
      </w:r>
      <w:r w:rsidRPr="005E0F0C">
        <w:rPr>
          <w:i/>
        </w:rPr>
        <w:t>Archetype Editor</w:t>
      </w:r>
      <w:r>
        <w:t xml:space="preserve"> e para os </w:t>
      </w:r>
      <w:r w:rsidRPr="005E0F0C">
        <w:rPr>
          <w:i/>
        </w:rPr>
        <w:t>templates</w:t>
      </w:r>
      <w:r>
        <w:t xml:space="preserve"> o </w:t>
      </w:r>
      <w:r w:rsidRPr="005E0F0C">
        <w:rPr>
          <w:i/>
        </w:rPr>
        <w:t>Template Designer</w:t>
      </w:r>
      <w:r>
        <w:t>. Já o xml resultou d</w:t>
      </w:r>
      <w:r w:rsidR="005E0F0C">
        <w:t>e uma</w:t>
      </w:r>
      <w:r>
        <w:t xml:space="preserve"> discuss</w:t>
      </w:r>
      <w:r w:rsidR="00967521">
        <w:t>ão constante com</w:t>
      </w:r>
      <w:r>
        <w:t xml:space="preserve"> Pablo Pazos. Para testar os pedidos </w:t>
      </w:r>
      <w:r w:rsidRPr="005E0F0C">
        <w:rPr>
          <w:i/>
        </w:rPr>
        <w:t>EHRServer</w:t>
      </w:r>
      <w:r>
        <w:t xml:space="preserve"> utilizou-se uma extens</w:t>
      </w:r>
      <w:r w:rsidR="00967521">
        <w:t>ão do chrome designada por I</w:t>
      </w:r>
      <w:r>
        <w:t>nsomnia.</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r w:rsidR="00BF15EC" w:rsidRPr="005E0F0C">
        <w:rPr>
          <w:i/>
        </w:rPr>
        <w:t>templates</w:t>
      </w:r>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w:t>
      </w:r>
      <w:r w:rsidR="00BF15EC">
        <w:lastRenderedPageBreak/>
        <w:t>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além da uniformizar a informa</w:t>
      </w:r>
      <w:r w:rsidR="0034591E">
        <w:t>ção permite que esta esteja distribuída por doentes que é o que se pretende encontrar após uma pesquisa realizada com a aplicação em causa. A acrescentar a esta justificação tem-se o facto referido em cima de que a aplicação é, no futuro, para ser aplicada a outras bases de dados que poderão mostrar-se muito mais recetivas ao uso do EHR. Assim sendo, e seguindo com o EHR, chega-se ao segundo ponto, a base de dados da Glintt.</w:t>
      </w:r>
    </w:p>
    <w:p w:rsidR="00A10212" w:rsidRDefault="00A10212" w:rsidP="0034591E">
      <w:pPr>
        <w:pStyle w:val="BodyText"/>
      </w:pPr>
      <w:r>
        <w:t>Relativamente à base de dados da Glintt, foi gerado o modelo EER para se perceber melhor como é que esta estava estruturada. Após a análise da mesma voltou-se novamente à mesma questão no que diz respeito aos dados que devem ser indexados. C</w:t>
      </w:r>
      <w:r w:rsidR="005E0F0C">
        <w:t>omo referido</w:t>
      </w:r>
      <w:r>
        <w:t xml:space="preserve">, o texto integral não tem interesse em ser indexado, mas então como é que </w:t>
      </w:r>
      <w:r w:rsidR="002B48B9">
        <w:t>se vai</w:t>
      </w:r>
      <w:r>
        <w:t xml:space="preserve"> pesquisar informação? A resposta a esta pergunta está nos dados demográficos dos pacientes que, ao estarem associados por ids aos respetivos documentos</w:t>
      </w:r>
      <w:r w:rsidR="002B48B9">
        <w:t>, permitem que estes possam ser mostrados na pesquisa. Assim sendo, conclui-se que a única informação necessária para armazenar no EHR são os dados demográficos.</w:t>
      </w:r>
    </w:p>
    <w:p w:rsidR="002B48B9" w:rsidRDefault="002B48B9" w:rsidP="0034591E">
      <w:pPr>
        <w:pStyle w:val="BodyText"/>
      </w:pPr>
      <w:r>
        <w:t xml:space="preserve">Em suma, a aplicação funciona com dois tipos de bases de dados, o EHR, que armazena os dados demográficos dos pacientes recorrendo a arquétipos, </w:t>
      </w:r>
      <w:r w:rsidRPr="005E0F0C">
        <w:rPr>
          <w:i/>
        </w:rPr>
        <w:t>templates</w:t>
      </w:r>
      <w:r>
        <w:t xml:space="preserve"> e xml, e a base de dados da Glintt, que armazena os documentos.</w:t>
      </w:r>
    </w:p>
    <w:p w:rsidR="002B48B9" w:rsidRDefault="002B48B9" w:rsidP="0034591E">
      <w:pPr>
        <w:pStyle w:val="BodyText"/>
      </w:pPr>
      <w:r>
        <w:t xml:space="preserve">Na imagem seguinte encontra-se o </w:t>
      </w:r>
      <w:r w:rsidRPr="00CD32BF">
        <w:rPr>
          <w:i/>
        </w:rPr>
        <w:t>template</w:t>
      </w:r>
      <w:r>
        <w:t xml:space="preserve"> usado na</w:t>
      </w:r>
      <w:r w:rsidR="005963EE">
        <w:t xml:space="preserve"> aplicação.</w:t>
      </w:r>
    </w:p>
    <w:p w:rsidR="005E0F0C" w:rsidRDefault="005963EE" w:rsidP="0034591E">
      <w:pPr>
        <w:pStyle w:val="BodyText"/>
      </w:pPr>
      <w:r>
        <w:rPr>
          <w:noProof/>
          <w:lang w:eastAsia="pt-PT"/>
        </w:rPr>
        <mc:AlternateContent>
          <mc:Choice Requires="wpg">
            <w:drawing>
              <wp:anchor distT="0" distB="0" distL="114300" distR="114300" simplePos="0" relativeHeight="251708416" behindDoc="0" locked="0" layoutInCell="1" allowOverlap="1">
                <wp:simplePos x="0" y="0"/>
                <wp:positionH relativeFrom="margin">
                  <wp:align>center</wp:align>
                </wp:positionH>
                <wp:positionV relativeFrom="paragraph">
                  <wp:posOffset>137160</wp:posOffset>
                </wp:positionV>
                <wp:extent cx="3371850" cy="3844925"/>
                <wp:effectExtent l="0" t="0" r="0" b="3175"/>
                <wp:wrapThrough wrapText="bothSides">
                  <wp:wrapPolygon edited="0">
                    <wp:start x="0" y="0"/>
                    <wp:lineTo x="0" y="21511"/>
                    <wp:lineTo x="21478" y="21511"/>
                    <wp:lineTo x="21478" y="0"/>
                    <wp:lineTo x="0" y="0"/>
                  </wp:wrapPolygon>
                </wp:wrapThrough>
                <wp:docPr id="36" name="Group 36"/>
                <wp:cNvGraphicFramePr/>
                <a:graphic xmlns:a="http://schemas.openxmlformats.org/drawingml/2006/main">
                  <a:graphicData uri="http://schemas.microsoft.com/office/word/2010/wordprocessingGroup">
                    <wpg:wgp>
                      <wpg:cNvGrpSpPr/>
                      <wpg:grpSpPr>
                        <a:xfrm>
                          <a:off x="0" y="0"/>
                          <a:ext cx="3371850" cy="3844925"/>
                          <a:chOff x="0" y="0"/>
                          <a:chExt cx="3371850" cy="3844925"/>
                        </a:xfrm>
                      </wpg:grpSpPr>
                      <pic:pic xmlns:pic="http://schemas.openxmlformats.org/drawingml/2006/picture">
                        <pic:nvPicPr>
                          <pic:cNvPr id="33" name="Picture 33" descr="C:\Users\Joaogcorreia\Desktop\EHR + Solr + IndexDocClinicos\Indexacao-de-Documentos-Clinicos\Dissertacao\images\template.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71850" cy="3419475"/>
                          </a:xfrm>
                          <a:prstGeom prst="rect">
                            <a:avLst/>
                          </a:prstGeom>
                          <a:noFill/>
                          <a:ln>
                            <a:noFill/>
                          </a:ln>
                        </pic:spPr>
                      </pic:pic>
                      <wps:wsp>
                        <wps:cNvPr id="35" name="Text Box 35"/>
                        <wps:cNvSpPr txBox="1"/>
                        <wps:spPr>
                          <a:xfrm>
                            <a:off x="0" y="3476625"/>
                            <a:ext cx="3371850" cy="368300"/>
                          </a:xfrm>
                          <a:prstGeom prst="rect">
                            <a:avLst/>
                          </a:prstGeom>
                          <a:solidFill>
                            <a:prstClr val="white"/>
                          </a:solidFill>
                          <a:ln>
                            <a:noFill/>
                          </a:ln>
                          <a:effectLst/>
                        </wps:spPr>
                        <wps:txbx>
                          <w:txbxContent>
                            <w:p w:rsidR="00DB4506" w:rsidRPr="009A47D8" w:rsidRDefault="00DB4506" w:rsidP="005963EE">
                              <w:pPr>
                                <w:pStyle w:val="Caption"/>
                                <w:rPr>
                                  <w:noProof/>
                                </w:rPr>
                              </w:pPr>
                              <w:bookmarkStart w:id="71" w:name="_Toc452999198"/>
                              <w:r>
                                <w:t xml:space="preserve">Figura </w:t>
                              </w:r>
                              <w:fldSimple w:instr=" SEQ Figura \* ARABIC ">
                                <w:r>
                                  <w:rPr>
                                    <w:noProof/>
                                  </w:rPr>
                                  <w:t>11</w:t>
                                </w:r>
                              </w:fldSimple>
                              <w:r>
                                <w:t xml:space="preserve"> - </w:t>
                              </w:r>
                              <w:r w:rsidRPr="005963EE">
                                <w:rPr>
                                  <w:i/>
                                </w:rPr>
                                <w:t>Template</w:t>
                              </w:r>
                              <w:r>
                                <w:t xml:space="preserve"> (dados demográfico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6" o:spid="_x0000_s1055" style="position:absolute;left:0;text-align:left;margin-left:0;margin-top:10.8pt;width:265.5pt;height:302.75pt;z-index:251708416;mso-position-horizontal:center;mso-position-horizontal-relative:margin" coordsize="33718,38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lndIAQAAHYJAAAOAAAAZHJzL2Uyb0RvYy54bWycVk1v4zYQvRfofyB0&#10;LRzLsRM7QpyF107SFGnW2GSxF19oirKISCJL0rHTov+9byjJSewAu83B8nA4Gr5580Gdf9qWBXuS&#10;1ildjaPeURwxWQmdqmo1jr49XHVGEXOeVykvdCXH0bN00aeLX38535hEHutcF6m0DE4ql2zMOMq9&#10;N0m360QuS+6OtJEVNjNtS+6xtKtuavkG3suiexzHp92NtqmxWkjnoJ3Vm9FF8J9lUvgvWeakZ8U4&#10;AjYfnjY8l/TsXpzzZGW5yZVoYPAPoCi5qnDoztWMe87WVh24KpWw2unMHwlddnWWKSFDDIimF+9F&#10;c2312oRYVslmZXY0gdo9nj7sVtw9zS1T6Tjqn0as4iVyFI5lWIOcjVklsLm25t7MbaNY1SuKd5vZ&#10;kv4RCdsGWp93tMqtZwLKfn/YG52AfYG9/mgwODs+qYkXObJz8J7IL3/wZrc9uEv4dnCMEgl+DU+Q&#10;Dnj6cT3hLb+2MmqclD/lo+T2cW06SKnhXi1VofxzKE8kj0BVT3Ml5rZevKK831KObTqV9aFJpROo&#10;0Gmy+ObQWIs/NNcroa2Vii9m0j16bRaXv39lv7F7XVj83VSp3M60mBaqUkK7RVBwwXUnlR1srEtZ&#10;ee06O4OZcvDtyWShSr6SbuFlaQru5dH87pqyQ7gJag2cE7G3Wjw6VulpzquVnDiD9kLTk3X3rXlY&#10;vol6WShzpYqCioXkhl8EulfK76SobpM2jrrvrQRYDB2XK+MiZhNZLiXK2N6kvdCJqL5b5+k4qsPQ&#10;i/8cjyZxfHb8uTM9iaedQTy87EzOBsPOML4cDuLBqDftTf+lt3uDZO0k4uXFzKgGK7QHaN9tvGZE&#10;1S0dRgN74mEAEVMBUPsfIEJFlBBWZ8VXsAo7yN5KL3ISMzDX6GG82wg0vzBLOXBoU7bc/KlTdDJf&#10;ex3I+P9tOuiBmNCmu2ZDDVjnr6UuGQngGkiDe/6EOOrYWhNCXWnKeIilqN4o4JM0AT8hbkQEQCMH&#10;V4FrCwSrnyOdLoL3huh9zo0ESnL7qvVO2tZ7oPL4rLesH6JtzGjaMb+Fvilw0tdI29mzN/T6g+Hp&#10;aTvYyOfh6Dsd9eNw5XycUqcLlbZ9RFxPMQFCcW1y5WVoRRTIa6v3qUcVhuuxSdxLeCT57XIbLoVe&#10;gEuqpU6fQYnVyDtGuTPiSuH4W+78nFvcmVDiO8B/wSMr9GYc6UaKWK7t3+/pyR7JxW7ENriDx5H7&#10;a81p+BY3FdJOF3Yr2FZYtkK1LqcaXdULaIKIF6wvWjGzuvyOqpjQKdjilcBZ48i34tRjhQ18Xgg5&#10;mQS5nuG31b3B5K8nCdH8sP3OrWnq3iO9d7otLJ7slX9tGzrYTNCBVyr0xguLqHZaoMiDFC53SG++&#10;Hl6vg9XL59LF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9oVW3eAAAABwEA&#10;AA8AAABkcnMvZG93bnJldi54bWxMj0FLw0AQhe+C/2EZwZvdbEqjxGxKKeqpCLaCeJtmp0lodjZk&#10;t0n6711Pepz3Hu99U6xn24mRBt861qAWCQjiypmWaw2fh9eHJxA+IBvsHJOGK3lYl7c3BebGTfxB&#10;4z7UIpawz1FDE0KfS+mrhiz6heuJo3dyg8UQz6GWZsAplttOpkmSSYstx4UGe9o2VJ33F6vhbcJp&#10;s1Qv4+582l6/D6v3r50ire/v5s0ziEBz+AvDL35EhzIyHd2FjRedhvhI0JCqDER0V0sVhaOGLH1U&#10;IMtC/ucvfwAAAP//AwBQSwMECgAAAAAAAAAhADovgO0tKAAALSgAABQAAABkcnMvbWVkaWEvaW1h&#10;Z2UxLnBuZ4lQTkcNChoKAAAADUlIRFIAAAFiAAABZwgGAAAAnJFDyQAAAAFzUkdCAK7OHOkAAAAE&#10;Z0FNQQAAsY8L/GEFAAAACXBIWXMAAA7DAAAOwwHHb6hkAAAnwklEQVR4Xu2dPa/jOJqo/SvmB3RW&#10;sf/BRAfYuOIKFjjZZAYmbWzQN72dDGDgBBMsdvMJdwc4FW2wcNwVNVBABw0UZnB30u3Aly8/pJcU&#10;KdOWbEnm8wAsWxJJ0a7j57yHFl/t/uX//N8zAAAsx00i/sMf/uCfAQDAVB4aEe92upz8XgCAtnlY&#10;RBwE7J6fuufX8X4+mIa7pBze/eFn4uvb+UVeX+7FhWMvb+evfhcAbJeHRcTGGzPgRawE9H5wMn55&#10;ezIl1Yj4KX8DAbRHlYj/4z//ev7xxx+LRY5foiRikeh3333Xlf1+74/kGIrYWOn89iIyPpijTwSy&#10;BWiGKhGLbP/3t9+KRY5fIhWxbMsURSreDx8+nP/4xz/6rZSciPuouHNWkJgvXbTc/Un/oo6/nA+H&#10;l65uJL73Q78/Ofb1TbXRx9Nz2LGmUyovZzukwnjKx/wvm3AsjCds+6JfAgCsn4eKOC2CiPfbt29m&#10;+/vz6ST7dyNRcV7EQYpWQF5KQb5O0qncXPtOpq6hj6yTusFqQcqynRyL+umkWIjQddu0btiW8enn&#10;csyf376uXB/JewIA2+FhIhbCl3RSAiJiQWT85csX+/x3v/udfRwyFhE7gWYjVVOsM7XA7Karm5N2&#10;JHdLf+739FhOjH1DTxIVa9n2HfXTLOmxwi+C4TgBYGtUi/jvf//b+Z/++d8HRfYHEYerKdLHMYKI&#10;X19PtgjXiTgIzkWVo2JK5PYoEYe+3D71GgZ1ETFAi1wl4lKpjYhzhKmJ/f5oyqvdd42IB/PDQVi6&#10;zpt/nshtTMRp3dCvraulaIhEO5BroV8t4jA1UZCtpXQs83oBYFtUi/iXX34plqkiTrko4qh4wWmC&#10;nEIJkkrkNipityPuJ0jREH4B2BK+UEslGeiEq+pGIlalMNZuLLlzJOPUpwaA9bO4iEUcP/zwQ1TK&#10;Il4pXoxB6NWkQgWAJqkS8RzXEZf4y1/+cv7zn/81Kie5fGIzJFdbXAMiBgBDlYghJZ0iuUHCAiIG&#10;AAMiBgBYGEQMALAwi4uY3MYA0DpExAAAC7PZiHhTF1YAAIywyYh4t5Ml0e4RAGDrbC4iLslX9gdB&#10;6+1SfQCAtbC5iDgnVr0vPE8fH4Ese55ySfDU9gCwTTYXEespCXl0OYzN49/6fbnHR4CIAeAWNjlH&#10;HGR8PPodBtnW0q0ScVjZZovPgCZE+7UcZUWdqaeS7IRjcRKgJHGPLSpNZ9eh9OdW5WXbA0ATbC4i&#10;no9eghFWnnq/rueXNvf2jaQZRbTSjxaq1LUHJTdFL9+uvoGIGKBNNhkRz0InxoTMfoliXWY1HxG7&#10;3YZ4OxKpipoHkW6IlJPzIGKANllNRFz7qDEuy1Lar4mnCBRzirho1SSy9iBigDbZbEQcvqQLReaL&#10;g4DDvlEGUxCei1MTlSIu9c/UBAAkbHqOWMtWnofVdhclHIimD5Rgk2mFXo7jIu7ahSmIpB+JqkW2&#10;XSScyjptDwBNsOk5YuMsyz/+8Q/7PGyHRwCALbD5iDgVsFzatt/3+wAA1s6mI2IAgGdg0xExAMAz&#10;QEQMALAwRMQAAAuz2YhYbrn/+no87/dSXs/7nSnm8dVsH4+n888//+xrAgCsm01GxCLaTr6lYoT8&#10;+fNn3wIAYL1sLiK2Es6K99WKV4qNkv2+L1+++JYAAOtkUxGxSDVI1j3vRSyCDhxfnax3u+9t/Tyy&#10;1Lhf9bbLLke+hKysY1kyAExjUxGxyFbmhaUIWszfvn2z+3755Rc7fyySFhFL0ZLu6XM+uE1ZbqyX&#10;L+eZOx8E+SUA4OEi/o///Ov5xx9/LBY5XiInVDtV4aNeeR7qWEF7Geej4kTEg+08iBgA5ubhIhbZ&#10;/u9vvxWLHC/h5OqK4OaD+2kJ2R+iZSdomSfu68eMiVieq2kLb0qbsCfss4l5kqQ/NqoOdcJ+X0cl&#10;AAriHfYHAC2yWRFr0coUhST+CdsyTSFTFLr+kETEIsqsDON6cQSrRCwS1u2lP1vRzSN3GdeS8xAR&#10;A8BmRRyKRMAiYUHmhvVVErrekCTqTeeHVQQrRUexWREn9W3JRc3JNiIGgEVE/Pe//+38T//874Mi&#10;+4OIw9UU+vFVroZQcpUSpiVEwlJkuiIs5nBRs8i64ss6zUjUOirirFERMQCMs5iIS2UsIg5i1UXk&#10;K+h9YZ7YTVf0dWLKIh7eablCxMU7ciBiABhnERHL/G2pjIlY5n73SVQs0W9O0LJf6oeIechIRGxl&#10;GaYYDueDlmWYgshNOyTTEzX3uYv7A4AW2ZSIBYlu9/uheHNFpiTC9cUAAGvl4SKech1xQKJdN19c&#10;LkgYALbCw0U8J//23//jhKyKbGenhAEAVsqmRQwA8AwgYgCAhXkqEd+S2xgAYGmaj4jl6jaZay6V&#10;4+l03u2YdAaA+9F8RHz6m3+SIItBQhFZy+VwImSkDABz03xEnBOxlrCUVxHxsZcxAMCcEBErEacC&#10;DsVOURgRyyq9fFSsV+L15SmXLodUn7kXF46xShDgKoiIvYhzApZjujgR56JiL+IkUZDI2C1zfiJq&#10;REzyDICr2LSI51ilJ4s/aiR8rYhdLguRsc4z8QQgW4DZ2bSIRba5nMahyPFLyLTDJQGHcp2I+6i4&#10;c1aQmC9dtNz9Sf+ijr+cD4eXrm4kviS5kD5mM8fpY+F4eg471nRKxSdBKoynfMz/sgnHwnjCti/6&#10;JQBADyJWIs7JV5drRRykaAXkpRTk6ySdys2172TqGvrIOqkbrBakLNvJsaifToqFCF23TeuGbRmf&#10;fi7H/Pnt68r1kbwnADAEERsR56SbK7dFxE6g2UjVFOtMLTC76ermpB3J3dKf+z09lhNj39CTRMVa&#10;tn1H/TRLeqzwi2A4TgAosXkRSzL5W+72EbifiIPgXFQ5KqZEbo8ScejL7VOvYVAXEQPck6cQcaks&#10;GREP5oeDsHSdN/88kduYiNO6oV9bV0vREIl2INdCv1rEYWqiIFtL6Vjm9QJAns2LOJdcPpQaEcsS&#10;5px0B8W496KIo+IFpwlyCiVIKpHbqIjdjrifIEVD+AVgS/hCLZVkoBOuqhuJWJXCWLux5M6RjFOf&#10;GgB6EPElERvnStQspSzileLFGIReTSpUALgrmxbxHNcRy12fswKWoiS8PREnV1tcAyIGeCibFvEc&#10;WBEbr9aU9Ys4nSK5QcICIgZ4KM2LWKS6231/RZH6axUxAGyR5kUMALA0iLjALZncAABuAREDACwM&#10;Ii5ARAwAjwIRz4hc8rbb9QUAoAZEXOCWiFjkKzIOz+eRsVwPfONlaACwCRDxjAT5SkrN+agTsSxt&#10;5rJfgG2CiD1zrNITgoylyH3upoOIAZ4dROwR2eZyGocixy/x+uqfGPZ7J+PAq9kWTrJEz/Aqt4Yu&#10;oZPlHN6UiMOy5XDMmTdO9CPJefL1AGCdIGLPHCI2zrMCDs+lyLLo/f5kxHu0RZ7/6U9/iqQdYZcX&#10;qwjYSjkXEceRcjkirouoAWA5ELFnDhELQcBSNCLeEA3v1fMBIt7IqIlIC6klByImBSXAZkDEHhGt&#10;JJOfcrePEhIlu8hYomK/rxAR21zEJRGLXFWidS3fSMQj9QBgfSBiTxBxqdRGxFl++x8/NeGELLmS&#10;ZTuLnZrwd8YQbGTrRBxL2mVay4l4rB4ArA9E7BHRponldZkqYpkbdhGxPEqUXP6yrrvFkZToyzqd&#10;5vJwPqRRsOy3kfBIPQBYHYjYc08R2y/wjIwl97H74s59eQcAICBiz1zXEedIL1VzQvYbANA8iBgA&#10;YGEQMQDAwiBiAICFQcQPgNzGADAGIl4xsvrOLYuW8nre70wxj69mW65H/vnnn31NANgyiPgB3BIR&#10;u5V4Xr6lYoQsV2AAwLZBxCvESjgr3lcrXnf5m4mS/b4vX774lgCwRRDxA7gmIhapBsm6572IRdCB&#10;o6zQM/t2u+9t/TxJOsxsFrdLsEQa4N4g4pUhsnV5KZxctZi/fftm98lKP5k/FkmLiKVoSfckmdvS&#10;PBYF5k4SRNIhgHEQ8R2YskovJ1Q7VeGjXnke6lhBexnno+I0F3G6nQcRAzwWRHwHRLa5nMahyPES&#10;Tq6uCG4+uJ+WkP0hWnaClnnivn7MmIjluZq28KYUaXb7ugRCKoq2UXWoE/b7OioHchDvsD8ASEHE&#10;d2AuEWvRyhSF3JQ0bMs0hUxR6PpDEhEneYp74npxBKtELBLW7aU/W9Fne+vtSz5kgCtAxHdgLhGH&#10;IhFwuDO0zA3rqyR0vSFJ1JvOD6sIVoqOYrMiTurbkouak21EDDAOIr4DIlpJJn/L3T5cvuJYxGFa&#10;QiQsRaYrwmIOFzW7PMdDkohYMxK1joo4a1REDDAFRHwHgohLZSwiDmLVReQr6H1hnthNV/R1Ysoi&#10;rr3bRyTV9MamHYgYYAqI+A6IaHVS+bSMiVjmfvdJVCzRb07Qsl/qh4h5yEhEbGUZphgu3e1DSTaZ&#10;nnixnY+LOO4PAFIQ8R2YImJBottwa6VLRaYkwvXFALBNEPEdmONuHxLtuvnickHCAM8BIl45//bf&#10;cgdoI15VZDs7JQwAmwQRAwAsDCIGAFgYRLwxbsltDADrBhEDACwMIt4YRMQAzwciBgBYGES8MW6N&#10;iHf7U1SuR6/EC0WvpqskpNFklR1AByJuhNlEHARaKVSb00LnpwjtJiafGPQLsGEQ8cqZY5WeMLuI&#10;zb8uxeZYVBzqzC3Me/ULsAyIeOWIbHM5jUOR47XcLmFhLCJOpy1EkEGWfbEJgtKIOGzrOnr/y4s6&#10;LtIv9AuwYRDxyplTxDmORmShjJOZI85NS0SizUSu+rh/HkQq6TK7up2I3TncVESoS0QMzwUiXjlz&#10;i1iLVEv4sozTqYmURNS23riIg1zT4hyuhW4IqTRLggfYMIh45YhoJZn8LXf7uES9hIWyiDuhWknq&#10;enUiDq6NQMTQEIh45QQRl8q1EXGOyxIWyiIem1KIjglasJmE8e9v/vmoiDP9AmwYRLxyRLS55PKh&#10;TBXx7tUIzZdxRqYmgjTtcf/lWqinjmW/rAuCDSVtVxDxoF+ADYOIV849RawlXCdjALgHiHjlzHUd&#10;cSCKPhExwCpAxI2DhAGWBxEDACwMIgYAWBhE3DDkNgZYB4gYAGBhEHHDTIqI93v/BACmgojhOkTA&#10;UnZcZQEwF4i4YW6OiE+niSL2uSLCKrkOWb2Xy28s+9ewnLk0vjvQrRyU87lVjYO3KyJfx+bzKDas&#10;6RceASKG61EilodQ6glJe1IJ5EX3fniQ/C7yOBFLLo3JS7eNzA8s/94EiLhhpkbEqXzrZSwiNhHu&#10;u4n6otwVOdF9PX9djUseK+LJkap549DwNkDEcD3Ho7Xu66vf9oiId0cjaF/KeBEbS8SRnxKd/Gmu&#10;JR1t+3pdwiBp00fZUWIilRyov62Ta/9m03D6KY+oXkmC6XlN0RVHzqXbRH1n2rjMcr7Yyup9EcbO&#10;Y5+r96LrQ0hf91i/TFk8EkTcMHNeR2w+t5F8j6fjiIx7ETs56OdeDCKFURH3gnF5jUMfTkL2UNqH&#10;yLATm/oFYAUU2gt6TJr4vGG75lxdG9kf6hXbyFMtQulDC7c0NiXVjvS9HvnFV/UewD1AxDAJ87nu&#10;eD31IXK9iA2RtGpFrKSjBCZ0EpP9IkFdbB/j7QWR+3CONmln6OrVnktvF9vIoYKIM2N1ZF6T6tc1&#10;uTCWqvcA7gEibpgQEdc+ppjP96AIv/76U/XUhCNEsUoMc4m4VlpVEkpFpurVnktvF9vIobyI5XwX&#10;zyP9qveu7+u6sSDix4GI4S7sj3tb8qQiNljRmg9+JwqRRF/HCuhaEUufNX/GD+rF5+6R/emf9r5e&#10;7bn0drGNqVWKiCvOE8ta9leIuPo9gHuAiBumFOnORfXUhMcKRInCbbs/rV8Oh+sjYrfR9WH7sSdN&#10;hWRI6qnuFK6d+7IrU6/qXJmxD9rI7oKIhahN2K/ryPP++KEmIhaq3gO4B4gYZiMV7/j0BAAEEHHD&#10;zB0Ry5d1Ui7PEQOABhEDACwMIm6Ye88RA0AdiBgAYGEQccMQEQOsA0QMALAwiLhhro2IP3/+PCg/&#10;/PBDdh8A1IOIoZrf//739lGSrwXkwv9AeBpkjJAB6kDEDXNtRBxErG9XJyIW8Yqcg6Avi9jlltCr&#10;uPSKum3hVrGxCg2mgIihmvki4uESZ7ec+XJug3jpb1u0/NqfHUTcMLdGxCLcIN0gXL3vFhELcbKa&#10;PIjYb8BTgYihmiBijY6IA7eK2GYAs4l9kqkLbx8RUbdvpF6MT2yjEtr01Urt4/39bslQFvbrBDvJ&#10;8+5csl/1pVJTjvaVGevwtRuiPpD0lkHEDXNrRCyCPR2P55P58IfyvSlBvtNFrInrlqPCQp9WbkZU&#10;vdFiIXao9lJncBLpp9S/Fml/rni6xQnZHkpfZ3e+8bFGr91KWI+nND7YAogYqgkiFgkbw9jnEokJ&#10;ImIpwiwiVlGhjvYGIi7U69GiFJLtXHsfaUZJ0TtZpuj+Mn2rNt3Yk3PaYl/3+Fij154Zj4g/GjNs&#10;BkTcMCEirn387rvvzn/+87/aCDhIdrf7/vz/fvov+1z2y3Ept4hYRGNFIpIpRIIDGZUixo4RuV1o&#10;H/Ihy77y/LXuPzlXIsuu/4xEHSNjla30tSd9IOLtgoihmhC9iXADIuLX16ONgmV/F+GZco2IRTJB&#10;irH0REa9gLSMxur1lOVW1T4IbzAVEND9J+cqibiqLyHejkTM1MRTgYgbJkS613La761oQyQc0IIe&#10;x82XamlrYTmphGP6DhNyyMhN9nd/yhfqdYzJrdA+nMPv79pm96f9JfXVgAYRbdfXlXfzCFF80sfw&#10;tcNWQMRwG+aDvzdFCHPG5QgYAMZAxA1za0QcOJrIOHxJh4QBbgcRAwAsDCJumKkRMQDMAyIGAFgY&#10;RNwwRMQA6wARAwAsDCJuGCJigHWAiAEAFgYRN8zUiPjjx4/FMo5fWTdYCpauLANoA0QMN7Pbnc6f&#10;Pn0yj7Lk+WTzTez3R/t8nH6Jc+xiRAxtgogbZmpEvN+/2scPHz5E8q0T8cv57V2lvbQgYmgTRAyT&#10;SUV8mT77miTC6VM3JiL2eYGHSW18vS7pjbRRiYS03KM+kDysE0TcMHNdNTFFxE6q+rmX5WiaR3lu&#10;xOrNbNNZdseckO0h6UNLOcmGBrAWEDFMZpqIDZ0glYgz0uwTn6t6QlK3SzfZRcyqRFMhAOsAETdM&#10;iIhrH0tMFnEXxd5BxEkfAGsEEcNkwlUT375983sukYrYYKcRjGirpyYqRDzoA2CdIOKGuRTp1uAk&#10;3Jc6MiI2uLneRLBqWqF3baWI3UbUB/d0gzWCiAEAFgYRN8wcETEATAcRAwAsDCJuGCJigHWAiAEA&#10;FgYRNwwRMcA6QMQAAAuDiBtmUkS8r71mGAAugYjhOkTAUnY7vwMApoKIG+bmiPh0mihil1timAci&#10;WTHXoZc3t4S87rBKsPTeXEL3AWsFEcP1KBHLQyj1eBEPBJGXzfvhFgFtg2g59ii3irie+rHA3CDi&#10;hpkaEafyrZexzzVRdYeOr+evTxwJI2IQEDFcz/Forfvq7pTUISLeHY2gfSnTJ/2RD3/2Dh1pUvdo&#10;29frEvpImz7KvnyHDtf+TSeUj+qNCCnbn6HYPh1rf0xee9jnxpyOS70fmX66qZ3ovTFE2+N9lMdi&#10;KL1WmB1E3DBzXkdsPquRfI+n44iMexE7Oejn/gN/US5GDt4i19+hw7XvfgFY4YT2gh6TprB/tH08&#10;VjsGNaY4Ck3GZbe1RFU/fjv7OgfvVaGPsbEU3zu4B4gYJmE+1x2vpz5ErhexIRJkrYhVhJZIohOK&#10;7Bfx6GL7GG8v9EnoFSUZjbZPzpVsD0VcqpseU+e4SsSl/s2WHkvxvYN7gIgbJkTEtY8p5rM5KMKv&#10;v/5UPTXhCFGsEsNcIk4E6RhvL+REbCPvXH/PKuLca4W7gIjhLuyPe1vypCI2WHkYsUTS6OtYCV4r&#10;YumzOMWg2g/qxefuKPU32j45V7J9nYjTaQt9jv785fdKPxfi7WgsxfcO7gEibphSpDsX1VMTHisQ&#10;JQa37f4sfjkcro+I3UbXh+3HnjQVkiGpp7qLieolY8i2H5df186+trG67rn7Ii89R+17Nda/IRqL&#10;2g79YuW7gYhhNlLxjk9PAEAAETfM3BGxfFkn5fIcMQBoEDEAwMIg4oa59xwxANSBiAEAFgYRNwwR&#10;McA6QMQAAAuDiBuGiBhgHSBiAICFQcQNMzUi/vjxY7GM43JLlHIZyMq4+yaYya/sA1gKRAw3s9ud&#10;zp8+fTKPe/v88+fP5/3+aJ+P40Wcy2UgOQ4k5wQihoZAxA0zNSLe713ayw8fPkTyrRPxy/lwyGc4&#10;O7yJjBExtAMihsmkIr5MEOH7+RAJ1yehkWQzer/NBNYnn0kT6vR3tAiRti966kMnsDm8KRGPtAF4&#10;EIi4Yea6auJ2Ebv54M59RpY2QtYivphispQVTEW9aR9WyrrPgGoD8EAQMUxmioitJK2J1T4tYnme&#10;RKkyfXFVOstBH4lwc20AHggibpgQEdc+lpgk4vBc7ugcDHiriHU7u+mkanP1lkRcaAPwSBAxTCZc&#10;NfHt2ze/5xJxRBqSmncC1HK8ODXRizgWrpu2sJu2jzQBuuuj2AbggSDihrkU6dbgJNyXOpKpARGg&#10;ikrTKNWJMzd1EIs4iNTVO5wPKroNsrcl+rKu3AbgUSBiAICFQcQNM0dEDADTQcQAAAuDiBuGiBhg&#10;HSBiAICFQcQNQ0QMsA4QMQDAwiDihiEiBlgHiBgAYGEQccNMjYhzd+YIZZx0Zd090Kvu3Oq5/Iq5&#10;W8byiPFDSyBiuBnJL3H7HToeKeIxEDEsDyJumKkR8dQ7dCBiAAcihslMS4OZYDOlhSQ8yXRCdCxI&#10;Vvrq68eZ1PTUhJKyTiJUe7eOYhtDdlwA9SDihpnrqonZRHwx5WWmTYTutyDi9BwqJWaM6musjRxL&#10;M8WRvg2uBBHDZGYTcUZikr6yu31SSXBWjCEiDVF0QcSDfpKx5Poaa5PUt0WLGaACRNwwISKufSzx&#10;CBHHCdwV0kaJr7/DRl7Ew34SqWb6utgmNy6AK0DEMJlw1cStd+joGJuaGBxzxJKU+hciYttP2G+w&#10;Ea3rt9jXSJvSuACuARE3zKVItwZ9dw4pdYiI4z/nuzsxW8n1+6NgMzqmJdvv6++wURCxwQo3tKm8&#10;W0e5jSEZc/daACpBxAAAC4OIG2aOiBgApoOIAQAWBhE3DBExwDpAxAAAC4OIG4aIGGAdIGIAgIVB&#10;xA1DRAywDhAxAMDCIOKGmRoR5+7MEUoVdnlwvyItWkUnyIq10QQ6eqm0WpK8WeIVgNAOiBhuRvJL&#10;3HaHjrBkOJbO+5uWrpHSxSxmhZwVK6RPRjQGIm4VRNwwUyPi2+/QUSGcr18vSFhAxPAcIGKYzNVp&#10;MGXKYcxKY1MWOsHOIGGPklixnuHSlIjF9xf1oyoW+4gTGsl+kXDYdlMtSdKjrjEibhVE3DBzXTVx&#10;rYhlWqKYoWyQVlLk5LfTY1aSGRGP1RvrP0L2p5L0wh3rQ87VW7mjHBGn89yIuEUQMUxm1og4c6wT&#10;9+BYQWJj9cb6jxhKsTwOdcxKepgKcyBi6SNExEHwmXNCGyDihgkRce1jiatFbGVVEM6I5OSxRsSj&#10;9e4tYo8dQydYaaJELO0v3lUEWgIRw2TCVRP1d+hw8okvTTOyPJjtsT/7U4HbqHIo4tF6Y/1HyH4d&#10;2abjqOhDCVuLOP5F4c6DiNsGETfMpUi3Bn13DinXEKJGV5TIrDjTP9sdUZuRL+vK9Qwj/fe4/t5U&#10;P1G9Uh/R/vSXgdlnf/k4+YY6+buKQEsgYmiAWwSHFOFxIOKGmSMi3gI2Or64OCQFEcPjQMTwhOg/&#10;/d2f/9cLFRHD40DEDdNKRAywdhAxAMDCIOKGISIGWAeIGABgYRBxw0yKiPfXXTMMAGUQMVyHCFjK&#10;bud3AMBUEHHD3BwRn04TRCx5H/SlZaFklgh3VF5KZpceS1+PuezMrd7jEjeYDiKG61EilodQrkaW&#10;/ebXFyfUiVjyOQyT99wDd53yy9sb1xrDLCDihpkaEafyvVrGdxBxVXezwaIPmAdEDNdzPFrrvro7&#10;JXWIiHdHI2hfLpITcTe9oKcYEuFl6thsbmFf6DOqpyXt+1MJeqJhZMeQAxHDPCDihpnzOmLjrEi+&#10;x9PxsoxTEYsAdU6I7rgSXrGOPFVCtTLV887Sh87UZiQbKksfoc+R/ocgYpgHRAyTEAEHXk99iHyT&#10;iGW7i0R9sVJUwivWkUNKxBmBypdrbg45FWhd/0MQMcwDIm6YEBHXPqYYRw2K8OuvP902NZGRpyMR&#10;ZbaOHJpJxIX+hyBimAdEDHdhf9zbMkoqvcF0QkAJr1hHurtmaqIg4pH+hyBimAdE3DClSHcurp6a&#10;EGSfCa1DyUaw2TqyO/nSLanXHxsRsVDov0fq98dtKU5fAFwGEcNspOKtmp4AAETcMnNHxPJlnZTq&#10;OWIAsCBiAICFQcQNc+85YgCoAxEDACwMIm4YImKAdYCIAQAWBhE3zKSImDt0AMwGIobr4A4dALOD&#10;iBvm5oiYO3SYU8ndOcLY738+eG4QMVwPd+g4H9S4rZSrXgdAHkTcMFMj4lS+V8v4DiJexIcSiZNr&#10;AiaAiOF6uENHTPUvFIA8iLhh5ryO2Dgrkm8bd+gQkl8SADeAiGESIuBAm3foqM1dDFAGETdMiIhr&#10;H1OMowZFaOMOHUgY5gMRw1147jt0IGGYF0TcMKVIdy6unpoQZJ8JrUPJRrDZOrI7+dItqdcfGxGx&#10;UOg/EF9D7Etx+gLgMogYZiMVb9X0BAAg4paZOyLmDh0At4GIAQAWBhE3zL3niAGgDkQMALAwiLhh&#10;iIgB1gEiBgBYGETcMJMiYu7QATAbiBiugzt0AMwOIm6YmyPiSXfoEIZ36UgX2AG0BCKG65l8hw4R&#10;MbkaAAKIuGGmRsSpfOtljIgBNIgYrmfyHTpKIk6mLPx8RXxPODKfwfOBiBtmzuuIg4QD44nh0zni&#10;kpTD/v75IMMawBOAiGESIuBA/R06ShGxoZS60uYJNvuwMDwhiLhhQkRc+5giEk6LcDn7WkHEImGV&#10;1zeOfmVKAhHDc4KI4S6M36EjL+LhXHAQMVMT8Nwg4oYpRbpzcf3UhI96bTmcD166It9O0FW3MgLY&#10;FogYZiMV7/j0BAAEEHHDzB0Rc4cOgNtAxAAAC4OIG+bec8QAUAciBgBYGETcMETEAOsAEQMALAwi&#10;bphJETF36ACYDUQM18EdOgBmBxE3zM0R8eQ7dHhCIh9fJi9d9v3Zft7fZlp9p5dap4wkLyqStLnL&#10;mGFrIGK4nsl36BD/vJg2B6O5nve3PuFPDWneia+mvfWZLIlO+r4P00X8+DHDGkHEDTM1Ik7lWy9j&#10;iTKnS2f5BEAzRMQABkQM1zP1Dh2S7rJoUBGVSN6Xrp6T95uNpF/OL7qOTZ1ZameonQKJ6oVfFMkv&#10;DZ0v+fCmpDpy/lvazD1tA6sGETfMnNcRG1dE8h1LDC/TEi9VIaGOHt1crW5XjohVOys0HYFKP3o7&#10;MLbfizjtywo212bk/Le0KY4NngVEDJMQAQeq79AxGhEbdARpiquqhOgZiDjXLnOu7C+C4pjUeQd1&#10;9C8KQ9X5b2lTGDM8DYi4YUJEXPuYYrwxKMLF7Gs24oul2iESyt6l44KIS+0qpWa/PEzqOfrzDuso&#10;qRbOf0ub2jHD84CI4S6M36HDSUdLyArq8HZ+j8QlEqwTcSw81a72z/xBvYA6b/oLRITp24yf/5Y2&#10;FWOGpwERN0wp0p2L0ajYYEVk5ONKEI0TktvX36XD7Y9F7KQWhF5qp+r50u1PieqFc8XnjcYcffFW&#10;Pv8tbarHDE8BIobZSMV7ScQA4EDEDTN3RMwdOgBuAxEDACwMIm6Ye88RA0AdiBgAYGEQccMQEQOs&#10;A0QMALAwiLhhiIgB1gEiBgBYGETcMFMj4o8fPxbLRaKVYyzfhbZBxHAzu93p/OnTJ/O4t88/f/58&#10;3u+P9vkoaf4F8+wNE0PDIOKGmRoR7/cu7eWHDx8i+V4UsUTDJE8A6EDEMJlUxJdxyW6yaR1ttBym&#10;LFzUPMxSpqYyovokx4FtgogbZq6rJq4XsSB5eRN5ilR1aswucu5z+OrUl07Cen45kTTARkDEMJnb&#10;RBxw0bGVa5L60ZYg5hD56pA3M8Uh0TMJ1GFrIOKGCRFx7WOJaSI2BKGOzh373L2IGJ4QRAyTCVdN&#10;fPv2ze+5gBGo9mc3BzyYaggwNQHPDSJumEuRbg1Own2po58fjqYfBIlyw35TJLq1t1UK9k3lm9RP&#10;AmSATYCIAQAWBhE3zBwRMQBMBxEDACwMIm4YImKAdYCIAQAWBhE3DBExwDpAxAAAC4OIG2ZSRLyv&#10;vWYYAC6BiOE6RMBSdju/AwCmgogb5uaI+HSaKGK/sm6wDE6WKIeE8Xr1nU4if0d8YiE7rPe3FSyV&#10;VgmRVsU9x6V/Bsbol73fl0vL5ucZByKG61EilodQ6uklG3+Y+w9hlLzn/XCXRD5R3grD17c3e267&#10;pPpR8oeEdYn4/XBpLIgYJjI1Ik7lWy9j/8Nros4o/7D6EH59O/Q/3BKp3iH8SkUMa2BNIv56/nqx&#10;f0QMS3E8Wuu+ujsldYiId0cjaF/K9D+8IsM+2r0yIvZTCfH0hfQd9pnSmdb1/SaZ3syfmi+DpEOl&#10;doboPCV5x+27Otkx6rEM++xfeyKlbF+GqvH5vlSSpL5e7WuPx3/5/LecM+lboxM8Hd5MeyXA0nvT&#10;kfv/KYxB+tIBQro9aRx5EHHDzHkdsfm5i+R7PB1HZCwfgPDDKx88/Tz88KoPSRQ1B3S7Eul54tsz&#10;lSNi1c5+sPR5CueVD2faWe4DbOskY4napmMO70fhvLXj8+fsziPnzL6vpf8bjRrX6PlvPWdGYOl5&#10;pK+wXXyfFbl9Ecn/ue5Pb08dRwFEDJMwn7OO11MfIteL2ND9wBY+hDnGfsjth8NL3BRXbdj3QMS5&#10;dpnzZJPP2w9och++pD9b7Ac1HYvaln6686n9pddbOz7dlyXZrnztjvFxFSP6dDt3zkEbz+A86mco&#10;6ccWLUQh9/8j5MaQClVvTx1HAUTcMCEirn1MMT9ngyL8+utP1VMTDtmWD0HhQ5hBPuxZSciHQf3w&#10;97Id9h2JuNRu8MFz5x6KzmHHZd6IUltHeSzxL4e+3ujrTfbnx5eeU20XXnvxnGnb4vmvP+ewjWM4&#10;lkSA2XEOsf3o/5/cGEZEPNc4UhAx3IX9cW9LnlTEBvvDbj7AmQ9hFqmv/0T0xB8U+VCXP+BaesV2&#10;g/PIseF5I8IHsjDG3Fhs3cPhfNAC0PVKfVWPLz1nv13/2gNj49Lnv+GcgzYeex61X97jcJ7iOAv4&#10;/5/xMfT92Xrh/2XOcSgQMdyN6qkJj/2Bz30IS9gPQfgzMLRzH6iw7zAWaYX29kNWaqfq+dLt12TH&#10;Ykja5iNFwf1VEEeySb3Kc2THNzin3q597bp+zflvOWfapsf9fPg26Zdk2fdZUXwd/T79uvW55Bek&#10;jpAnjaMAIobZSMU7Pj0BN2GjrpJsYasgYpgN+bJOyuU5YpiEkfGhMtKCbYCIATaEzGt3c5LwNCBi&#10;AICFQcQAAItyPv9/WyuFMVyk4P0AAAAASUVORK5CYIJQSwECLQAUAAYACAAAACEAsYJntgoBAAAT&#10;AgAAEwAAAAAAAAAAAAAAAAAAAAAAW0NvbnRlbnRfVHlwZXNdLnhtbFBLAQItABQABgAIAAAAIQA4&#10;/SH/1gAAAJQBAAALAAAAAAAAAAAAAAAAADsBAABfcmVscy8ucmVsc1BLAQItABQABgAIAAAAIQCN&#10;7lndIAQAAHYJAAAOAAAAAAAAAAAAAAAAADoCAABkcnMvZTJvRG9jLnhtbFBLAQItABQABgAIAAAA&#10;IQCqJg6+vAAAACEBAAAZAAAAAAAAAAAAAAAAAIYGAABkcnMvX3JlbHMvZTJvRG9jLnhtbC5yZWxz&#10;UEsBAi0AFAAGAAgAAAAhAF9oVW3eAAAABwEAAA8AAAAAAAAAAAAAAAAAeQcAAGRycy9kb3ducmV2&#10;LnhtbFBLAQItAAoAAAAAAAAAIQA6L4DtLSgAAC0oAAAUAAAAAAAAAAAAAAAAAIQIAABkcnMvbWVk&#10;aWEvaW1hZ2UxLnBuZ1BLBQYAAAAABgAGAHwBAADjMAAAAAA=&#10;">
                <v:shape id="Picture 33" o:spid="_x0000_s1056" type="#_x0000_t75" style="position:absolute;width:33718;height:34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B+KrCAAAA2wAAAA8AAABkcnMvZG93bnJldi54bWxEj0GLwjAUhO8L/ofwhL2tiRZktxpFBFFk&#10;L9vuxdujeTbF5qU0Ubv/3iwIHoeZ+YZZrgfXihv1ofGsYTpRIIgrbxquNfyWu49PECEiG2w9k4Y/&#10;CrBejd6WmBt/5x+6FbEWCcIhRw02xi6XMlSWHIaJ74iTd/a9w5hkX0vT4z3BXStnSs2lw4bTgsWO&#10;tpaqS3F1Go7Zeftl1axEZcvT3DXZd7HZa/0+HjYLEJGG+Ao/2wejIcvg/0v6AX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AfiqwgAAANsAAAAPAAAAAAAAAAAAAAAAAJ8C&#10;AABkcnMvZG93bnJldi54bWxQSwUGAAAAAAQABAD3AAAAjgMAAAAA&#10;">
                  <v:imagedata r:id="rId70" o:title="template"/>
                  <v:path arrowok="t"/>
                </v:shape>
                <v:shape id="Text Box 35" o:spid="_x0000_s1057" type="#_x0000_t202" style="position:absolute;top:34766;width:3371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DB4506" w:rsidRPr="009A47D8" w:rsidRDefault="00DB4506" w:rsidP="005963EE">
                        <w:pPr>
                          <w:pStyle w:val="Caption"/>
                          <w:rPr>
                            <w:noProof/>
                          </w:rPr>
                        </w:pPr>
                        <w:bookmarkStart w:id="72" w:name="_Toc452999198"/>
                        <w:r>
                          <w:t xml:space="preserve">Figura </w:t>
                        </w:r>
                        <w:fldSimple w:instr=" SEQ Figura \* ARABIC ">
                          <w:r>
                            <w:rPr>
                              <w:noProof/>
                            </w:rPr>
                            <w:t>11</w:t>
                          </w:r>
                        </w:fldSimple>
                        <w:r>
                          <w:t xml:space="preserve"> - </w:t>
                        </w:r>
                        <w:r w:rsidRPr="005963EE">
                          <w:rPr>
                            <w:i/>
                          </w:rPr>
                          <w:t>Template</w:t>
                        </w:r>
                        <w:r>
                          <w:t xml:space="preserve"> (dados demográficos)</w:t>
                        </w:r>
                        <w:bookmarkEnd w:id="72"/>
                      </w:p>
                    </w:txbxContent>
                  </v:textbox>
                </v:shape>
                <w10:wrap type="through" anchorx="margin"/>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Default="005E0F0C" w:rsidP="005E0F0C"/>
    <w:p w:rsidR="005963EE" w:rsidRDefault="005963EE" w:rsidP="005E0F0C"/>
    <w:p w:rsidR="005E0F0C" w:rsidRPr="005E0F0C" w:rsidRDefault="005E0F0C" w:rsidP="005E0F0C">
      <w:r>
        <w:lastRenderedPageBreak/>
        <w:t xml:space="preserve">Como se pode observar pela figura anterior </w:t>
      </w:r>
      <w:r w:rsidR="00CD32BF">
        <w:t xml:space="preserve">este </w:t>
      </w:r>
      <w:r w:rsidR="00CD32BF" w:rsidRPr="00A84888">
        <w:rPr>
          <w:i/>
        </w:rPr>
        <w:t>template</w:t>
      </w:r>
      <w:r w:rsidR="00CD32BF">
        <w:t xml:space="preserve"> é apenas formado por um arquétipo, o arquétipo </w:t>
      </w:r>
      <w:r w:rsidR="00CD32BF" w:rsidRPr="00CD32BF">
        <w:rPr>
          <w:b/>
        </w:rPr>
        <w:t>Patient</w:t>
      </w:r>
      <w:r w:rsidR="00CD32BF">
        <w:t xml:space="preserve">. Além disso </w:t>
      </w:r>
      <w:r>
        <w:t>é fácil perceber que tipo de dados demográficos estão a ser armazenados no EHR.</w:t>
      </w:r>
    </w:p>
    <w:p w:rsidR="00047015" w:rsidRDefault="00047015" w:rsidP="00047015">
      <w:pPr>
        <w:pStyle w:val="Heading2"/>
      </w:pPr>
      <w:bookmarkStart w:id="73" w:name="_Toc452999245"/>
      <w:r>
        <w:t>Indexação</w:t>
      </w:r>
      <w:bookmarkEnd w:id="73"/>
    </w:p>
    <w:p w:rsidR="00047015" w:rsidRDefault="007A37A0" w:rsidP="00047015">
      <w:pPr>
        <w:pStyle w:val="BodyText"/>
      </w:pPr>
      <w:r>
        <w:t xml:space="preserve">Nesta etapa existiram muito menos dificuldades, essencialmente devido à boa documentação. Para a indexação recorreu-se ao uso do </w:t>
      </w:r>
      <w:r w:rsidRPr="004C2C04">
        <w:rPr>
          <w:i/>
        </w:rPr>
        <w:t>Solr</w:t>
      </w:r>
      <w:r>
        <w:t>, o qual</w:t>
      </w:r>
      <w:r w:rsidR="00586C49">
        <w:t xml:space="preserve"> permite através da edição de alguns ficheiros xml definir todos os parâmetros e definições necessárias para a indexação dos dados em causa.</w:t>
      </w:r>
    </w:p>
    <w:p w:rsidR="00586C49" w:rsidRDefault="00586C49" w:rsidP="00047015">
      <w:pPr>
        <w:pStyle w:val="BodyText"/>
      </w:pPr>
      <w:r>
        <w:t xml:space="preserve">Existem três ficheiros de </w:t>
      </w:r>
      <w:r w:rsidR="00CF197F">
        <w:t>configuração</w:t>
      </w:r>
      <w:r>
        <w:t xml:space="preserve"> importantes no </w:t>
      </w:r>
      <w:r w:rsidRPr="004C2C04">
        <w:rPr>
          <w:i/>
        </w:rPr>
        <w:t>Solr</w:t>
      </w:r>
      <w:r>
        <w:t>:</w:t>
      </w:r>
    </w:p>
    <w:p w:rsidR="00CF197F" w:rsidRDefault="00CF197F" w:rsidP="00586C49">
      <w:pPr>
        <w:pStyle w:val="BodyText"/>
        <w:numPr>
          <w:ilvl w:val="0"/>
          <w:numId w:val="41"/>
        </w:numPr>
      </w:pPr>
      <w:r w:rsidRPr="00233A1D">
        <w:rPr>
          <w:b/>
        </w:rPr>
        <w:t>data-config.xml</w:t>
      </w:r>
      <w:r>
        <w:t xml:space="preserve"> – responsável pelas </w:t>
      </w:r>
      <w:r w:rsidRPr="004C2C04">
        <w:rPr>
          <w:i/>
        </w:rPr>
        <w:t>queries</w:t>
      </w:r>
      <w:r>
        <w:t xml:space="preserve"> essenciais para a recolha de informação das diferentes fontes de dados (neste caso a base de dados da Glintt e o EHR);</w:t>
      </w:r>
    </w:p>
    <w:p w:rsidR="00586C49" w:rsidRDefault="00CF197F" w:rsidP="00586C49">
      <w:pPr>
        <w:pStyle w:val="BodyText"/>
        <w:numPr>
          <w:ilvl w:val="0"/>
          <w:numId w:val="41"/>
        </w:numPr>
      </w:pPr>
      <w:r w:rsidRPr="00233A1D">
        <w:rPr>
          <w:b/>
        </w:rPr>
        <w:t>solr-config.xml</w:t>
      </w:r>
      <w:r>
        <w:t xml:space="preserve"> – responsável pelas configurações do </w:t>
      </w:r>
      <w:r w:rsidRPr="004C2C04">
        <w:rPr>
          <w:i/>
        </w:rPr>
        <w:t>Solr</w:t>
      </w:r>
      <w:r>
        <w:t xml:space="preserve">. É neste ficheiro que se estão definidos todos os parâmetros ligados à pesquisa, como por exemplo, em que campo ou campos é que o </w:t>
      </w:r>
      <w:r w:rsidRPr="004C2C04">
        <w:rPr>
          <w:i/>
        </w:rPr>
        <w:t>Solr</w:t>
      </w:r>
      <w:r>
        <w:t xml:space="preserve"> vai realizar pesquisa, </w:t>
      </w:r>
      <w:r w:rsidR="00233A1D">
        <w:t>qual o tamanho do</w:t>
      </w:r>
      <w:r>
        <w:t xml:space="preserve"> text</w:t>
      </w:r>
      <w:r w:rsidR="00233A1D">
        <w:t>o que vai aparecer no ecrã de resultados</w:t>
      </w:r>
      <w:r>
        <w:t>, etc;</w:t>
      </w:r>
    </w:p>
    <w:p w:rsidR="00CF197F" w:rsidRDefault="00CF197F" w:rsidP="00586C49">
      <w:pPr>
        <w:pStyle w:val="BodyText"/>
        <w:numPr>
          <w:ilvl w:val="0"/>
          <w:numId w:val="41"/>
        </w:numPr>
      </w:pPr>
      <w:r w:rsidRPr="00233A1D">
        <w:rPr>
          <w:b/>
        </w:rPr>
        <w:t>schema.xml</w:t>
      </w:r>
      <w:r>
        <w:t xml:space="preserve"> – responsável pela estrutura dos dados que vão ser indexados, armazenados ou não no Solr. É o ficheiro de configuração mais importante, pois é aqui que também se definem como </w:t>
      </w:r>
      <w:r w:rsidR="00233A1D">
        <w:t>será efetuado o processo de indexar</w:t>
      </w:r>
      <w:r w:rsidR="00EF42A2">
        <w:t>.</w:t>
      </w:r>
    </w:p>
    <w:p w:rsidR="00233A1D" w:rsidRDefault="00233A1D" w:rsidP="00233A1D">
      <w:pPr>
        <w:pStyle w:val="BodyText"/>
      </w:pPr>
      <w:r w:rsidRPr="00233A1D">
        <w:t>Inicia</w:t>
      </w:r>
      <w:r>
        <w:t xml:space="preserve">lmente começou-se por testar estes </w:t>
      </w:r>
      <w:r w:rsidRPr="00233A1D">
        <w:t>ficheiros</w:t>
      </w:r>
      <w:r>
        <w:t xml:space="preserve"> xml</w:t>
      </w:r>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r w:rsidR="00805B09" w:rsidRPr="007B3048">
        <w:rPr>
          <w:i/>
        </w:rPr>
        <w:t>queries</w:t>
      </w:r>
      <w:r w:rsidR="00805B09">
        <w:t>, foi realizada uma nova análise dos dados que tinham interesse em ser indexados</w:t>
      </w:r>
      <w:r w:rsidR="007B3048">
        <w:t>,</w:t>
      </w:r>
      <w:r w:rsidR="00805B09">
        <w:t xml:space="preserve"> ficando decidido que inicialmente apenas se indexaria texto (mais tarde foram inseridas datas</w:t>
      </w:r>
      <w:r w:rsidR="00587CD8">
        <w:t xml:space="preserve"> para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587CD8" w:rsidRDefault="00FA6C8C" w:rsidP="00233A1D">
      <w:pPr>
        <w:pStyle w:val="BodyText"/>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w:t>
      </w:r>
      <w:r>
        <w:lastRenderedPageBreak/>
        <w:t>mais importante, segue-se um pequeno excerto do mesmo, mostrando como os dados no Solr estaão estruturados.</w:t>
      </w:r>
    </w:p>
    <w:p w:rsidR="00FA6C8C" w:rsidRDefault="00FA6C8C" w:rsidP="00233A1D">
      <w:pPr>
        <w:pStyle w:val="BodyText"/>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u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ir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la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b"</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le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cu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ntidade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en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BodyText"/>
        <w:rPr>
          <w:lang w:val="en-US"/>
        </w:rPr>
      </w:pPr>
    </w:p>
    <w:p w:rsidR="00FA6C8C" w:rsidRDefault="00FA6C8C" w:rsidP="00233A1D">
      <w:pPr>
        <w:pStyle w:val="BodyText"/>
      </w:pPr>
      <w:r w:rsidRPr="00FA6C8C">
        <w:t>Como é possível observar nem todos os campos t</w:t>
      </w:r>
      <w:r>
        <w:t xml:space="preserve">êm a opção </w:t>
      </w:r>
      <w:r w:rsidRPr="00FA6C8C">
        <w:rPr>
          <w:i/>
        </w:rPr>
        <w:t>indexed</w:t>
      </w:r>
      <w:r>
        <w:t xml:space="preserve"> e </w:t>
      </w:r>
      <w:r w:rsidRPr="00FA6C8C">
        <w:rPr>
          <w:i/>
        </w:rPr>
        <w:t>stored</w:t>
      </w:r>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r w:rsidR="0069197E" w:rsidRPr="0069197E">
        <w:rPr>
          <w:b/>
        </w:rPr>
        <w:t>entidade_id</w:t>
      </w:r>
      <w:r w:rsidR="0069197E">
        <w:t xml:space="preserve"> </w:t>
      </w:r>
      <w:r w:rsidR="00405966">
        <w:t xml:space="preserve">e </w:t>
      </w:r>
      <w:r w:rsidR="00405966" w:rsidRPr="00405966">
        <w:rPr>
          <w:b/>
        </w:rPr>
        <w:t>doente</w:t>
      </w:r>
      <w:r w:rsidR="00405966">
        <w:t xml:space="preserve"> (também é um id que juntamente com a </w:t>
      </w:r>
      <w:r w:rsidR="00405966" w:rsidRPr="00405966">
        <w:rPr>
          <w:b/>
        </w:rPr>
        <w:t xml:space="preserve">entidade_id </w:t>
      </w:r>
      <w:r w:rsidR="00405966">
        <w:t xml:space="preserve">formam a chave primária do pacient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r w:rsidR="00072897" w:rsidRPr="00072897">
        <w:rPr>
          <w:b/>
        </w:rPr>
        <w:t>elemento_id</w:t>
      </w:r>
      <w:r w:rsidR="00072897">
        <w:t xml:space="preserve"> e </w:t>
      </w:r>
      <w:r w:rsidR="00072897" w:rsidRPr="00072897">
        <w:rPr>
          <w:b/>
        </w:rPr>
        <w:t>documento_id</w:t>
      </w:r>
      <w:r w:rsidR="00072897">
        <w:t xml:space="preserve"> será justificada a necessidade de os indexar no tópico seguinte, assim como os campos </w:t>
      </w:r>
      <w:r w:rsidR="00072897" w:rsidRPr="009D6843">
        <w:rPr>
          <w:b/>
        </w:rPr>
        <w:t>first_name</w:t>
      </w:r>
      <w:r w:rsidR="00072897">
        <w:t xml:space="preserve">, </w:t>
      </w:r>
      <w:r w:rsidR="00072897" w:rsidRPr="009D6843">
        <w:rPr>
          <w:b/>
        </w:rPr>
        <w:t>last_name</w:t>
      </w:r>
      <w:r w:rsidR="00072897">
        <w:t xml:space="preserve"> e </w:t>
      </w:r>
      <w:r w:rsidR="00072897" w:rsidRPr="009D6843">
        <w:rPr>
          <w:b/>
        </w:rPr>
        <w:t>dob</w:t>
      </w:r>
      <w:r w:rsidR="00072897">
        <w:t>, por não serem indexados.</w:t>
      </w:r>
    </w:p>
    <w:p w:rsidR="00072897" w:rsidRDefault="00072897" w:rsidP="00233A1D">
      <w:pPr>
        <w:pStyle w:val="BodyText"/>
      </w:pPr>
      <w:r>
        <w:t xml:space="preserve">Os campos relativos ao </w:t>
      </w:r>
      <w:r w:rsidR="00405966">
        <w:t>texto integral</w:t>
      </w:r>
      <w:r>
        <w:t xml:space="preserve"> do documento e à informação demográfica são </w:t>
      </w:r>
      <w:r w:rsidRPr="00072897">
        <w:rPr>
          <w:b/>
        </w:rPr>
        <w:t>content</w:t>
      </w:r>
      <w:r w:rsidR="00FB6061">
        <w:t xml:space="preserve"> e</w:t>
      </w:r>
      <w:r>
        <w:t xml:space="preserve"> </w:t>
      </w:r>
      <w:r w:rsidRPr="00072897">
        <w:rPr>
          <w:b/>
        </w:rPr>
        <w:t>value</w:t>
      </w:r>
      <w:r w:rsidR="00FB6061">
        <w:t xml:space="preserve"> respetivamente. Estes são copiados, noutra parte do </w:t>
      </w:r>
      <w:r w:rsidR="00FB6061" w:rsidRPr="00FB6061">
        <w:rPr>
          <w:b/>
        </w:rPr>
        <w:t>schema.xml</w:t>
      </w:r>
      <w:r w:rsidR="00FB6061">
        <w:t xml:space="preserve">, para o campo </w:t>
      </w:r>
      <w:r w:rsidR="00FB6061" w:rsidRPr="00FB6061">
        <w:rPr>
          <w:b/>
        </w:rPr>
        <w:t>text</w:t>
      </w:r>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É por isso </w:t>
      </w:r>
      <w:r w:rsidR="00697969">
        <w:t>definido com</w:t>
      </w:r>
      <w:r w:rsidR="00FB6061">
        <w:t xml:space="preserve">o campo </w:t>
      </w:r>
      <w:r w:rsidR="00FB6061" w:rsidRPr="00FB6061">
        <w:rPr>
          <w:i/>
        </w:rPr>
        <w:t>default</w:t>
      </w:r>
      <w:r w:rsidR="00FB6061">
        <w:t xml:space="preserve"> para a pesquisa.</w:t>
      </w:r>
    </w:p>
    <w:p w:rsidR="00C16A07" w:rsidRDefault="00C16A07" w:rsidP="00233A1D">
      <w:pPr>
        <w:pStyle w:val="BodyText"/>
      </w:pPr>
      <w:r>
        <w:t xml:space="preserve">Falando agora do campo </w:t>
      </w:r>
      <w:r w:rsidRPr="00C16A07">
        <w:rPr>
          <w:b/>
        </w:rPr>
        <w:t>text</w:t>
      </w:r>
      <w:r>
        <w:t xml:space="preserve">, é possível observar que o seu tipo é </w:t>
      </w:r>
      <w:r w:rsidR="000603EC">
        <w:rPr>
          <w:b/>
        </w:rPr>
        <w:t>text</w:t>
      </w:r>
      <w:r w:rsidRPr="00C16A07">
        <w:rPr>
          <w:b/>
        </w:rPr>
        <w:t>_general</w:t>
      </w:r>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leGridLight"/>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lastRenderedPageBreak/>
              <w:t>&lt;tokenizer</w:t>
            </w:r>
            <w:r w:rsidRPr="00620443">
              <w:rPr>
                <w:rFonts w:ascii="Courier New" w:eastAsia="Times New Roman" w:hAnsi="Courier New" w:cs="Courier New"/>
                <w:color w:val="000000"/>
                <w:sz w:val="20"/>
                <w:szCs w:val="20"/>
                <w:lang w:eastAsia="pt-PT"/>
              </w:rPr>
              <w:t xml:space="preserve"> </w:t>
            </w:r>
            <w:r w:rsidRPr="00620443">
              <w:rPr>
                <w:rFonts w:ascii="Courier New" w:eastAsia="Times New Roman" w:hAnsi="Courier New" w:cs="Courier New"/>
                <w:color w:val="FF0000"/>
                <w:sz w:val="20"/>
                <w:szCs w:val="20"/>
                <w:lang w:eastAsia="pt-PT"/>
              </w:rPr>
              <w:t>class</w:t>
            </w:r>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solr.StandardTokenizerFactory"</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BodyText"/>
              <w:ind w:firstLine="0"/>
              <w:rPr>
                <w:b/>
              </w:rPr>
            </w:pPr>
            <w:r w:rsidRPr="00995E44">
              <w:t xml:space="preserve">Divide o texto em </w:t>
            </w:r>
            <w:r w:rsidRPr="00995E44">
              <w:rPr>
                <w:i/>
              </w:rPr>
              <w:t>tokens</w:t>
            </w:r>
            <w:r w:rsidRPr="00995E44">
              <w:t xml:space="preserve">, ou seja, em </w:t>
            </w:r>
            <w:r w:rsidR="00BD679D" w:rsidRPr="00995E44">
              <w:t>palavras</w:t>
            </w:r>
            <w:r w:rsidRPr="00995E44">
              <w:t>, tratando os espaços em branco e a pontuação como delimitadores. Esses delimitadores são apagados.</w:t>
            </w:r>
          </w:p>
        </w:tc>
      </w:tr>
      <w:tr w:rsidR="00E56D64" w:rsidRPr="00901488" w:rsidTr="00901488">
        <w:tc>
          <w:tcPr>
            <w:tcW w:w="8493" w:type="dxa"/>
          </w:tcPr>
          <w:p w:rsidR="00620443" w:rsidRPr="00995E44" w:rsidRDefault="00620443" w:rsidP="00233A1D">
            <w:pPr>
              <w:pStyle w:val="BodyText"/>
              <w:ind w:firstLine="0"/>
              <w:rPr>
                <w:b/>
              </w:rPr>
            </w:pPr>
            <w:r w:rsidRPr="00995E44">
              <w:t xml:space="preserve">Exemplo (retirado de </w:t>
            </w:r>
            <w:hyperlink r:id="rId71" w:history="1">
              <w:r w:rsidRPr="00995E44">
                <w:rPr>
                  <w:rStyle w:val="Hyperlink"/>
                  <w:highlight w:val="red"/>
                </w:rPr>
                <w:t>https://cwiki.apache.org/confluence/display/solr/Tokenizers</w:t>
              </w:r>
            </w:hyperlink>
            <w:r w:rsidRPr="00995E44">
              <w:t xml:space="preserve">): </w:t>
            </w:r>
          </w:p>
          <w:p w:rsidR="00E56D64" w:rsidRPr="00995E44" w:rsidRDefault="00620443" w:rsidP="00233A1D">
            <w:pPr>
              <w:pStyle w:val="BodyText"/>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BodyText"/>
              <w:ind w:firstLine="0"/>
              <w:rPr>
                <w:b/>
                <w:lang w:val="en-US"/>
              </w:rPr>
            </w:pPr>
            <w:r w:rsidRPr="00995E44">
              <w:rPr>
                <w:i/>
                <w:lang w:val="en-US"/>
              </w:rPr>
              <w:t>Out</w:t>
            </w:r>
            <w:r w:rsidRPr="00995E44">
              <w:rPr>
                <w:lang w:val="en-US"/>
              </w:rPr>
              <w:t>: "Please", "email", "john.doe", "foo.com", "by", "03", "09", "re", "m37", "xq"</w:t>
            </w:r>
          </w:p>
        </w:tc>
      </w:tr>
      <w:tr w:rsidR="00E56D64" w:rsidRPr="00901488"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olr.StopFilterFactory"</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ignoreCase</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BodyText"/>
              <w:ind w:firstLine="0"/>
              <w:rPr>
                <w:b/>
              </w:rPr>
            </w:pPr>
            <w:r w:rsidRPr="00995E44">
              <w:t xml:space="preserve">Como o próprio nome indica, é o parâmetro responsável pela remoção das </w:t>
            </w:r>
            <w:r w:rsidRPr="00995E44">
              <w:rPr>
                <w:i/>
              </w:rPr>
              <w:t>stopwords</w:t>
            </w:r>
            <w:r w:rsidRPr="00995E44">
              <w:t xml:space="preserve">, as quais estão definidas no ficheiro stopwords.txt (proveniente do </w:t>
            </w:r>
            <w:r w:rsidRPr="00995E44">
              <w:rPr>
                <w:i/>
              </w:rPr>
              <w:t>Solr</w:t>
            </w:r>
            <w:r w:rsidRPr="00995E44">
              <w:t>).</w:t>
            </w:r>
          </w:p>
        </w:tc>
      </w:tr>
      <w:tr w:rsidR="00E56D64" w:rsidRPr="00901488"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olr.SynonymFilterFactory"</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ignoreCase</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BodyText"/>
              <w:ind w:firstLine="0"/>
              <w:rPr>
                <w:b/>
              </w:rPr>
            </w:pPr>
            <w:r w:rsidRPr="00995E44">
              <w:t xml:space="preserve">Encontra </w:t>
            </w:r>
            <w:r w:rsidR="00D47A52" w:rsidRPr="00995E44">
              <w:rPr>
                <w:i/>
              </w:rPr>
              <w:t>tokens</w:t>
            </w:r>
            <w:r w:rsidRPr="00995E44">
              <w:t xml:space="preserve"> e modifica-as com outra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filter</w:t>
            </w:r>
            <w:r w:rsidRPr="00BD679D">
              <w:rPr>
                <w:rFonts w:ascii="Courier New" w:eastAsia="Times New Roman" w:hAnsi="Courier New" w:cs="Courier New"/>
                <w:color w:val="000000"/>
                <w:sz w:val="20"/>
                <w:szCs w:val="20"/>
                <w:lang w:eastAsia="pt-PT"/>
              </w:rPr>
              <w:t xml:space="preserve"> </w:t>
            </w:r>
            <w:r w:rsidRPr="00BD679D">
              <w:rPr>
                <w:rFonts w:ascii="Courier New" w:eastAsia="Times New Roman" w:hAnsi="Courier New" w:cs="Courier New"/>
                <w:color w:val="FF0000"/>
                <w:sz w:val="20"/>
                <w:szCs w:val="20"/>
                <w:lang w:eastAsia="pt-PT"/>
              </w:rPr>
              <w:t>class</w:t>
            </w:r>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solr.LowerCaseFilterFactory"</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BodyText"/>
              <w:keepNext/>
              <w:ind w:firstLine="0"/>
              <w:rPr>
                <w:b/>
              </w:rPr>
            </w:pPr>
            <w:r w:rsidRPr="00995E44">
              <w:t xml:space="preserve">Coloca as letras de cada </w:t>
            </w:r>
            <w:r w:rsidRPr="00995E44">
              <w:rPr>
                <w:i/>
              </w:rPr>
              <w:t>token</w:t>
            </w:r>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filter</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FF0000"/>
                <w:sz w:val="20"/>
                <w:szCs w:val="20"/>
                <w:lang w:eastAsia="pt-PT"/>
              </w:rPr>
              <w:t>class</w:t>
            </w:r>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solr.RemoveDuplicatesTokenFilterFactory"</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BodyText"/>
              <w:keepNext/>
              <w:ind w:firstLine="0"/>
              <w:rPr>
                <w:b/>
              </w:rPr>
            </w:pPr>
            <w:r w:rsidRPr="00995E44">
              <w:t>Remove duplicados para não sobrecarregar o processo de indexação com informação repetida.</w:t>
            </w:r>
          </w:p>
        </w:tc>
      </w:tr>
      <w:tr w:rsidR="00D47A52" w:rsidRPr="00BD679D" w:rsidTr="00901488">
        <w:tc>
          <w:tcPr>
            <w:tcW w:w="8493" w:type="dxa"/>
          </w:tcPr>
          <w:p w:rsidR="00D47A52" w:rsidRDefault="0034149A" w:rsidP="00E56D64">
            <w:pPr>
              <w:pStyle w:val="BodyText"/>
              <w:keepNext/>
              <w:ind w:firstLine="0"/>
            </w:pPr>
            <w:r w:rsidRPr="0034149A">
              <w:rPr>
                <w:highlight w:val="red"/>
              </w:rPr>
              <w:t>stemming</w:t>
            </w:r>
          </w:p>
        </w:tc>
      </w:tr>
    </w:tbl>
    <w:p w:rsidR="00741843" w:rsidRDefault="00741843" w:rsidP="00741843">
      <w:pPr>
        <w:pStyle w:val="Caption"/>
        <w:tabs>
          <w:tab w:val="center" w:pos="4478"/>
          <w:tab w:val="left" w:pos="7515"/>
        </w:tabs>
        <w:jc w:val="left"/>
        <w:rPr>
          <w:i/>
        </w:rPr>
      </w:pPr>
      <w:r w:rsidRPr="00BD679D">
        <w:tab/>
      </w:r>
      <w:bookmarkStart w:id="74" w:name="_Toc452999203"/>
      <w:r w:rsidR="00E56D64">
        <w:t xml:space="preserve">Tabela </w:t>
      </w:r>
      <w:fldSimple w:instr=" SEQ Tabela \* ARABIC ">
        <w:r w:rsidR="00E56D64">
          <w:rPr>
            <w:noProof/>
          </w:rPr>
          <w:t>4</w:t>
        </w:r>
      </w:fldSimple>
      <w:r w:rsidR="00E56D64">
        <w:t xml:space="preserve"> - Parâmetros de indexação do </w:t>
      </w:r>
      <w:r w:rsidR="00E56D64" w:rsidRPr="00E56D64">
        <w:rPr>
          <w:i/>
        </w:rPr>
        <w:t>Solr</w:t>
      </w:r>
      <w:bookmarkEnd w:id="74"/>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ão, para resultar num melhor desempenho desta etapa da indexação pensou-se ainda em paralelizar este processo. Para tal, e com o fim de criar uma aplicação</w:t>
      </w:r>
      <w:r w:rsidR="00066871">
        <w:t xml:space="preserve"> c</w:t>
      </w:r>
      <w:r w:rsidR="009B716E">
        <w:t xml:space="preserve">liente-servidor, recorreu-se ao </w:t>
      </w:r>
      <w:r w:rsidR="00066871">
        <w:t xml:space="preserve">.NET, que consiste numa </w:t>
      </w:r>
      <w:r w:rsidR="00066871" w:rsidRPr="00E22A55">
        <w:rPr>
          <w:i/>
        </w:rPr>
        <w:t>framework</w:t>
      </w:r>
      <w:r w:rsidR="00066871">
        <w:t xml:space="preserve"> em c#. Com isto foi possível utilizar o </w:t>
      </w:r>
      <w:r w:rsidR="00066871" w:rsidRPr="00066871">
        <w:rPr>
          <w:i/>
        </w:rPr>
        <w:t>Solrnet</w:t>
      </w:r>
      <w:r w:rsidR="00066871">
        <w:t xml:space="preserve"> que consiste num cliente do </w:t>
      </w:r>
      <w:r w:rsidR="00066871" w:rsidRPr="00066871">
        <w:rPr>
          <w:i/>
        </w:rPr>
        <w:t>Solr</w:t>
      </w:r>
      <w:r w:rsidR="00066871">
        <w:t xml:space="preserve"> que permite utilizar as funcionalidades do mesmo através de funções em c# (paralelizáveis). Sendo assim, a utilização do ficheiro data-config.xml tornou-se inútil, uma vez que as </w:t>
      </w:r>
      <w:r w:rsidR="00066871" w:rsidRPr="00066871">
        <w:rPr>
          <w:i/>
        </w:rPr>
        <w:t>queries</w:t>
      </w:r>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r w:rsidRPr="00476E5B">
        <w:rPr>
          <w:i/>
        </w:rPr>
        <w:t>Solrnet</w:t>
      </w:r>
      <w:r>
        <w:t xml:space="preserve"> facilitam</w:t>
      </w:r>
      <w:r w:rsidR="00476E5B">
        <w:t xml:space="preserve"> a sua implementação</w:t>
      </w:r>
      <w:r w:rsidR="00E22A55">
        <w:t xml:space="preserve"> tornando possível a gestão de processos paralelos e, assim, melhorando o desempenho da aplicação.</w:t>
      </w:r>
    </w:p>
    <w:p w:rsidR="00072897" w:rsidRDefault="00072897" w:rsidP="00072897">
      <w:pPr>
        <w:pStyle w:val="Heading2"/>
      </w:pPr>
      <w:bookmarkStart w:id="75" w:name="_Toc452999246"/>
      <w:r>
        <w:lastRenderedPageBreak/>
        <w:t>Pesquisa</w:t>
      </w:r>
      <w:bookmarkEnd w:id="75"/>
    </w:p>
    <w:p w:rsidR="00047015" w:rsidRDefault="00072897" w:rsidP="00047015">
      <w:pPr>
        <w:pStyle w:val="BodyText"/>
      </w:pPr>
      <w:r>
        <w:t>sfddf</w:t>
      </w:r>
    </w:p>
    <w:p w:rsidR="00047015" w:rsidRDefault="00047015" w:rsidP="00047015">
      <w:pPr>
        <w:pStyle w:val="Heading2"/>
      </w:pPr>
      <w:bookmarkStart w:id="76" w:name="_Toc452999247"/>
      <w:r>
        <w:t>Interface</w:t>
      </w:r>
      <w:bookmarkEnd w:id="76"/>
    </w:p>
    <w:p w:rsidR="00AA053B" w:rsidRDefault="00AA053B" w:rsidP="00AA053B">
      <w:pPr>
        <w:pStyle w:val="BodyText"/>
      </w:pPr>
      <w:r>
        <w:t>Fdsf.</w:t>
      </w:r>
    </w:p>
    <w:p w:rsidR="00107A20" w:rsidRDefault="00377D9C" w:rsidP="00107A20">
      <w:pPr>
        <w:pStyle w:val="Heading2"/>
      </w:pPr>
      <w:bookmarkStart w:id="77" w:name="_Toc452999248"/>
      <w:r>
        <w:t>Resumo</w:t>
      </w:r>
      <w:bookmarkEnd w:id="77"/>
    </w:p>
    <w:p w:rsidR="00377D9C" w:rsidRDefault="00377D9C" w:rsidP="00377D9C">
      <w:pPr>
        <w:pStyle w:val="Heading3"/>
      </w:pPr>
      <w:bookmarkStart w:id="78" w:name="_Toc452999249"/>
      <w:r>
        <w:t>Problemas</w:t>
      </w:r>
      <w:bookmarkEnd w:id="78"/>
    </w:p>
    <w:p w:rsidR="00377D9C" w:rsidRDefault="00377D9C" w:rsidP="00377D9C">
      <w:pPr>
        <w:pStyle w:val="Heading3"/>
      </w:pPr>
      <w:bookmarkStart w:id="79" w:name="_Toc452999250"/>
      <w:r>
        <w:t>Software</w:t>
      </w:r>
      <w:bookmarkEnd w:id="79"/>
    </w:p>
    <w:p w:rsidR="009173F2" w:rsidRDefault="00377D9C" w:rsidP="00620443">
      <w:pPr>
        <w:pStyle w:val="Heading3"/>
      </w:pPr>
      <w:bookmarkStart w:id="80" w:name="_Toc452999251"/>
      <w:r>
        <w:t>Conclusão</w:t>
      </w:r>
      <w:bookmarkEnd w:id="80"/>
    </w:p>
    <w:p w:rsidR="009173F2" w:rsidRDefault="009173F2">
      <w:pPr>
        <w:suppressAutoHyphens w:val="0"/>
        <w:spacing w:line="240" w:lineRule="auto"/>
        <w:ind w:firstLine="0"/>
        <w:jc w:val="left"/>
      </w:pPr>
      <w:r>
        <w:br w:type="page"/>
      </w:r>
    </w:p>
    <w:p w:rsidR="009173F2" w:rsidRPr="00EF29B2" w:rsidRDefault="009173F2" w:rsidP="009173F2">
      <w:pPr>
        <w:sectPr w:rsidR="009173F2" w:rsidRPr="00EF29B2" w:rsidSect="00314E43">
          <w:headerReference w:type="even" r:id="rId72"/>
          <w:headerReference w:type="default" r:id="rId73"/>
          <w:footerReference w:type="even" r:id="rId74"/>
          <w:footerReference w:type="default" r:id="rId75"/>
          <w:headerReference w:type="first" r:id="rId76"/>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Heading1"/>
      </w:pPr>
      <w:bookmarkStart w:id="81" w:name="_Toc452999252"/>
      <w:r>
        <w:t>Simulação e Resultados</w:t>
      </w:r>
      <w:bookmarkEnd w:id="81"/>
    </w:p>
    <w:p w:rsidR="009173F2" w:rsidRPr="00462A30" w:rsidRDefault="009173F2" w:rsidP="009173F2">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9173F2" w:rsidRPr="00173F88" w:rsidRDefault="009173F2" w:rsidP="009173F2">
      <w:pPr>
        <w:pStyle w:val="Heading2"/>
      </w:pPr>
      <w:bookmarkStart w:id="82" w:name="_Toc452999253"/>
      <w:r>
        <w:t>Cenário</w:t>
      </w:r>
      <w:bookmarkEnd w:id="82"/>
    </w:p>
    <w:p w:rsidR="00DE127A" w:rsidRDefault="009173F2" w:rsidP="009173F2">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9173F2" w:rsidRDefault="009173F2" w:rsidP="009173F2">
      <w:pPr>
        <w:pStyle w:val="Heading2"/>
      </w:pPr>
      <w:bookmarkStart w:id="83" w:name="_Toc452999254"/>
      <w:r>
        <w:t>Resultados Experimentais</w:t>
      </w:r>
      <w:bookmarkEnd w:id="83"/>
    </w:p>
    <w:p w:rsidR="009173F2" w:rsidRPr="009173F2" w:rsidRDefault="009173F2" w:rsidP="009173F2">
      <w:pPr>
        <w:pStyle w:val="BodyText"/>
        <w:sectPr w:rsidR="009173F2" w:rsidRPr="009173F2" w:rsidSect="00314E43">
          <w:headerReference w:type="even" r:id="rId77"/>
          <w:headerReference w:type="default" r:id="rId78"/>
          <w:footerReference w:type="even" r:id="rId79"/>
          <w:footerReference w:type="default" r:id="rId80"/>
          <w:headerReference w:type="first" r:id="rId81"/>
          <w:type w:val="oddPage"/>
          <w:pgSz w:w="11905" w:h="16837"/>
          <w:pgMar w:top="1701" w:right="1701" w:bottom="1701" w:left="1701" w:header="1134" w:footer="1134" w:gutter="0"/>
          <w:cols w:space="720"/>
          <w:formProt w:val="0"/>
          <w:titlePg/>
          <w:docGrid w:linePitch="299"/>
        </w:sectPr>
      </w:pPr>
      <w:r>
        <w:t>fdg</w:t>
      </w:r>
    </w:p>
    <w:p w:rsidR="005856BA" w:rsidRPr="00EF29B2" w:rsidRDefault="005856BA" w:rsidP="006D1239">
      <w:pPr>
        <w:sectPr w:rsidR="005856BA" w:rsidRPr="00EF29B2" w:rsidSect="00314E43">
          <w:headerReference w:type="even" r:id="rId82"/>
          <w:headerReference w:type="default" r:id="rId83"/>
          <w:footerReference w:type="even" r:id="rId84"/>
          <w:footerReference w:type="default" r:id="rId85"/>
          <w:headerReference w:type="first" r:id="rId86"/>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84" w:name="Ref_cap3"/>
      <w:bookmarkStart w:id="85" w:name="Ref_cap5"/>
      <w:bookmarkEnd w:id="84"/>
      <w:bookmarkEnd w:id="85"/>
      <w:r>
        <w:t>C</w:t>
      </w:r>
      <w:r w:rsidR="00DE127A">
        <w:t>apítulo 6</w:t>
      </w:r>
    </w:p>
    <w:p w:rsidR="004B7590" w:rsidRPr="00173F88" w:rsidRDefault="004B7590" w:rsidP="004A787D">
      <w:pPr>
        <w:pStyle w:val="Heading1"/>
      </w:pPr>
      <w:bookmarkStart w:id="86" w:name="_Toc441331329"/>
      <w:bookmarkStart w:id="87" w:name="_Toc452999255"/>
      <w:r w:rsidRPr="00173F88">
        <w:t>Conclusões e Trabalho Futuro</w:t>
      </w:r>
      <w:bookmarkEnd w:id="86"/>
      <w:bookmarkEnd w:id="87"/>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88" w:name="_Toc441331330"/>
      <w:bookmarkStart w:id="89" w:name="_Toc452999256"/>
      <w:r w:rsidRPr="00173F88">
        <w:t xml:space="preserve">Satisfação dos </w:t>
      </w:r>
      <w:bookmarkEnd w:id="88"/>
      <w:r w:rsidR="00DF44B1" w:rsidRPr="00173F88">
        <w:t>Objetivos</w:t>
      </w:r>
      <w:bookmarkEnd w:id="89"/>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90" w:name="_Toc441331331"/>
      <w:bookmarkStart w:id="91" w:name="_Toc452999257"/>
      <w:r w:rsidRPr="00173F88">
        <w:lastRenderedPageBreak/>
        <w:t>Trabalho Futuro</w:t>
      </w:r>
      <w:bookmarkEnd w:id="90"/>
      <w:bookmarkEnd w:id="91"/>
    </w:p>
    <w:p w:rsidR="00EF54CD" w:rsidRDefault="00700E93" w:rsidP="00EF54CD">
      <w:pPr>
        <w:pStyle w:val="BodyText"/>
      </w:pPr>
      <w:r>
        <w:rPr>
          <w:noProof/>
          <w:lang w:eastAsia="pt-PT"/>
        </w:rPr>
        <mc:AlternateContent>
          <mc:Choice Requires="wpg">
            <w:drawing>
              <wp:anchor distT="0" distB="0" distL="114300" distR="114300" simplePos="0" relativeHeight="251677696"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DB4506" w:rsidRPr="00535495" w:rsidRDefault="00DB4506" w:rsidP="00700E93">
                              <w:pPr>
                                <w:pStyle w:val="Caption"/>
                                <w:jc w:val="center"/>
                                <w:rPr>
                                  <w:noProof/>
                                </w:rPr>
                              </w:pPr>
                              <w:bookmarkStart w:id="92" w:name="_Toc452999199"/>
                              <w:r>
                                <w:t xml:space="preserve">Figura </w:t>
                              </w:r>
                              <w:fldSimple w:instr=" SEQ Figura \* ARABIC ">
                                <w:r>
                                  <w:rPr>
                                    <w:noProof/>
                                  </w:rPr>
                                  <w:t>12</w:t>
                                </w:r>
                              </w:fldSimple>
                              <w:r>
                                <w:t xml:space="preserve"> - Planeamento</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58" style="position:absolute;left:0;text-align:left;margin-left:-8.55pt;margin-top:65.3pt;width:433pt;height:287pt;z-index:251677696"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KNSwzgMAAN4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vEh960qngESo6DKMB6sZncCrn+k1m2ogbcJlPDe&#10;us/wKRvVZ4EapYDUyvxzSo/2UGLYDUgPb10W2L87ikOueZBQfHDpJsFMwnYSZNfmCnoo9tF4EQ4Y&#10;10xiaVT7Fbixxltgi0oGd2WBm8TcDS8uPOOMr9feaJiVj/JJw4Qd5gbC/GX/lRo9shz58klN9KLp&#10;G7IPtr539Rr67U74TkBgBxSB87gAqnvJP6K+/ccHH1/p12tv9fJvyf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Iko1LDOAwAA3g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59"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88" o:title=""/>
                  <v:path arrowok="t"/>
                </v:shape>
                <v:shape id="Caixa de texto 22" o:spid="_x0000_s1060"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DB4506" w:rsidRPr="00535495" w:rsidRDefault="00DB4506" w:rsidP="00700E93">
                        <w:pPr>
                          <w:pStyle w:val="Caption"/>
                          <w:jc w:val="center"/>
                          <w:rPr>
                            <w:noProof/>
                          </w:rPr>
                        </w:pPr>
                        <w:bookmarkStart w:id="93" w:name="_Toc452999199"/>
                        <w:r>
                          <w:t xml:space="preserve">Figura </w:t>
                        </w:r>
                        <w:fldSimple w:instr=" SEQ Figura \* ARABIC ">
                          <w:r>
                            <w:rPr>
                              <w:noProof/>
                            </w:rPr>
                            <w:t>12</w:t>
                          </w:r>
                        </w:fldSimple>
                        <w:r>
                          <w:t xml:space="preserve"> - Planeamento</w:t>
                        </w:r>
                        <w:bookmarkEnd w:id="93"/>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r w:rsidRPr="0026599B">
        <w:rPr>
          <w:i/>
        </w:rPr>
        <w:t>software</w:t>
      </w:r>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89"/>
          <w:headerReference w:type="default" r:id="rId90"/>
          <w:footerReference w:type="even" r:id="rId91"/>
          <w:footerReference w:type="default" r:id="rId92"/>
          <w:headerReference w:type="first" r:id="rId93"/>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490C3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94" w:name="_Toc441331332"/>
      <w:bookmarkStart w:id="95" w:name="_Toc452999258"/>
      <w:r w:rsidRPr="00173F88">
        <w:t>Referências</w:t>
      </w:r>
      <w:bookmarkEnd w:id="94"/>
      <w:bookmarkEnd w:id="95"/>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94"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95"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96"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97"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98"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99" w:history="1">
        <w:r w:rsidRPr="002D4C14">
          <w:rPr>
            <w:rStyle w:val="Hyperlink"/>
          </w:rPr>
          <w:t>http://www.cdc.gov/nchs/icd/icd9cm.htm</w:t>
        </w:r>
      </w:hyperlink>
    </w:p>
    <w:p w:rsidR="00AF48C7" w:rsidRDefault="00B23002" w:rsidP="00AF48C7">
      <w:pPr>
        <w:pStyle w:val="Heading1Before"/>
      </w:pPr>
      <w:r w:rsidRPr="00173F88">
        <w:fldChar w:fldCharType="end"/>
      </w:r>
      <w:r w:rsidR="00AF48C7" w:rsidRPr="00AF48C7">
        <w:t xml:space="preserve"> </w:t>
      </w:r>
      <w:r w:rsidR="00AF48C7">
        <w:t>Anexos</w:t>
      </w:r>
    </w:p>
    <w:p w:rsidR="00AF48C7" w:rsidRDefault="00AF48C7" w:rsidP="00AF48C7">
      <w:pPr>
        <w:pStyle w:val="Heading1"/>
      </w:pPr>
      <w:bookmarkStart w:id="96" w:name="_Toc452999259"/>
      <w:r>
        <w:t>Anexo A</w:t>
      </w:r>
      <w:bookmarkEnd w:id="96"/>
    </w:p>
    <w:p w:rsidR="00B23002" w:rsidRPr="00173F88" w:rsidRDefault="00AF48C7" w:rsidP="00AF48C7">
      <w:pPr>
        <w:pStyle w:val="BodyText"/>
      </w:pPr>
      <w:r>
        <w:t>Depois das conclusões e antes das referências bibliográficas, apresenta-se neste anexo numerado o texto usado para preencher a dissertação</w:t>
      </w: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2BCD" w:rsidRDefault="009B2BCD" w:rsidP="00321FA1">
      <w:r>
        <w:separator/>
      </w:r>
    </w:p>
  </w:endnote>
  <w:endnote w:type="continuationSeparator" w:id="0">
    <w:p w:rsidR="009B2BCD" w:rsidRDefault="009B2BCD"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DB4506" w:rsidRDefault="00DB4506">
        <w:pPr>
          <w:pStyle w:val="Footer"/>
          <w:jc w:val="center"/>
        </w:pPr>
        <w:r>
          <w:fldChar w:fldCharType="begin"/>
        </w:r>
        <w:r>
          <w:instrText>PAGE   \* MERGEFORMAT</w:instrText>
        </w:r>
        <w:r>
          <w:fldChar w:fldCharType="separate"/>
        </w:r>
        <w:r w:rsidR="00FC476E">
          <w:rPr>
            <w:noProof/>
          </w:rPr>
          <w:t>3</w:t>
        </w:r>
        <w:r>
          <w:fldChar w:fldCharType="end"/>
        </w:r>
      </w:p>
    </w:sdtContent>
  </w:sdt>
  <w:p w:rsidR="00DB4506" w:rsidRDefault="00DB450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sidR="00FC476E">
      <w:rPr>
        <w:noProof/>
      </w:rPr>
      <w:t>28</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sidR="00FC476E">
      <w:rPr>
        <w:noProof/>
      </w:rPr>
      <w:t>35</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Pr>
        <w:noProof/>
      </w:rPr>
      <w:t>32</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sidR="00FC476E">
      <w:rPr>
        <w:noProof/>
      </w:rPr>
      <w:t>4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inicialdireito"/>
    </w:pPr>
    <w:r>
      <w:fldChar w:fldCharType="begin"/>
    </w:r>
    <w:r>
      <w:instrText xml:space="preserve"> PAGE </w:instrText>
    </w:r>
    <w:r>
      <w:fldChar w:fldCharType="separate"/>
    </w:r>
    <w:r w:rsidR="00FC476E">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inicialdireito"/>
    </w:pPr>
    <w:r>
      <w:fldChar w:fldCharType="begin"/>
    </w:r>
    <w:r>
      <w:instrText xml:space="preserve"> PAGE </w:instrText>
    </w:r>
    <w:r>
      <w:fldChar w:fldCharType="separate"/>
    </w:r>
    <w:r w:rsidR="00FC476E">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sidR="00FC476E">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Rodapdireita"/>
    </w:pPr>
    <w:r>
      <w:tab/>
    </w:r>
    <w:r>
      <w:fldChar w:fldCharType="begin"/>
    </w:r>
    <w:r>
      <w:instrText xml:space="preserve"> PAGE </w:instrText>
    </w:r>
    <w:r>
      <w:fldChar w:fldCharType="separate"/>
    </w:r>
    <w:r w:rsidR="00FC476E">
      <w:rPr>
        <w:noProof/>
      </w:rPr>
      <w:t>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2BCD" w:rsidRDefault="009B2BCD" w:rsidP="00321FA1">
      <w:r>
        <w:separator/>
      </w:r>
    </w:p>
  </w:footnote>
  <w:footnote w:type="continuationSeparator" w:id="0">
    <w:p w:rsidR="009B2BCD" w:rsidRDefault="009B2BCD"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6B16B7">
    <w:pPr>
      <w:pStyle w:val="Header"/>
      <w:jc w:val="center"/>
    </w:pPr>
  </w:p>
  <w:p w:rsidR="00DB4506" w:rsidRDefault="00DB4506"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6B16B7">
    <w:pPr>
      <w:pStyle w:val="Header"/>
      <w:jc w:val="center"/>
    </w:pPr>
  </w:p>
  <w:p w:rsidR="00DB4506" w:rsidRDefault="00DB4506"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6B16B7">
    <w:pPr>
      <w:pStyle w:val="Header"/>
      <w:jc w:val="center"/>
    </w:pPr>
  </w:p>
  <w:p w:rsidR="00DB4506" w:rsidRDefault="00DB4506"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6B16B7">
    <w:pPr>
      <w:pStyle w:val="Header"/>
      <w:jc w:val="center"/>
    </w:pPr>
  </w:p>
  <w:p w:rsidR="00DB4506" w:rsidRDefault="00DB4506" w:rsidP="00321F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6B16B7">
    <w:pPr>
      <w:pStyle w:val="Header"/>
      <w:jc w:val="center"/>
    </w:pPr>
  </w:p>
  <w:p w:rsidR="00DB4506" w:rsidRDefault="00DB4506" w:rsidP="00321F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F15FE6">
    <w:pPr>
      <w:pStyle w:val="Header"/>
      <w:jc w:val="center"/>
    </w:pPr>
  </w:p>
  <w:p w:rsidR="00DB4506" w:rsidRDefault="00DB4506" w:rsidP="00321FA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506" w:rsidRDefault="00DB4506"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8"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2"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4"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3"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4"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2"/>
  </w:num>
  <w:num w:numId="2">
    <w:abstractNumId w:val="22"/>
  </w:num>
  <w:num w:numId="3">
    <w:abstractNumId w:val="22"/>
  </w:num>
  <w:num w:numId="4">
    <w:abstractNumId w:val="22"/>
  </w:num>
  <w:num w:numId="5">
    <w:abstractNumId w:val="22"/>
  </w:num>
  <w:num w:numId="6">
    <w:abstractNumId w:val="22"/>
  </w:num>
  <w:num w:numId="7">
    <w:abstractNumId w:val="22"/>
  </w:num>
  <w:num w:numId="8">
    <w:abstractNumId w:val="22"/>
  </w:num>
  <w:num w:numId="9">
    <w:abstractNumId w:val="22"/>
  </w:num>
  <w:num w:numId="10">
    <w:abstractNumId w:val="0"/>
  </w:num>
  <w:num w:numId="11">
    <w:abstractNumId w:val="1"/>
  </w:num>
  <w:num w:numId="12">
    <w:abstractNumId w:val="18"/>
  </w:num>
  <w:num w:numId="13">
    <w:abstractNumId w:val="20"/>
  </w:num>
  <w:num w:numId="14">
    <w:abstractNumId w:val="15"/>
  </w:num>
  <w:num w:numId="15">
    <w:abstractNumId w:val="12"/>
  </w:num>
  <w:num w:numId="16">
    <w:abstractNumId w:val="12"/>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2"/>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2"/>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2"/>
  </w:num>
  <w:num w:numId="20">
    <w:abstractNumId w:val="12"/>
  </w:num>
  <w:num w:numId="21">
    <w:abstractNumId w:val="12"/>
  </w:num>
  <w:num w:numId="22">
    <w:abstractNumId w:val="12"/>
  </w:num>
  <w:num w:numId="23">
    <w:abstractNumId w:val="9"/>
  </w:num>
  <w:num w:numId="24">
    <w:abstractNumId w:val="7"/>
  </w:num>
  <w:num w:numId="25">
    <w:abstractNumId w:val="7"/>
  </w:num>
  <w:num w:numId="26">
    <w:abstractNumId w:val="10"/>
  </w:num>
  <w:num w:numId="27">
    <w:abstractNumId w:val="17"/>
  </w:num>
  <w:num w:numId="28">
    <w:abstractNumId w:val="11"/>
  </w:num>
  <w:num w:numId="29">
    <w:abstractNumId w:val="19"/>
  </w:num>
  <w:num w:numId="30">
    <w:abstractNumId w:val="24"/>
  </w:num>
  <w:num w:numId="31">
    <w:abstractNumId w:val="3"/>
  </w:num>
  <w:num w:numId="32">
    <w:abstractNumId w:val="13"/>
  </w:num>
  <w:num w:numId="33">
    <w:abstractNumId w:val="2"/>
  </w:num>
  <w:num w:numId="34">
    <w:abstractNumId w:val="16"/>
  </w:num>
  <w:num w:numId="35">
    <w:abstractNumId w:val="8"/>
  </w:num>
  <w:num w:numId="36">
    <w:abstractNumId w:val="5"/>
  </w:num>
  <w:num w:numId="37">
    <w:abstractNumId w:val="6"/>
  </w:num>
  <w:num w:numId="38">
    <w:abstractNumId w:val="23"/>
  </w:num>
  <w:num w:numId="39">
    <w:abstractNumId w:val="14"/>
  </w:num>
  <w:num w:numId="40">
    <w:abstractNumId w:val="21"/>
  </w:num>
  <w:num w:numId="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1777"/>
    <w:rsid w:val="00001FD9"/>
    <w:rsid w:val="0000345A"/>
    <w:rsid w:val="000059CD"/>
    <w:rsid w:val="00005E89"/>
    <w:rsid w:val="0000660B"/>
    <w:rsid w:val="00006EF2"/>
    <w:rsid w:val="00012FAC"/>
    <w:rsid w:val="0001490D"/>
    <w:rsid w:val="00015CF8"/>
    <w:rsid w:val="00015D8D"/>
    <w:rsid w:val="00016F16"/>
    <w:rsid w:val="00017B13"/>
    <w:rsid w:val="00020006"/>
    <w:rsid w:val="00020814"/>
    <w:rsid w:val="000225CA"/>
    <w:rsid w:val="000261AB"/>
    <w:rsid w:val="00031E93"/>
    <w:rsid w:val="00033D9B"/>
    <w:rsid w:val="000347D8"/>
    <w:rsid w:val="00035193"/>
    <w:rsid w:val="0003549B"/>
    <w:rsid w:val="00035887"/>
    <w:rsid w:val="00035A54"/>
    <w:rsid w:val="000377A7"/>
    <w:rsid w:val="0004159B"/>
    <w:rsid w:val="0004178E"/>
    <w:rsid w:val="000418A9"/>
    <w:rsid w:val="000418FE"/>
    <w:rsid w:val="0004347A"/>
    <w:rsid w:val="000438EC"/>
    <w:rsid w:val="00043BC5"/>
    <w:rsid w:val="00043CE2"/>
    <w:rsid w:val="0004594D"/>
    <w:rsid w:val="00045962"/>
    <w:rsid w:val="000467A8"/>
    <w:rsid w:val="00046DEF"/>
    <w:rsid w:val="00046DF8"/>
    <w:rsid w:val="00047015"/>
    <w:rsid w:val="00053080"/>
    <w:rsid w:val="000532F7"/>
    <w:rsid w:val="00053C30"/>
    <w:rsid w:val="00054544"/>
    <w:rsid w:val="000553E0"/>
    <w:rsid w:val="00055E36"/>
    <w:rsid w:val="0005733F"/>
    <w:rsid w:val="000603EC"/>
    <w:rsid w:val="000655A3"/>
    <w:rsid w:val="00065B2F"/>
    <w:rsid w:val="00065DEF"/>
    <w:rsid w:val="0006619C"/>
    <w:rsid w:val="00066871"/>
    <w:rsid w:val="0006756A"/>
    <w:rsid w:val="00067693"/>
    <w:rsid w:val="00072897"/>
    <w:rsid w:val="000767F2"/>
    <w:rsid w:val="000773F2"/>
    <w:rsid w:val="00077540"/>
    <w:rsid w:val="00080849"/>
    <w:rsid w:val="00082791"/>
    <w:rsid w:val="00083C5B"/>
    <w:rsid w:val="000857F2"/>
    <w:rsid w:val="00085E5F"/>
    <w:rsid w:val="00086027"/>
    <w:rsid w:val="00086343"/>
    <w:rsid w:val="00086478"/>
    <w:rsid w:val="000868F0"/>
    <w:rsid w:val="00090475"/>
    <w:rsid w:val="00095C7F"/>
    <w:rsid w:val="00095C88"/>
    <w:rsid w:val="00097018"/>
    <w:rsid w:val="00097182"/>
    <w:rsid w:val="000A139B"/>
    <w:rsid w:val="000A5010"/>
    <w:rsid w:val="000A5885"/>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5A71"/>
    <w:rsid w:val="000D60CF"/>
    <w:rsid w:val="000E11E8"/>
    <w:rsid w:val="000E2538"/>
    <w:rsid w:val="000E402B"/>
    <w:rsid w:val="000E5024"/>
    <w:rsid w:val="000E5C2C"/>
    <w:rsid w:val="000F0B86"/>
    <w:rsid w:val="000F4CA0"/>
    <w:rsid w:val="000F5731"/>
    <w:rsid w:val="000F62D1"/>
    <w:rsid w:val="000F6D09"/>
    <w:rsid w:val="000F7497"/>
    <w:rsid w:val="00101F57"/>
    <w:rsid w:val="00102795"/>
    <w:rsid w:val="00103CA6"/>
    <w:rsid w:val="00106479"/>
    <w:rsid w:val="00107720"/>
    <w:rsid w:val="00107A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40BE4"/>
    <w:rsid w:val="0014160D"/>
    <w:rsid w:val="00141878"/>
    <w:rsid w:val="00141C5A"/>
    <w:rsid w:val="00145673"/>
    <w:rsid w:val="0014794F"/>
    <w:rsid w:val="00151B00"/>
    <w:rsid w:val="00152362"/>
    <w:rsid w:val="00154AD0"/>
    <w:rsid w:val="00154C37"/>
    <w:rsid w:val="00154FC1"/>
    <w:rsid w:val="00156CF0"/>
    <w:rsid w:val="001634A7"/>
    <w:rsid w:val="00163B37"/>
    <w:rsid w:val="0016631D"/>
    <w:rsid w:val="00171049"/>
    <w:rsid w:val="00171C10"/>
    <w:rsid w:val="00173B1C"/>
    <w:rsid w:val="00173F88"/>
    <w:rsid w:val="001742DE"/>
    <w:rsid w:val="001808A1"/>
    <w:rsid w:val="001813DA"/>
    <w:rsid w:val="0018194D"/>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B3E"/>
    <w:rsid w:val="001C5361"/>
    <w:rsid w:val="001C6F69"/>
    <w:rsid w:val="001C70CC"/>
    <w:rsid w:val="001C7D42"/>
    <w:rsid w:val="001D11B7"/>
    <w:rsid w:val="001D1893"/>
    <w:rsid w:val="001D3EF0"/>
    <w:rsid w:val="001D546C"/>
    <w:rsid w:val="001D7B30"/>
    <w:rsid w:val="001D7CC5"/>
    <w:rsid w:val="001E2382"/>
    <w:rsid w:val="001E48E0"/>
    <w:rsid w:val="001E78C2"/>
    <w:rsid w:val="001F00E6"/>
    <w:rsid w:val="001F0567"/>
    <w:rsid w:val="001F0E54"/>
    <w:rsid w:val="001F1902"/>
    <w:rsid w:val="001F1B1F"/>
    <w:rsid w:val="001F1C15"/>
    <w:rsid w:val="001F6F26"/>
    <w:rsid w:val="00200539"/>
    <w:rsid w:val="0020115F"/>
    <w:rsid w:val="002026CB"/>
    <w:rsid w:val="00202806"/>
    <w:rsid w:val="00204FE0"/>
    <w:rsid w:val="00205DD7"/>
    <w:rsid w:val="0020688B"/>
    <w:rsid w:val="002076A9"/>
    <w:rsid w:val="002100A3"/>
    <w:rsid w:val="00210576"/>
    <w:rsid w:val="00213817"/>
    <w:rsid w:val="00213842"/>
    <w:rsid w:val="00216C6D"/>
    <w:rsid w:val="002200B4"/>
    <w:rsid w:val="002202AD"/>
    <w:rsid w:val="00221CDA"/>
    <w:rsid w:val="0022432A"/>
    <w:rsid w:val="002249C7"/>
    <w:rsid w:val="00230EE8"/>
    <w:rsid w:val="00231C1F"/>
    <w:rsid w:val="00233A1D"/>
    <w:rsid w:val="002358F1"/>
    <w:rsid w:val="00243077"/>
    <w:rsid w:val="00243CFF"/>
    <w:rsid w:val="00244D5A"/>
    <w:rsid w:val="00246AD8"/>
    <w:rsid w:val="00247007"/>
    <w:rsid w:val="00252807"/>
    <w:rsid w:val="00253B6C"/>
    <w:rsid w:val="00254151"/>
    <w:rsid w:val="0025539B"/>
    <w:rsid w:val="002565EB"/>
    <w:rsid w:val="00256E10"/>
    <w:rsid w:val="00260B24"/>
    <w:rsid w:val="00260D33"/>
    <w:rsid w:val="002621FC"/>
    <w:rsid w:val="002632C4"/>
    <w:rsid w:val="00264ABD"/>
    <w:rsid w:val="0026599B"/>
    <w:rsid w:val="0026601E"/>
    <w:rsid w:val="00266750"/>
    <w:rsid w:val="00267C56"/>
    <w:rsid w:val="002700D8"/>
    <w:rsid w:val="002709CA"/>
    <w:rsid w:val="002719ED"/>
    <w:rsid w:val="002759F2"/>
    <w:rsid w:val="002760BF"/>
    <w:rsid w:val="00276207"/>
    <w:rsid w:val="002767E7"/>
    <w:rsid w:val="00277DC5"/>
    <w:rsid w:val="0028059E"/>
    <w:rsid w:val="002845C7"/>
    <w:rsid w:val="0028603A"/>
    <w:rsid w:val="00286D31"/>
    <w:rsid w:val="00290D6C"/>
    <w:rsid w:val="00291DC8"/>
    <w:rsid w:val="00293564"/>
    <w:rsid w:val="002943AC"/>
    <w:rsid w:val="002A181D"/>
    <w:rsid w:val="002A32C4"/>
    <w:rsid w:val="002A5940"/>
    <w:rsid w:val="002A5C08"/>
    <w:rsid w:val="002A7A5D"/>
    <w:rsid w:val="002B10F3"/>
    <w:rsid w:val="002B11AC"/>
    <w:rsid w:val="002B48B9"/>
    <w:rsid w:val="002B632A"/>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A5A"/>
    <w:rsid w:val="002E76A8"/>
    <w:rsid w:val="002F1EBB"/>
    <w:rsid w:val="002F398A"/>
    <w:rsid w:val="002F5016"/>
    <w:rsid w:val="002F6422"/>
    <w:rsid w:val="00301090"/>
    <w:rsid w:val="003011F6"/>
    <w:rsid w:val="00306BE9"/>
    <w:rsid w:val="00307589"/>
    <w:rsid w:val="00310604"/>
    <w:rsid w:val="003112A0"/>
    <w:rsid w:val="00311904"/>
    <w:rsid w:val="00313976"/>
    <w:rsid w:val="00314E43"/>
    <w:rsid w:val="00315FD2"/>
    <w:rsid w:val="003163CA"/>
    <w:rsid w:val="0032122B"/>
    <w:rsid w:val="00321936"/>
    <w:rsid w:val="00321FA1"/>
    <w:rsid w:val="003224A0"/>
    <w:rsid w:val="00323472"/>
    <w:rsid w:val="003237CD"/>
    <w:rsid w:val="00324D08"/>
    <w:rsid w:val="00327C46"/>
    <w:rsid w:val="00331515"/>
    <w:rsid w:val="00331F2E"/>
    <w:rsid w:val="00332F70"/>
    <w:rsid w:val="00333DE6"/>
    <w:rsid w:val="00336E5B"/>
    <w:rsid w:val="0034149A"/>
    <w:rsid w:val="00342FF7"/>
    <w:rsid w:val="00343901"/>
    <w:rsid w:val="0034591E"/>
    <w:rsid w:val="00345C28"/>
    <w:rsid w:val="00347D93"/>
    <w:rsid w:val="00352D25"/>
    <w:rsid w:val="00353AD1"/>
    <w:rsid w:val="003548EA"/>
    <w:rsid w:val="003615B7"/>
    <w:rsid w:val="003617E1"/>
    <w:rsid w:val="00363A90"/>
    <w:rsid w:val="003644B7"/>
    <w:rsid w:val="003714E4"/>
    <w:rsid w:val="003773C1"/>
    <w:rsid w:val="00377D9C"/>
    <w:rsid w:val="00377EFC"/>
    <w:rsid w:val="00382E3B"/>
    <w:rsid w:val="00385E01"/>
    <w:rsid w:val="00390248"/>
    <w:rsid w:val="0039385F"/>
    <w:rsid w:val="00393B1C"/>
    <w:rsid w:val="0039429C"/>
    <w:rsid w:val="00394740"/>
    <w:rsid w:val="0039549C"/>
    <w:rsid w:val="003958EF"/>
    <w:rsid w:val="003A0856"/>
    <w:rsid w:val="003A112B"/>
    <w:rsid w:val="003A1DCC"/>
    <w:rsid w:val="003A1EA7"/>
    <w:rsid w:val="003A221C"/>
    <w:rsid w:val="003A2249"/>
    <w:rsid w:val="003A3743"/>
    <w:rsid w:val="003A3F38"/>
    <w:rsid w:val="003A487A"/>
    <w:rsid w:val="003A49FE"/>
    <w:rsid w:val="003A58CB"/>
    <w:rsid w:val="003A6C84"/>
    <w:rsid w:val="003A76D8"/>
    <w:rsid w:val="003B0E98"/>
    <w:rsid w:val="003B4592"/>
    <w:rsid w:val="003B5840"/>
    <w:rsid w:val="003B618B"/>
    <w:rsid w:val="003B6D33"/>
    <w:rsid w:val="003C0E97"/>
    <w:rsid w:val="003C40D7"/>
    <w:rsid w:val="003C7CE4"/>
    <w:rsid w:val="003D0F9C"/>
    <w:rsid w:val="003D1167"/>
    <w:rsid w:val="003D19DA"/>
    <w:rsid w:val="003D5169"/>
    <w:rsid w:val="003E2FD9"/>
    <w:rsid w:val="003E3EE4"/>
    <w:rsid w:val="003E40EE"/>
    <w:rsid w:val="003E48FE"/>
    <w:rsid w:val="003E5B41"/>
    <w:rsid w:val="003E6469"/>
    <w:rsid w:val="003E6E4F"/>
    <w:rsid w:val="003F2479"/>
    <w:rsid w:val="003F569B"/>
    <w:rsid w:val="003F5B38"/>
    <w:rsid w:val="003F617E"/>
    <w:rsid w:val="003F6225"/>
    <w:rsid w:val="00400628"/>
    <w:rsid w:val="00405966"/>
    <w:rsid w:val="00406F1D"/>
    <w:rsid w:val="00411D35"/>
    <w:rsid w:val="004146DE"/>
    <w:rsid w:val="00422308"/>
    <w:rsid w:val="00422C40"/>
    <w:rsid w:val="00424510"/>
    <w:rsid w:val="00425F4C"/>
    <w:rsid w:val="00426462"/>
    <w:rsid w:val="004307FA"/>
    <w:rsid w:val="00431C99"/>
    <w:rsid w:val="0043214C"/>
    <w:rsid w:val="004336C3"/>
    <w:rsid w:val="00434462"/>
    <w:rsid w:val="00434D3F"/>
    <w:rsid w:val="00435FAA"/>
    <w:rsid w:val="00437420"/>
    <w:rsid w:val="00442DE1"/>
    <w:rsid w:val="004437EE"/>
    <w:rsid w:val="004461A2"/>
    <w:rsid w:val="00451125"/>
    <w:rsid w:val="0045384C"/>
    <w:rsid w:val="004546D1"/>
    <w:rsid w:val="0045549B"/>
    <w:rsid w:val="00461A46"/>
    <w:rsid w:val="004628E1"/>
    <w:rsid w:val="00462A30"/>
    <w:rsid w:val="00462F2B"/>
    <w:rsid w:val="004643EB"/>
    <w:rsid w:val="0046454F"/>
    <w:rsid w:val="004675E9"/>
    <w:rsid w:val="0047351F"/>
    <w:rsid w:val="00476E5B"/>
    <w:rsid w:val="004807D0"/>
    <w:rsid w:val="004845A4"/>
    <w:rsid w:val="004901C2"/>
    <w:rsid w:val="00490341"/>
    <w:rsid w:val="00490C34"/>
    <w:rsid w:val="00491BB0"/>
    <w:rsid w:val="00493593"/>
    <w:rsid w:val="004A2E39"/>
    <w:rsid w:val="004A349E"/>
    <w:rsid w:val="004A5005"/>
    <w:rsid w:val="004A787D"/>
    <w:rsid w:val="004B2193"/>
    <w:rsid w:val="004B5876"/>
    <w:rsid w:val="004B5DF4"/>
    <w:rsid w:val="004B7513"/>
    <w:rsid w:val="004B7590"/>
    <w:rsid w:val="004B7D38"/>
    <w:rsid w:val="004C0822"/>
    <w:rsid w:val="004C2C04"/>
    <w:rsid w:val="004C508A"/>
    <w:rsid w:val="004C5099"/>
    <w:rsid w:val="004C59E9"/>
    <w:rsid w:val="004C605D"/>
    <w:rsid w:val="004C6327"/>
    <w:rsid w:val="004C75CC"/>
    <w:rsid w:val="004C7A03"/>
    <w:rsid w:val="004C7DA7"/>
    <w:rsid w:val="004D062E"/>
    <w:rsid w:val="004D11B6"/>
    <w:rsid w:val="004D3129"/>
    <w:rsid w:val="004D4331"/>
    <w:rsid w:val="004E18F3"/>
    <w:rsid w:val="004E42A2"/>
    <w:rsid w:val="004E46D9"/>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13030"/>
    <w:rsid w:val="00513171"/>
    <w:rsid w:val="005138EF"/>
    <w:rsid w:val="00515899"/>
    <w:rsid w:val="00516F3E"/>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2311"/>
    <w:rsid w:val="00546040"/>
    <w:rsid w:val="005467AC"/>
    <w:rsid w:val="00546959"/>
    <w:rsid w:val="00547102"/>
    <w:rsid w:val="005521BB"/>
    <w:rsid w:val="005539CD"/>
    <w:rsid w:val="00553EE3"/>
    <w:rsid w:val="005605E9"/>
    <w:rsid w:val="00563C72"/>
    <w:rsid w:val="005651CA"/>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86C49"/>
    <w:rsid w:val="00587CD8"/>
    <w:rsid w:val="00590488"/>
    <w:rsid w:val="00591201"/>
    <w:rsid w:val="005918F8"/>
    <w:rsid w:val="005963EE"/>
    <w:rsid w:val="005A16A6"/>
    <w:rsid w:val="005A4690"/>
    <w:rsid w:val="005A6185"/>
    <w:rsid w:val="005A6D48"/>
    <w:rsid w:val="005A7055"/>
    <w:rsid w:val="005A725C"/>
    <w:rsid w:val="005B0CCA"/>
    <w:rsid w:val="005B2202"/>
    <w:rsid w:val="005B354D"/>
    <w:rsid w:val="005B3FC3"/>
    <w:rsid w:val="005B72BB"/>
    <w:rsid w:val="005C0426"/>
    <w:rsid w:val="005C1A47"/>
    <w:rsid w:val="005C4637"/>
    <w:rsid w:val="005C7D7F"/>
    <w:rsid w:val="005D083B"/>
    <w:rsid w:val="005D0B2A"/>
    <w:rsid w:val="005D5BFD"/>
    <w:rsid w:val="005D7059"/>
    <w:rsid w:val="005D7235"/>
    <w:rsid w:val="005E0525"/>
    <w:rsid w:val="005E0F0C"/>
    <w:rsid w:val="005E1DDC"/>
    <w:rsid w:val="005E26C3"/>
    <w:rsid w:val="005E4211"/>
    <w:rsid w:val="005E5FBA"/>
    <w:rsid w:val="005E7009"/>
    <w:rsid w:val="005E7AFA"/>
    <w:rsid w:val="005F0C4E"/>
    <w:rsid w:val="005F1062"/>
    <w:rsid w:val="005F125B"/>
    <w:rsid w:val="005F504D"/>
    <w:rsid w:val="005F62DA"/>
    <w:rsid w:val="005F7645"/>
    <w:rsid w:val="005F7ACC"/>
    <w:rsid w:val="00602954"/>
    <w:rsid w:val="00604D43"/>
    <w:rsid w:val="00607251"/>
    <w:rsid w:val="006077E0"/>
    <w:rsid w:val="00612170"/>
    <w:rsid w:val="006129CC"/>
    <w:rsid w:val="00614D01"/>
    <w:rsid w:val="00617077"/>
    <w:rsid w:val="00617879"/>
    <w:rsid w:val="00620443"/>
    <w:rsid w:val="006233CD"/>
    <w:rsid w:val="006235D0"/>
    <w:rsid w:val="0062528F"/>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45D2"/>
    <w:rsid w:val="00674CE8"/>
    <w:rsid w:val="00677DC9"/>
    <w:rsid w:val="0068783E"/>
    <w:rsid w:val="0069197E"/>
    <w:rsid w:val="00691C9C"/>
    <w:rsid w:val="00691DF3"/>
    <w:rsid w:val="00695ABB"/>
    <w:rsid w:val="00696575"/>
    <w:rsid w:val="00697969"/>
    <w:rsid w:val="00697C87"/>
    <w:rsid w:val="006A0C45"/>
    <w:rsid w:val="006A2031"/>
    <w:rsid w:val="006B0080"/>
    <w:rsid w:val="006B16B7"/>
    <w:rsid w:val="006C0475"/>
    <w:rsid w:val="006C124F"/>
    <w:rsid w:val="006C3815"/>
    <w:rsid w:val="006C479B"/>
    <w:rsid w:val="006C6FD5"/>
    <w:rsid w:val="006D0F05"/>
    <w:rsid w:val="006D1239"/>
    <w:rsid w:val="006D2B15"/>
    <w:rsid w:val="006D37E1"/>
    <w:rsid w:val="006D3C74"/>
    <w:rsid w:val="006D48C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E93"/>
    <w:rsid w:val="00701565"/>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62B8"/>
    <w:rsid w:val="00727A6B"/>
    <w:rsid w:val="00730D8A"/>
    <w:rsid w:val="007369BD"/>
    <w:rsid w:val="0073739E"/>
    <w:rsid w:val="00737AF5"/>
    <w:rsid w:val="00737FF8"/>
    <w:rsid w:val="00740E39"/>
    <w:rsid w:val="00741843"/>
    <w:rsid w:val="007422E7"/>
    <w:rsid w:val="007443F3"/>
    <w:rsid w:val="007468D5"/>
    <w:rsid w:val="007510CC"/>
    <w:rsid w:val="00751B8B"/>
    <w:rsid w:val="00754B56"/>
    <w:rsid w:val="007555EE"/>
    <w:rsid w:val="007566BD"/>
    <w:rsid w:val="00756AD1"/>
    <w:rsid w:val="0076159C"/>
    <w:rsid w:val="00761A2C"/>
    <w:rsid w:val="00761FEF"/>
    <w:rsid w:val="0076205F"/>
    <w:rsid w:val="00766514"/>
    <w:rsid w:val="007736AE"/>
    <w:rsid w:val="007750BC"/>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155"/>
    <w:rsid w:val="007A37A0"/>
    <w:rsid w:val="007A5B3B"/>
    <w:rsid w:val="007A5BC6"/>
    <w:rsid w:val="007A755C"/>
    <w:rsid w:val="007B1AC6"/>
    <w:rsid w:val="007B1C8E"/>
    <w:rsid w:val="007B3048"/>
    <w:rsid w:val="007B340F"/>
    <w:rsid w:val="007B53B3"/>
    <w:rsid w:val="007B688C"/>
    <w:rsid w:val="007B7804"/>
    <w:rsid w:val="007B7B27"/>
    <w:rsid w:val="007C033F"/>
    <w:rsid w:val="007C0FC5"/>
    <w:rsid w:val="007C79DE"/>
    <w:rsid w:val="007C7B49"/>
    <w:rsid w:val="007C7F10"/>
    <w:rsid w:val="007D0190"/>
    <w:rsid w:val="007D16FF"/>
    <w:rsid w:val="007D1D4B"/>
    <w:rsid w:val="007D4607"/>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6C5"/>
    <w:rsid w:val="00831275"/>
    <w:rsid w:val="008316BE"/>
    <w:rsid w:val="00831D1B"/>
    <w:rsid w:val="00832951"/>
    <w:rsid w:val="008358E9"/>
    <w:rsid w:val="00835FE9"/>
    <w:rsid w:val="00836B6D"/>
    <w:rsid w:val="00836B90"/>
    <w:rsid w:val="00836EFC"/>
    <w:rsid w:val="00837971"/>
    <w:rsid w:val="00837F1E"/>
    <w:rsid w:val="00843A00"/>
    <w:rsid w:val="00845A92"/>
    <w:rsid w:val="00846347"/>
    <w:rsid w:val="0085126B"/>
    <w:rsid w:val="00856557"/>
    <w:rsid w:val="00861E2D"/>
    <w:rsid w:val="00862A5C"/>
    <w:rsid w:val="008638B6"/>
    <w:rsid w:val="00864590"/>
    <w:rsid w:val="00867A87"/>
    <w:rsid w:val="00870064"/>
    <w:rsid w:val="00871B23"/>
    <w:rsid w:val="00875C4B"/>
    <w:rsid w:val="00880E26"/>
    <w:rsid w:val="008849D9"/>
    <w:rsid w:val="00886822"/>
    <w:rsid w:val="00886D2F"/>
    <w:rsid w:val="008873C6"/>
    <w:rsid w:val="008901A9"/>
    <w:rsid w:val="008906FE"/>
    <w:rsid w:val="008915D0"/>
    <w:rsid w:val="00891FF7"/>
    <w:rsid w:val="00893684"/>
    <w:rsid w:val="00894EE0"/>
    <w:rsid w:val="00895710"/>
    <w:rsid w:val="00895AE6"/>
    <w:rsid w:val="008A08B9"/>
    <w:rsid w:val="008A0F3B"/>
    <w:rsid w:val="008A4B4C"/>
    <w:rsid w:val="008A6BD6"/>
    <w:rsid w:val="008A77E1"/>
    <w:rsid w:val="008B5D79"/>
    <w:rsid w:val="008B7DDA"/>
    <w:rsid w:val="008C1589"/>
    <w:rsid w:val="008C18F9"/>
    <w:rsid w:val="008C22FB"/>
    <w:rsid w:val="008C3AE4"/>
    <w:rsid w:val="008D0DFA"/>
    <w:rsid w:val="008D0EAF"/>
    <w:rsid w:val="008D22A0"/>
    <w:rsid w:val="008D2A64"/>
    <w:rsid w:val="008D3277"/>
    <w:rsid w:val="008D3A21"/>
    <w:rsid w:val="008D5083"/>
    <w:rsid w:val="008D5BB7"/>
    <w:rsid w:val="008E3289"/>
    <w:rsid w:val="008E3561"/>
    <w:rsid w:val="008E4A23"/>
    <w:rsid w:val="008E6408"/>
    <w:rsid w:val="008F07E5"/>
    <w:rsid w:val="008F31B9"/>
    <w:rsid w:val="008F32A4"/>
    <w:rsid w:val="008F3BFA"/>
    <w:rsid w:val="008F416F"/>
    <w:rsid w:val="008F49FD"/>
    <w:rsid w:val="0090035B"/>
    <w:rsid w:val="009005E6"/>
    <w:rsid w:val="00901488"/>
    <w:rsid w:val="00903F46"/>
    <w:rsid w:val="00904EB4"/>
    <w:rsid w:val="009112D7"/>
    <w:rsid w:val="00914282"/>
    <w:rsid w:val="00914490"/>
    <w:rsid w:val="0091579F"/>
    <w:rsid w:val="009173F2"/>
    <w:rsid w:val="00926802"/>
    <w:rsid w:val="00927CFE"/>
    <w:rsid w:val="0093057F"/>
    <w:rsid w:val="00931530"/>
    <w:rsid w:val="009323E2"/>
    <w:rsid w:val="00932CFA"/>
    <w:rsid w:val="009336CA"/>
    <w:rsid w:val="00934200"/>
    <w:rsid w:val="0094168D"/>
    <w:rsid w:val="009419F8"/>
    <w:rsid w:val="009437FA"/>
    <w:rsid w:val="009445BB"/>
    <w:rsid w:val="00946643"/>
    <w:rsid w:val="00951609"/>
    <w:rsid w:val="009560C4"/>
    <w:rsid w:val="00957E9E"/>
    <w:rsid w:val="0096404B"/>
    <w:rsid w:val="00964269"/>
    <w:rsid w:val="00965F8D"/>
    <w:rsid w:val="00967011"/>
    <w:rsid w:val="00967521"/>
    <w:rsid w:val="00970BFA"/>
    <w:rsid w:val="009712BF"/>
    <w:rsid w:val="00973771"/>
    <w:rsid w:val="00981B93"/>
    <w:rsid w:val="00985C3F"/>
    <w:rsid w:val="00986CC7"/>
    <w:rsid w:val="009874C4"/>
    <w:rsid w:val="00987CD5"/>
    <w:rsid w:val="00991E75"/>
    <w:rsid w:val="00993428"/>
    <w:rsid w:val="00993B9B"/>
    <w:rsid w:val="00994BD3"/>
    <w:rsid w:val="00995E44"/>
    <w:rsid w:val="00996417"/>
    <w:rsid w:val="00997C7D"/>
    <w:rsid w:val="009A078E"/>
    <w:rsid w:val="009A1692"/>
    <w:rsid w:val="009A192A"/>
    <w:rsid w:val="009A24DD"/>
    <w:rsid w:val="009A689D"/>
    <w:rsid w:val="009A7559"/>
    <w:rsid w:val="009B0CBC"/>
    <w:rsid w:val="009B116C"/>
    <w:rsid w:val="009B2BCD"/>
    <w:rsid w:val="009B505C"/>
    <w:rsid w:val="009B508C"/>
    <w:rsid w:val="009B656A"/>
    <w:rsid w:val="009B6D14"/>
    <w:rsid w:val="009B6D1E"/>
    <w:rsid w:val="009B716E"/>
    <w:rsid w:val="009B78D9"/>
    <w:rsid w:val="009C1A2A"/>
    <w:rsid w:val="009C2229"/>
    <w:rsid w:val="009C73A7"/>
    <w:rsid w:val="009D4DD5"/>
    <w:rsid w:val="009D6843"/>
    <w:rsid w:val="009E2E3A"/>
    <w:rsid w:val="009E2E69"/>
    <w:rsid w:val="009E3798"/>
    <w:rsid w:val="009E435D"/>
    <w:rsid w:val="009E46AE"/>
    <w:rsid w:val="009E477B"/>
    <w:rsid w:val="009E4D7E"/>
    <w:rsid w:val="009E6CE4"/>
    <w:rsid w:val="009F1CAB"/>
    <w:rsid w:val="009F2922"/>
    <w:rsid w:val="009F5B09"/>
    <w:rsid w:val="009F718D"/>
    <w:rsid w:val="00A05564"/>
    <w:rsid w:val="00A05B49"/>
    <w:rsid w:val="00A06E16"/>
    <w:rsid w:val="00A0757A"/>
    <w:rsid w:val="00A10212"/>
    <w:rsid w:val="00A11443"/>
    <w:rsid w:val="00A12C45"/>
    <w:rsid w:val="00A131AA"/>
    <w:rsid w:val="00A13901"/>
    <w:rsid w:val="00A13D59"/>
    <w:rsid w:val="00A15AA1"/>
    <w:rsid w:val="00A1728C"/>
    <w:rsid w:val="00A20C27"/>
    <w:rsid w:val="00A2371B"/>
    <w:rsid w:val="00A23C03"/>
    <w:rsid w:val="00A262F1"/>
    <w:rsid w:val="00A264AA"/>
    <w:rsid w:val="00A2668F"/>
    <w:rsid w:val="00A303DB"/>
    <w:rsid w:val="00A315B9"/>
    <w:rsid w:val="00A32741"/>
    <w:rsid w:val="00A36888"/>
    <w:rsid w:val="00A37771"/>
    <w:rsid w:val="00A377B8"/>
    <w:rsid w:val="00A37B14"/>
    <w:rsid w:val="00A40E25"/>
    <w:rsid w:val="00A4185D"/>
    <w:rsid w:val="00A42B6D"/>
    <w:rsid w:val="00A4318A"/>
    <w:rsid w:val="00A433F7"/>
    <w:rsid w:val="00A457CB"/>
    <w:rsid w:val="00A47739"/>
    <w:rsid w:val="00A5234C"/>
    <w:rsid w:val="00A5757B"/>
    <w:rsid w:val="00A6076E"/>
    <w:rsid w:val="00A62DA8"/>
    <w:rsid w:val="00A66376"/>
    <w:rsid w:val="00A721CA"/>
    <w:rsid w:val="00A73589"/>
    <w:rsid w:val="00A76F12"/>
    <w:rsid w:val="00A80B6B"/>
    <w:rsid w:val="00A8137C"/>
    <w:rsid w:val="00A815E1"/>
    <w:rsid w:val="00A84888"/>
    <w:rsid w:val="00A8528F"/>
    <w:rsid w:val="00A85A2F"/>
    <w:rsid w:val="00A86CCF"/>
    <w:rsid w:val="00A873E4"/>
    <w:rsid w:val="00A87D08"/>
    <w:rsid w:val="00A9079C"/>
    <w:rsid w:val="00A92631"/>
    <w:rsid w:val="00A933D1"/>
    <w:rsid w:val="00A94BE4"/>
    <w:rsid w:val="00A9547B"/>
    <w:rsid w:val="00A96430"/>
    <w:rsid w:val="00A9727B"/>
    <w:rsid w:val="00A979B6"/>
    <w:rsid w:val="00A97BF6"/>
    <w:rsid w:val="00A97F48"/>
    <w:rsid w:val="00AA053B"/>
    <w:rsid w:val="00AA1AA5"/>
    <w:rsid w:val="00AA548C"/>
    <w:rsid w:val="00AA5B77"/>
    <w:rsid w:val="00AA729C"/>
    <w:rsid w:val="00AB2245"/>
    <w:rsid w:val="00AB2B07"/>
    <w:rsid w:val="00AB2C1E"/>
    <w:rsid w:val="00AC11AA"/>
    <w:rsid w:val="00AC156B"/>
    <w:rsid w:val="00AC1DC0"/>
    <w:rsid w:val="00AC3522"/>
    <w:rsid w:val="00AD1509"/>
    <w:rsid w:val="00AD30C3"/>
    <w:rsid w:val="00AD56C0"/>
    <w:rsid w:val="00AD602A"/>
    <w:rsid w:val="00AD6ED8"/>
    <w:rsid w:val="00AD7256"/>
    <w:rsid w:val="00AE170F"/>
    <w:rsid w:val="00AE201C"/>
    <w:rsid w:val="00AE239C"/>
    <w:rsid w:val="00AE2932"/>
    <w:rsid w:val="00AE594E"/>
    <w:rsid w:val="00AE603F"/>
    <w:rsid w:val="00AF01A3"/>
    <w:rsid w:val="00AF48C7"/>
    <w:rsid w:val="00AF50C7"/>
    <w:rsid w:val="00AF59C5"/>
    <w:rsid w:val="00AF7B91"/>
    <w:rsid w:val="00B0147A"/>
    <w:rsid w:val="00B01E52"/>
    <w:rsid w:val="00B02F65"/>
    <w:rsid w:val="00B04D56"/>
    <w:rsid w:val="00B11D90"/>
    <w:rsid w:val="00B12C36"/>
    <w:rsid w:val="00B12C8D"/>
    <w:rsid w:val="00B14AA6"/>
    <w:rsid w:val="00B16691"/>
    <w:rsid w:val="00B16B84"/>
    <w:rsid w:val="00B17653"/>
    <w:rsid w:val="00B1791C"/>
    <w:rsid w:val="00B22CC3"/>
    <w:rsid w:val="00B22CF9"/>
    <w:rsid w:val="00B23002"/>
    <w:rsid w:val="00B24BF0"/>
    <w:rsid w:val="00B2743E"/>
    <w:rsid w:val="00B27594"/>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50C2B"/>
    <w:rsid w:val="00B50F6A"/>
    <w:rsid w:val="00B546B9"/>
    <w:rsid w:val="00B5474E"/>
    <w:rsid w:val="00B57274"/>
    <w:rsid w:val="00B61668"/>
    <w:rsid w:val="00B617AB"/>
    <w:rsid w:val="00B6346D"/>
    <w:rsid w:val="00B6420F"/>
    <w:rsid w:val="00B67885"/>
    <w:rsid w:val="00B72EEE"/>
    <w:rsid w:val="00B73800"/>
    <w:rsid w:val="00B7711A"/>
    <w:rsid w:val="00B803ED"/>
    <w:rsid w:val="00B80F57"/>
    <w:rsid w:val="00B81734"/>
    <w:rsid w:val="00B8253C"/>
    <w:rsid w:val="00B9082D"/>
    <w:rsid w:val="00B90D0E"/>
    <w:rsid w:val="00B90E54"/>
    <w:rsid w:val="00B90FB8"/>
    <w:rsid w:val="00B91151"/>
    <w:rsid w:val="00B91707"/>
    <w:rsid w:val="00B92597"/>
    <w:rsid w:val="00B92637"/>
    <w:rsid w:val="00B926F4"/>
    <w:rsid w:val="00B93CE9"/>
    <w:rsid w:val="00B96575"/>
    <w:rsid w:val="00B968B4"/>
    <w:rsid w:val="00BA03FA"/>
    <w:rsid w:val="00BA05E9"/>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AB3"/>
    <w:rsid w:val="00BC7463"/>
    <w:rsid w:val="00BD0AC7"/>
    <w:rsid w:val="00BD4C9B"/>
    <w:rsid w:val="00BD4DDC"/>
    <w:rsid w:val="00BD679D"/>
    <w:rsid w:val="00BD7B96"/>
    <w:rsid w:val="00BD7FF1"/>
    <w:rsid w:val="00BE0C6C"/>
    <w:rsid w:val="00BE2427"/>
    <w:rsid w:val="00BE480F"/>
    <w:rsid w:val="00BF129D"/>
    <w:rsid w:val="00BF15EC"/>
    <w:rsid w:val="00BF18F3"/>
    <w:rsid w:val="00BF4451"/>
    <w:rsid w:val="00BF4D86"/>
    <w:rsid w:val="00BF5D9A"/>
    <w:rsid w:val="00BF7AF4"/>
    <w:rsid w:val="00C00FEB"/>
    <w:rsid w:val="00C02717"/>
    <w:rsid w:val="00C048B6"/>
    <w:rsid w:val="00C06CB6"/>
    <w:rsid w:val="00C06CEC"/>
    <w:rsid w:val="00C07C0A"/>
    <w:rsid w:val="00C1036D"/>
    <w:rsid w:val="00C1338E"/>
    <w:rsid w:val="00C1364F"/>
    <w:rsid w:val="00C151BB"/>
    <w:rsid w:val="00C15798"/>
    <w:rsid w:val="00C16A07"/>
    <w:rsid w:val="00C1753A"/>
    <w:rsid w:val="00C202BF"/>
    <w:rsid w:val="00C23E2E"/>
    <w:rsid w:val="00C24C5E"/>
    <w:rsid w:val="00C3100C"/>
    <w:rsid w:val="00C315D0"/>
    <w:rsid w:val="00C317FA"/>
    <w:rsid w:val="00C338DA"/>
    <w:rsid w:val="00C345C3"/>
    <w:rsid w:val="00C37D9E"/>
    <w:rsid w:val="00C40051"/>
    <w:rsid w:val="00C42B4A"/>
    <w:rsid w:val="00C435D2"/>
    <w:rsid w:val="00C4450E"/>
    <w:rsid w:val="00C4474D"/>
    <w:rsid w:val="00C44E16"/>
    <w:rsid w:val="00C451F0"/>
    <w:rsid w:val="00C45747"/>
    <w:rsid w:val="00C458F3"/>
    <w:rsid w:val="00C45A32"/>
    <w:rsid w:val="00C47895"/>
    <w:rsid w:val="00C502B2"/>
    <w:rsid w:val="00C51E0F"/>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B45"/>
    <w:rsid w:val="00C80F19"/>
    <w:rsid w:val="00C81B86"/>
    <w:rsid w:val="00C83FDF"/>
    <w:rsid w:val="00C84418"/>
    <w:rsid w:val="00C8558A"/>
    <w:rsid w:val="00C85DFF"/>
    <w:rsid w:val="00C861B0"/>
    <w:rsid w:val="00C87B5A"/>
    <w:rsid w:val="00C93727"/>
    <w:rsid w:val="00C93AF9"/>
    <w:rsid w:val="00C9691E"/>
    <w:rsid w:val="00C971A8"/>
    <w:rsid w:val="00C975ED"/>
    <w:rsid w:val="00CA12FB"/>
    <w:rsid w:val="00CA1898"/>
    <w:rsid w:val="00CA2759"/>
    <w:rsid w:val="00CA4106"/>
    <w:rsid w:val="00CA7748"/>
    <w:rsid w:val="00CB1B80"/>
    <w:rsid w:val="00CB1B91"/>
    <w:rsid w:val="00CB309F"/>
    <w:rsid w:val="00CB6DBA"/>
    <w:rsid w:val="00CB748B"/>
    <w:rsid w:val="00CC3EE9"/>
    <w:rsid w:val="00CC4527"/>
    <w:rsid w:val="00CC5CB0"/>
    <w:rsid w:val="00CC6312"/>
    <w:rsid w:val="00CC6368"/>
    <w:rsid w:val="00CC703E"/>
    <w:rsid w:val="00CD1207"/>
    <w:rsid w:val="00CD1DB6"/>
    <w:rsid w:val="00CD32BF"/>
    <w:rsid w:val="00CD3AAB"/>
    <w:rsid w:val="00CD44A2"/>
    <w:rsid w:val="00CD4AB2"/>
    <w:rsid w:val="00CD5E3D"/>
    <w:rsid w:val="00CD747E"/>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4525"/>
    <w:rsid w:val="00D2068C"/>
    <w:rsid w:val="00D22349"/>
    <w:rsid w:val="00D226E0"/>
    <w:rsid w:val="00D228F9"/>
    <w:rsid w:val="00D22B7E"/>
    <w:rsid w:val="00D246CF"/>
    <w:rsid w:val="00D266EB"/>
    <w:rsid w:val="00D2730E"/>
    <w:rsid w:val="00D31B17"/>
    <w:rsid w:val="00D32A48"/>
    <w:rsid w:val="00D3304F"/>
    <w:rsid w:val="00D33413"/>
    <w:rsid w:val="00D3393C"/>
    <w:rsid w:val="00D34166"/>
    <w:rsid w:val="00D3598C"/>
    <w:rsid w:val="00D37DFE"/>
    <w:rsid w:val="00D40329"/>
    <w:rsid w:val="00D41119"/>
    <w:rsid w:val="00D42D85"/>
    <w:rsid w:val="00D43646"/>
    <w:rsid w:val="00D44FA4"/>
    <w:rsid w:val="00D4657C"/>
    <w:rsid w:val="00D46A8F"/>
    <w:rsid w:val="00D46B8A"/>
    <w:rsid w:val="00D46EFC"/>
    <w:rsid w:val="00D47A52"/>
    <w:rsid w:val="00D5038C"/>
    <w:rsid w:val="00D504D6"/>
    <w:rsid w:val="00D506FF"/>
    <w:rsid w:val="00D52F7B"/>
    <w:rsid w:val="00D535A8"/>
    <w:rsid w:val="00D543A1"/>
    <w:rsid w:val="00D55A2A"/>
    <w:rsid w:val="00D56980"/>
    <w:rsid w:val="00D61461"/>
    <w:rsid w:val="00D61E2A"/>
    <w:rsid w:val="00D61E83"/>
    <w:rsid w:val="00D62AB1"/>
    <w:rsid w:val="00D649BC"/>
    <w:rsid w:val="00D667AC"/>
    <w:rsid w:val="00D67658"/>
    <w:rsid w:val="00D73CDA"/>
    <w:rsid w:val="00D759A8"/>
    <w:rsid w:val="00D76C3C"/>
    <w:rsid w:val="00D80B8C"/>
    <w:rsid w:val="00D825BC"/>
    <w:rsid w:val="00D85065"/>
    <w:rsid w:val="00D86908"/>
    <w:rsid w:val="00D91A4F"/>
    <w:rsid w:val="00D926BE"/>
    <w:rsid w:val="00D94C05"/>
    <w:rsid w:val="00D95DE5"/>
    <w:rsid w:val="00D96ACA"/>
    <w:rsid w:val="00D97D2E"/>
    <w:rsid w:val="00DA06E2"/>
    <w:rsid w:val="00DA0908"/>
    <w:rsid w:val="00DA0CAF"/>
    <w:rsid w:val="00DA1BF1"/>
    <w:rsid w:val="00DA34DD"/>
    <w:rsid w:val="00DB00D5"/>
    <w:rsid w:val="00DB196B"/>
    <w:rsid w:val="00DB1976"/>
    <w:rsid w:val="00DB341F"/>
    <w:rsid w:val="00DB3939"/>
    <w:rsid w:val="00DB4506"/>
    <w:rsid w:val="00DB6A00"/>
    <w:rsid w:val="00DB70AC"/>
    <w:rsid w:val="00DC3630"/>
    <w:rsid w:val="00DC5CE8"/>
    <w:rsid w:val="00DC7B77"/>
    <w:rsid w:val="00DD2126"/>
    <w:rsid w:val="00DD49C4"/>
    <w:rsid w:val="00DD5E9D"/>
    <w:rsid w:val="00DD6125"/>
    <w:rsid w:val="00DE0D18"/>
    <w:rsid w:val="00DE127A"/>
    <w:rsid w:val="00DE314B"/>
    <w:rsid w:val="00DE55CF"/>
    <w:rsid w:val="00DE7887"/>
    <w:rsid w:val="00DF192C"/>
    <w:rsid w:val="00DF2E7C"/>
    <w:rsid w:val="00DF44B1"/>
    <w:rsid w:val="00DF563E"/>
    <w:rsid w:val="00DF72C7"/>
    <w:rsid w:val="00E0111F"/>
    <w:rsid w:val="00E03C73"/>
    <w:rsid w:val="00E04629"/>
    <w:rsid w:val="00E04C91"/>
    <w:rsid w:val="00E1168C"/>
    <w:rsid w:val="00E11947"/>
    <w:rsid w:val="00E14E78"/>
    <w:rsid w:val="00E178C3"/>
    <w:rsid w:val="00E20395"/>
    <w:rsid w:val="00E20BA0"/>
    <w:rsid w:val="00E22A55"/>
    <w:rsid w:val="00E23CEB"/>
    <w:rsid w:val="00E25512"/>
    <w:rsid w:val="00E32D14"/>
    <w:rsid w:val="00E32EC0"/>
    <w:rsid w:val="00E344FF"/>
    <w:rsid w:val="00E34AD6"/>
    <w:rsid w:val="00E37067"/>
    <w:rsid w:val="00E37E84"/>
    <w:rsid w:val="00E4129F"/>
    <w:rsid w:val="00E44448"/>
    <w:rsid w:val="00E44AFB"/>
    <w:rsid w:val="00E45B46"/>
    <w:rsid w:val="00E50707"/>
    <w:rsid w:val="00E52D16"/>
    <w:rsid w:val="00E56D64"/>
    <w:rsid w:val="00E65E08"/>
    <w:rsid w:val="00E65E0A"/>
    <w:rsid w:val="00E65FEE"/>
    <w:rsid w:val="00E70515"/>
    <w:rsid w:val="00E70563"/>
    <w:rsid w:val="00E70EB0"/>
    <w:rsid w:val="00E70FD7"/>
    <w:rsid w:val="00E72580"/>
    <w:rsid w:val="00E74B78"/>
    <w:rsid w:val="00E769D7"/>
    <w:rsid w:val="00E772FD"/>
    <w:rsid w:val="00E815A7"/>
    <w:rsid w:val="00E83140"/>
    <w:rsid w:val="00E83341"/>
    <w:rsid w:val="00E83C7C"/>
    <w:rsid w:val="00E879E8"/>
    <w:rsid w:val="00E91BAB"/>
    <w:rsid w:val="00E91D00"/>
    <w:rsid w:val="00E925D7"/>
    <w:rsid w:val="00E97BB7"/>
    <w:rsid w:val="00EA117B"/>
    <w:rsid w:val="00EA3AB6"/>
    <w:rsid w:val="00EA402B"/>
    <w:rsid w:val="00EA4428"/>
    <w:rsid w:val="00EA461B"/>
    <w:rsid w:val="00EA6495"/>
    <w:rsid w:val="00EA685B"/>
    <w:rsid w:val="00EA77BD"/>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A2C"/>
    <w:rsid w:val="00ED2090"/>
    <w:rsid w:val="00ED3E65"/>
    <w:rsid w:val="00ED523D"/>
    <w:rsid w:val="00ED611A"/>
    <w:rsid w:val="00ED789B"/>
    <w:rsid w:val="00EE140C"/>
    <w:rsid w:val="00EE3EF8"/>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CC4"/>
    <w:rsid w:val="00F01E58"/>
    <w:rsid w:val="00F02022"/>
    <w:rsid w:val="00F02D57"/>
    <w:rsid w:val="00F05562"/>
    <w:rsid w:val="00F1128B"/>
    <w:rsid w:val="00F15645"/>
    <w:rsid w:val="00F15D84"/>
    <w:rsid w:val="00F15FE6"/>
    <w:rsid w:val="00F2055D"/>
    <w:rsid w:val="00F21866"/>
    <w:rsid w:val="00F224CB"/>
    <w:rsid w:val="00F23C7F"/>
    <w:rsid w:val="00F24B06"/>
    <w:rsid w:val="00F26322"/>
    <w:rsid w:val="00F30766"/>
    <w:rsid w:val="00F30B6D"/>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502B"/>
    <w:rsid w:val="00F65196"/>
    <w:rsid w:val="00F72B35"/>
    <w:rsid w:val="00F767E8"/>
    <w:rsid w:val="00F77871"/>
    <w:rsid w:val="00F81825"/>
    <w:rsid w:val="00F83218"/>
    <w:rsid w:val="00F84724"/>
    <w:rsid w:val="00F84DFA"/>
    <w:rsid w:val="00F8716C"/>
    <w:rsid w:val="00F87A88"/>
    <w:rsid w:val="00FA1B09"/>
    <w:rsid w:val="00FA364B"/>
    <w:rsid w:val="00FA3786"/>
    <w:rsid w:val="00FA3F37"/>
    <w:rsid w:val="00FA4D8D"/>
    <w:rsid w:val="00FA4E2C"/>
    <w:rsid w:val="00FA51FB"/>
    <w:rsid w:val="00FA6C8C"/>
    <w:rsid w:val="00FA6D9C"/>
    <w:rsid w:val="00FA750C"/>
    <w:rsid w:val="00FA7751"/>
    <w:rsid w:val="00FA798C"/>
    <w:rsid w:val="00FB2033"/>
    <w:rsid w:val="00FB3CB4"/>
    <w:rsid w:val="00FB6061"/>
    <w:rsid w:val="00FC1C63"/>
    <w:rsid w:val="00FC2644"/>
    <w:rsid w:val="00FC44B9"/>
    <w:rsid w:val="00FC4598"/>
    <w:rsid w:val="00FC476E"/>
    <w:rsid w:val="00FC4FC3"/>
    <w:rsid w:val="00FC51B4"/>
    <w:rsid w:val="00FC7BDF"/>
    <w:rsid w:val="00FD4A2F"/>
    <w:rsid w:val="00FD6E6A"/>
    <w:rsid w:val="00FE0878"/>
    <w:rsid w:val="00FE0EC0"/>
    <w:rsid w:val="00FE2060"/>
    <w:rsid w:val="00FE530B"/>
    <w:rsid w:val="00FE73F7"/>
    <w:rsid w:val="00FF1674"/>
    <w:rsid w:val="00FF2339"/>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DefaultParagraphFont"/>
    <w:rsid w:val="00FA6C8C"/>
    <w:rPr>
      <w:rFonts w:ascii="Courier New" w:hAnsi="Courier New" w:cs="Courier New" w:hint="default"/>
      <w:color w:val="0000FF"/>
      <w:sz w:val="20"/>
      <w:szCs w:val="20"/>
    </w:rPr>
  </w:style>
  <w:style w:type="character" w:customStyle="1" w:styleId="sc8">
    <w:name w:val="sc8"/>
    <w:basedOn w:val="DefaultParagraphFont"/>
    <w:rsid w:val="00FA6C8C"/>
    <w:rPr>
      <w:rFonts w:ascii="Courier New" w:hAnsi="Courier New" w:cs="Courier New" w:hint="default"/>
      <w:color w:val="000000"/>
      <w:sz w:val="20"/>
      <w:szCs w:val="20"/>
    </w:rPr>
  </w:style>
  <w:style w:type="character" w:customStyle="1" w:styleId="sc31">
    <w:name w:val="sc31"/>
    <w:basedOn w:val="DefaultParagraphFont"/>
    <w:rsid w:val="00FA6C8C"/>
    <w:rPr>
      <w:rFonts w:ascii="Courier New" w:hAnsi="Courier New" w:cs="Courier New" w:hint="default"/>
      <w:color w:val="FF0000"/>
      <w:sz w:val="20"/>
      <w:szCs w:val="20"/>
    </w:rPr>
  </w:style>
  <w:style w:type="character" w:customStyle="1" w:styleId="sc61">
    <w:name w:val="sc61"/>
    <w:basedOn w:val="DefaultParagraphFont"/>
    <w:rsid w:val="00FA6C8C"/>
    <w:rPr>
      <w:rFonts w:ascii="Courier New" w:hAnsi="Courier New" w:cs="Courier New" w:hint="default"/>
      <w:b/>
      <w:bCs/>
      <w:color w:val="8000FF"/>
      <w:sz w:val="20"/>
      <w:szCs w:val="20"/>
    </w:rPr>
  </w:style>
  <w:style w:type="character" w:customStyle="1" w:styleId="sc111">
    <w:name w:val="sc111"/>
    <w:basedOn w:val="DefaultParagraphFont"/>
    <w:rsid w:val="00FA6C8C"/>
    <w:rPr>
      <w:rFonts w:ascii="Courier New" w:hAnsi="Courier New" w:cs="Courier New" w:hint="default"/>
      <w:color w:val="0000FF"/>
      <w:sz w:val="20"/>
      <w:szCs w:val="20"/>
    </w:rPr>
  </w:style>
  <w:style w:type="character" w:customStyle="1" w:styleId="sc01">
    <w:name w:val="sc01"/>
    <w:basedOn w:val="DefaultParagraphFont"/>
    <w:rsid w:val="00FA6C8C"/>
    <w:rPr>
      <w:rFonts w:ascii="Courier New" w:hAnsi="Courier New" w:cs="Courier New" w:hint="default"/>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21" Type="http://schemas.openxmlformats.org/officeDocument/2006/relationships/hyperlink" Target="file:///C:\Users\Joaogcorreia\Desktop\EHR%20+%20Solr%20+%20IndexDocClinicos\Indexacao-de-Documentos-Clinicos\Dissertacao\Disserta&#231;&#227;o_final.docx" TargetMode="External"/><Relationship Id="rId34" Type="http://schemas.openxmlformats.org/officeDocument/2006/relationships/footer" Target="footer6.xml"/><Relationship Id="rId42" Type="http://schemas.openxmlformats.org/officeDocument/2006/relationships/image" Target="media/image7.png"/><Relationship Id="rId47" Type="http://schemas.openxmlformats.org/officeDocument/2006/relationships/image" Target="media/image12.png"/><Relationship Id="rId50" Type="http://schemas.openxmlformats.org/officeDocument/2006/relationships/image" Target="media/image14.png"/><Relationship Id="rId55" Type="http://schemas.openxmlformats.org/officeDocument/2006/relationships/footer" Target="footer8.xml"/><Relationship Id="rId63" Type="http://schemas.openxmlformats.org/officeDocument/2006/relationships/image" Target="media/image22.jpeg"/><Relationship Id="rId68" Type="http://schemas.openxmlformats.org/officeDocument/2006/relationships/header" Target="header15.xml"/><Relationship Id="rId76" Type="http://schemas.openxmlformats.org/officeDocument/2006/relationships/header" Target="header18.xml"/><Relationship Id="rId84" Type="http://schemas.openxmlformats.org/officeDocument/2006/relationships/footer" Target="footer16.xml"/><Relationship Id="rId89" Type="http://schemas.openxmlformats.org/officeDocument/2006/relationships/header" Target="header25.xml"/><Relationship Id="rId97" Type="http://schemas.openxmlformats.org/officeDocument/2006/relationships/hyperlink" Target="http://ihtsdo.org/fileadmin/user_upload/doc/" TargetMode="External"/><Relationship Id="rId7" Type="http://schemas.openxmlformats.org/officeDocument/2006/relationships/endnotes" Target="endnotes.xml"/><Relationship Id="rId71" Type="http://schemas.openxmlformats.org/officeDocument/2006/relationships/hyperlink" Target="https://cwiki.apache.org/confluence/display/solr/Tokenizers" TargetMode="External"/><Relationship Id="rId92" Type="http://schemas.openxmlformats.org/officeDocument/2006/relationships/footer" Target="footer19.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footer" Target="footer4.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footer" Target="footer2.xml"/><Relationship Id="rId32" Type="http://schemas.openxmlformats.org/officeDocument/2006/relationships/header" Target="header7.xml"/><Relationship Id="rId37" Type="http://schemas.openxmlformats.org/officeDocument/2006/relationships/image" Target="media/image2.png"/><Relationship Id="rId40" Type="http://schemas.openxmlformats.org/officeDocument/2006/relationships/image" Target="media/image5.png"/><Relationship Id="rId45" Type="http://schemas.openxmlformats.org/officeDocument/2006/relationships/image" Target="media/image10.png"/><Relationship Id="rId53" Type="http://schemas.openxmlformats.org/officeDocument/2006/relationships/header" Target="header10.xml"/><Relationship Id="rId58" Type="http://schemas.openxmlformats.org/officeDocument/2006/relationships/image" Target="media/image17.jpeg"/><Relationship Id="rId66" Type="http://schemas.openxmlformats.org/officeDocument/2006/relationships/footer" Target="footer10.xml"/><Relationship Id="rId74" Type="http://schemas.openxmlformats.org/officeDocument/2006/relationships/footer" Target="footer12.xml"/><Relationship Id="rId79" Type="http://schemas.openxmlformats.org/officeDocument/2006/relationships/footer" Target="footer14.xml"/><Relationship Id="rId87" Type="http://schemas.openxmlformats.org/officeDocument/2006/relationships/image" Target="media/image25.png"/><Relationship Id="rId5" Type="http://schemas.openxmlformats.org/officeDocument/2006/relationships/webSettings" Target="webSettings.xml"/><Relationship Id="rId61" Type="http://schemas.openxmlformats.org/officeDocument/2006/relationships/image" Target="media/image20.jpeg"/><Relationship Id="rId82" Type="http://schemas.openxmlformats.org/officeDocument/2006/relationships/header" Target="header22.xml"/><Relationship Id="rId90" Type="http://schemas.openxmlformats.org/officeDocument/2006/relationships/header" Target="header26.xml"/><Relationship Id="rId95" Type="http://schemas.openxmlformats.org/officeDocument/2006/relationships/hyperlink" Target="http://sphinxsearch.com/" TargetMode="External"/><Relationship Id="rId19" Type="http://schemas.openxmlformats.org/officeDocument/2006/relationships/hyperlink" Target="file:///C:\Users\Joaogcorreia\Desktop\EHR%20+%20Solr%20+%20IndexDocClinicos\Indexacao-de-Documentos-Clinicos\Dissertacao\Disserta&#231;&#227;o_final.docx" TargetMode="Externa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eader" Target="header1.xml"/><Relationship Id="rId27" Type="http://schemas.openxmlformats.org/officeDocument/2006/relationships/header" Target="header4.xml"/><Relationship Id="rId30" Type="http://schemas.openxmlformats.org/officeDocument/2006/relationships/footer" Target="footer5.xml"/><Relationship Id="rId35" Type="http://schemas.openxmlformats.org/officeDocument/2006/relationships/footer" Target="footer7.xm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footer" Target="footer9.xml"/><Relationship Id="rId64" Type="http://schemas.openxmlformats.org/officeDocument/2006/relationships/header" Target="header13.xml"/><Relationship Id="rId69" Type="http://schemas.openxmlformats.org/officeDocument/2006/relationships/image" Target="media/image23.png"/><Relationship Id="rId77" Type="http://schemas.openxmlformats.org/officeDocument/2006/relationships/header" Target="header19.xml"/><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5.png"/><Relationship Id="rId72" Type="http://schemas.openxmlformats.org/officeDocument/2006/relationships/header" Target="header16.xml"/><Relationship Id="rId80" Type="http://schemas.openxmlformats.org/officeDocument/2006/relationships/footer" Target="footer15.xml"/><Relationship Id="rId85" Type="http://schemas.openxmlformats.org/officeDocument/2006/relationships/footer" Target="footer17.xml"/><Relationship Id="rId93" Type="http://schemas.openxmlformats.org/officeDocument/2006/relationships/header" Target="header27.xml"/><Relationship Id="rId98" Type="http://schemas.openxmlformats.org/officeDocument/2006/relationships/hyperlink" Target="http://lucene.apache.org/solr/"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yperlink" Target="file:///C:\Users\Joaogcorreia\Desktop\EHR%20+%20Solr%20+%20IndexDocClinicos\Indexacao-de-Documentos-Clinicos\Dissertacao\Disserta&#231;&#227;o_final.docx" TargetMode="External"/><Relationship Id="rId25" Type="http://schemas.openxmlformats.org/officeDocument/2006/relationships/footer" Target="footer3.xml"/><Relationship Id="rId33" Type="http://schemas.openxmlformats.org/officeDocument/2006/relationships/header" Target="header8.xml"/><Relationship Id="rId38" Type="http://schemas.openxmlformats.org/officeDocument/2006/relationships/image" Target="media/image3.png"/><Relationship Id="rId46" Type="http://schemas.openxmlformats.org/officeDocument/2006/relationships/image" Target="media/image11.png"/><Relationship Id="rId59" Type="http://schemas.openxmlformats.org/officeDocument/2006/relationships/image" Target="media/image18.jpeg"/><Relationship Id="rId67" Type="http://schemas.openxmlformats.org/officeDocument/2006/relationships/footer" Target="footer11.xml"/><Relationship Id="rId20" Type="http://schemas.openxmlformats.org/officeDocument/2006/relationships/hyperlink" Target="file:///C:\Users\Joaogcorreia\Desktop\EHR%20+%20Solr%20+%20IndexDocClinicos\Indexacao-de-Documentos-Clinicos\Dissertacao\Disserta&#231;&#227;o_final.docx" TargetMode="External"/><Relationship Id="rId41" Type="http://schemas.openxmlformats.org/officeDocument/2006/relationships/image" Target="media/image6.png"/><Relationship Id="rId54" Type="http://schemas.openxmlformats.org/officeDocument/2006/relationships/header" Target="header11.xml"/><Relationship Id="rId62" Type="http://schemas.openxmlformats.org/officeDocument/2006/relationships/image" Target="media/image21.jpeg"/><Relationship Id="rId70" Type="http://schemas.openxmlformats.org/officeDocument/2006/relationships/image" Target="media/image24.png"/><Relationship Id="rId75" Type="http://schemas.openxmlformats.org/officeDocument/2006/relationships/footer" Target="footer13.xml"/><Relationship Id="rId83" Type="http://schemas.openxmlformats.org/officeDocument/2006/relationships/header" Target="header23.xml"/><Relationship Id="rId88" Type="http://schemas.openxmlformats.org/officeDocument/2006/relationships/image" Target="media/image26.png"/><Relationship Id="rId91" Type="http://schemas.openxmlformats.org/officeDocument/2006/relationships/footer" Target="footer18.xml"/><Relationship Id="rId96" Type="http://schemas.openxmlformats.org/officeDocument/2006/relationships/hyperlink" Target="http://db-engines.com/en/ranking/search+engin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2.xml"/><Relationship Id="rId28" Type="http://schemas.openxmlformats.org/officeDocument/2006/relationships/header" Target="header5.xml"/><Relationship Id="rId36" Type="http://schemas.openxmlformats.org/officeDocument/2006/relationships/header" Target="header9.xml"/><Relationship Id="rId49" Type="http://schemas.openxmlformats.org/officeDocument/2006/relationships/hyperlink" Target="http://portalcodgdh.min-saude.pt/index.php/Classifica%C3%A7%C3%A3o_Internacional_de_Doen%C3%A7as_(CID))" TargetMode="External"/><Relationship Id="rId57" Type="http://schemas.openxmlformats.org/officeDocument/2006/relationships/header" Target="header12.xml"/><Relationship Id="rId10" Type="http://schemas.openxmlformats.org/officeDocument/2006/relationships/hyperlink" Target="file:///C:\Users\Joaogcorreia\Desktop\EHR%20+%20Solr%20+%20IndexDocClinicos\Indexacao-de-Documentos-Clinicos\Dissertacao\Disserta&#231;&#227;o_final.docx" TargetMode="External"/><Relationship Id="rId31" Type="http://schemas.openxmlformats.org/officeDocument/2006/relationships/header" Target="header6.xml"/><Relationship Id="rId44" Type="http://schemas.openxmlformats.org/officeDocument/2006/relationships/image" Target="media/image9.png"/><Relationship Id="rId52" Type="http://schemas.openxmlformats.org/officeDocument/2006/relationships/image" Target="media/image16.png"/><Relationship Id="rId60" Type="http://schemas.openxmlformats.org/officeDocument/2006/relationships/image" Target="media/image19.jpeg"/><Relationship Id="rId65" Type="http://schemas.openxmlformats.org/officeDocument/2006/relationships/header" Target="header14.xml"/><Relationship Id="rId73" Type="http://schemas.openxmlformats.org/officeDocument/2006/relationships/header" Target="header17.xml"/><Relationship Id="rId78" Type="http://schemas.openxmlformats.org/officeDocument/2006/relationships/header" Target="header20.xml"/><Relationship Id="rId81" Type="http://schemas.openxmlformats.org/officeDocument/2006/relationships/header" Target="header21.xml"/><Relationship Id="rId86" Type="http://schemas.openxmlformats.org/officeDocument/2006/relationships/header" Target="header24.xml"/><Relationship Id="rId94" Type="http://schemas.openxmlformats.org/officeDocument/2006/relationships/hyperlink" Target="http://www.ncbi.nlm.nih.gov/pubmed/" TargetMode="External"/><Relationship Id="rId99" Type="http://schemas.openxmlformats.org/officeDocument/2006/relationships/hyperlink" Target="http://www.cdc.gov/nchs/icd/icd9cm.htm" TargetMode="Externa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yperlink" Target="file:///C:\Users\Joaogcorreia\Desktop\EHR%20+%20Solr%20+%20IndexDocClinicos\Indexacao-de-Documentos-Clinicos\Dissertacao\Disserta&#231;&#227;o_final.docx" TargetMode="External"/><Relationship Id="rId3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EB3C4-B983-4E7C-ABF5-298AB785C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09</TotalTime>
  <Pages>55</Pages>
  <Words>14502</Words>
  <Characters>78313</Characters>
  <Application>Microsoft Office Word</Application>
  <DocSecurity>0</DocSecurity>
  <Lines>652</Lines>
  <Paragraphs>1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92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161</cp:revision>
  <cp:lastPrinted>2016-02-13T22:01:00Z</cp:lastPrinted>
  <dcterms:created xsi:type="dcterms:W3CDTF">2016-01-23T15:50:00Z</dcterms:created>
  <dcterms:modified xsi:type="dcterms:W3CDTF">2016-06-06T16:58:00Z</dcterms:modified>
</cp:coreProperties>
</file>